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D2C4BE" w14:textId="77777777" w:rsidR="00B977EA" w:rsidRDefault="00B977EA" w:rsidP="00B977EA">
      <w:pPr>
        <w:pStyle w:val="NormalWeb"/>
        <w:keepNext/>
        <w:spacing w:before="0" w:beforeAutospacing="0" w:after="0" w:line="240" w:lineRule="auto"/>
        <w:jc w:val="left"/>
        <w:rPr>
          <w:rFonts w:ascii="Arial" w:hAnsi="Arial" w:cs="Arial"/>
          <w:b/>
          <w:bCs/>
          <w:sz w:val="32"/>
          <w:szCs w:val="32"/>
        </w:rPr>
      </w:pPr>
    </w:p>
    <w:p w14:paraId="71D2909A" w14:textId="77777777" w:rsidR="00B977EA" w:rsidRDefault="00B977EA" w:rsidP="00B977EA">
      <w:pPr>
        <w:pStyle w:val="NormalWeb"/>
        <w:keepNext/>
        <w:spacing w:before="0" w:beforeAutospacing="0" w:after="0" w:line="240" w:lineRule="auto"/>
        <w:jc w:val="center"/>
        <w:rPr>
          <w:rFonts w:ascii="Arial" w:hAnsi="Arial" w:cs="Arial"/>
          <w:b/>
          <w:bCs/>
        </w:rPr>
      </w:pPr>
    </w:p>
    <w:p w14:paraId="36024D25" w14:textId="77777777" w:rsidR="00B977EA" w:rsidRPr="00B977EA" w:rsidRDefault="00B977EA" w:rsidP="00B977EA">
      <w:pPr>
        <w:pStyle w:val="NormalWeb"/>
        <w:keepNext/>
        <w:spacing w:before="0" w:beforeAutospacing="0" w:after="0" w:line="240" w:lineRule="auto"/>
        <w:jc w:val="center"/>
        <w:rPr>
          <w:rFonts w:ascii="Arial" w:hAnsi="Arial" w:cs="Arial"/>
          <w:b/>
          <w:bCs/>
        </w:rPr>
      </w:pPr>
    </w:p>
    <w:p w14:paraId="11565F2F" w14:textId="77777777" w:rsidR="004175DC" w:rsidRPr="0077733A" w:rsidRDefault="00812D60" w:rsidP="0077733A">
      <w:pPr>
        <w:jc w:val="center"/>
        <w:rPr>
          <w:rStyle w:val="Titredulivre"/>
        </w:rPr>
      </w:pPr>
      <w:r>
        <w:rPr>
          <w:rStyle w:val="Titredulivre"/>
        </w:rPr>
        <w:t>DOJO HEPIA – Une plateforme d’apprentissage de programmation</w:t>
      </w:r>
      <w:r w:rsidR="00E35C05">
        <w:rPr>
          <w:rStyle w:val="Titredulivre"/>
        </w:rPr>
        <w:t xml:space="preserve"> en ligne    </w:t>
      </w:r>
    </w:p>
    <w:p w14:paraId="398E4047" w14:textId="77777777" w:rsidR="004175DC" w:rsidRDefault="004175DC" w:rsidP="00B977EA">
      <w:pPr>
        <w:pStyle w:val="NormalWeb"/>
        <w:keepNext/>
        <w:spacing w:before="0" w:beforeAutospacing="0" w:after="0" w:line="240" w:lineRule="auto"/>
        <w:jc w:val="center"/>
        <w:rPr>
          <w:rFonts w:ascii="Arial" w:hAnsi="Arial" w:cs="Arial"/>
          <w:b/>
          <w:bCs/>
        </w:rPr>
      </w:pPr>
    </w:p>
    <w:p w14:paraId="2144B218" w14:textId="77777777" w:rsidR="00970303" w:rsidRDefault="00970303" w:rsidP="00E35C05">
      <w:pPr>
        <w:pStyle w:val="NormalWeb"/>
        <w:keepNext/>
        <w:spacing w:before="0" w:beforeAutospacing="0" w:after="0" w:line="240" w:lineRule="auto"/>
        <w:rPr>
          <w:rFonts w:ascii="Arial" w:hAnsi="Arial" w:cs="Arial"/>
          <w:b/>
          <w:bCs/>
        </w:rPr>
      </w:pPr>
    </w:p>
    <w:p w14:paraId="63711570" w14:textId="0383555F" w:rsidR="004175DC" w:rsidRDefault="004C0CBC" w:rsidP="00B977EA">
      <w:pPr>
        <w:pStyle w:val="NormalWeb"/>
        <w:keepNext/>
        <w:spacing w:before="0" w:beforeAutospacing="0" w:after="0" w:line="240" w:lineRule="auto"/>
        <w:jc w:val="center"/>
        <w:rPr>
          <w:rFonts w:ascii="Arial" w:hAnsi="Arial" w:cs="Arial"/>
          <w:b/>
          <w:bCs/>
          <w:sz w:val="32"/>
          <w:szCs w:val="32"/>
        </w:rPr>
      </w:pPr>
      <w:r>
        <w:rPr>
          <w:rFonts w:ascii="Arial" w:hAnsi="Arial" w:cs="Arial"/>
          <w:b/>
          <w:bCs/>
          <w:noProof/>
          <w:sz w:val="32"/>
          <w:szCs w:val="32"/>
        </w:rPr>
        <w:drawing>
          <wp:inline distT="0" distB="0" distL="0" distR="0" wp14:anchorId="606EC200" wp14:editId="666C8C40">
            <wp:extent cx="2823845" cy="28238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an de travail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6688" cy="2886688"/>
                    </a:xfrm>
                    <a:prstGeom prst="rect">
                      <a:avLst/>
                    </a:prstGeom>
                  </pic:spPr>
                </pic:pic>
              </a:graphicData>
            </a:graphic>
          </wp:inline>
        </w:drawing>
      </w:r>
    </w:p>
    <w:p w14:paraId="46C1A9FA" w14:textId="77777777" w:rsidR="00B977EA" w:rsidRPr="004175DC" w:rsidRDefault="00B977EA" w:rsidP="004C0CBC">
      <w:pPr>
        <w:rPr>
          <w:bdr w:val="single" w:sz="6" w:space="4" w:color="CCCCCC" w:frame="1"/>
          <w:shd w:val="clear" w:color="auto" w:fill="FFFFFF"/>
          <w:lang w:eastAsia="fr-CH"/>
        </w:rPr>
      </w:pPr>
    </w:p>
    <w:p w14:paraId="0EA2B25E" w14:textId="77777777" w:rsidR="004175DC" w:rsidRPr="00B977EA" w:rsidRDefault="004175DC" w:rsidP="00B977EA">
      <w:pPr>
        <w:jc w:val="center"/>
        <w:rPr>
          <w:bdr w:val="single" w:sz="6" w:space="4" w:color="CCCCCC" w:frame="1"/>
          <w:shd w:val="clear" w:color="auto" w:fill="FFFFFF"/>
          <w:lang w:eastAsia="fr-CH"/>
          <w14:textOutline w14:w="9525" w14:cap="rnd" w14:cmpd="sng" w14:algn="ctr">
            <w14:solidFill>
              <w14:schemeClr w14:val="bg1">
                <w14:lumMod w14:val="75000"/>
              </w14:schemeClr>
            </w14:solidFill>
            <w14:prstDash w14:val="solid"/>
            <w14:bevel/>
          </w14:textOutline>
        </w:rPr>
      </w:pPr>
    </w:p>
    <w:p w14:paraId="12A16BC3" w14:textId="77777777" w:rsidR="00D169B6" w:rsidRDefault="00D169B6" w:rsidP="00B977EA">
      <w:pPr>
        <w:pStyle w:val="NormalWeb"/>
        <w:keepNext/>
        <w:spacing w:before="0" w:beforeAutospacing="0" w:after="0" w:line="240" w:lineRule="auto"/>
        <w:jc w:val="center"/>
      </w:pPr>
    </w:p>
    <w:p w14:paraId="55AFC060" w14:textId="77777777" w:rsidR="004175DC" w:rsidRPr="00B977EA" w:rsidRDefault="004175DC" w:rsidP="00B977EA">
      <w:pPr>
        <w:pStyle w:val="NormalWeb"/>
        <w:keepNext/>
        <w:spacing w:before="0" w:beforeAutospacing="0" w:after="0" w:line="240" w:lineRule="auto"/>
        <w:jc w:val="center"/>
        <w:rPr>
          <w:rFonts w:ascii="Arial" w:hAnsi="Arial" w:cs="Arial"/>
          <w:sz w:val="28"/>
          <w:szCs w:val="28"/>
        </w:rPr>
      </w:pPr>
      <w:r w:rsidRPr="00B977EA">
        <w:rPr>
          <w:rFonts w:ascii="Arial" w:hAnsi="Arial" w:cs="Arial"/>
          <w:sz w:val="28"/>
          <w:szCs w:val="28"/>
        </w:rPr>
        <w:t xml:space="preserve">Thèse de </w:t>
      </w:r>
      <w:proofErr w:type="spellStart"/>
      <w:r w:rsidRPr="00B977EA">
        <w:rPr>
          <w:rFonts w:ascii="Arial" w:hAnsi="Arial" w:cs="Arial"/>
          <w:sz w:val="28"/>
          <w:szCs w:val="28"/>
        </w:rPr>
        <w:t>Bachelor</w:t>
      </w:r>
      <w:proofErr w:type="spellEnd"/>
      <w:r w:rsidRPr="00B977EA">
        <w:rPr>
          <w:rFonts w:ascii="Arial" w:hAnsi="Arial" w:cs="Arial"/>
          <w:sz w:val="28"/>
          <w:szCs w:val="28"/>
        </w:rPr>
        <w:t xml:space="preserve"> présentée par</w:t>
      </w:r>
    </w:p>
    <w:p w14:paraId="527406FA" w14:textId="77777777" w:rsidR="004175DC" w:rsidRPr="00B977EA" w:rsidRDefault="004175DC" w:rsidP="00B977EA">
      <w:pPr>
        <w:pStyle w:val="NormalWeb"/>
        <w:keepNext/>
        <w:spacing w:before="0" w:beforeAutospacing="0" w:after="0" w:line="240" w:lineRule="auto"/>
        <w:jc w:val="center"/>
        <w:rPr>
          <w:rFonts w:ascii="Arial" w:hAnsi="Arial" w:cs="Arial"/>
        </w:rPr>
      </w:pPr>
    </w:p>
    <w:p w14:paraId="483C986F" w14:textId="77777777" w:rsidR="004175DC" w:rsidRPr="00970303" w:rsidRDefault="00E35C05" w:rsidP="00B977EA">
      <w:pPr>
        <w:pStyle w:val="NormalWeb"/>
        <w:keepNext/>
        <w:spacing w:before="0" w:beforeAutospacing="0" w:after="0" w:line="240" w:lineRule="auto"/>
        <w:jc w:val="center"/>
        <w:rPr>
          <w:rFonts w:ascii="Arial" w:hAnsi="Arial" w:cs="Arial"/>
          <w:b/>
          <w:sz w:val="32"/>
          <w:szCs w:val="32"/>
        </w:rPr>
      </w:pPr>
      <w:r>
        <w:rPr>
          <w:rFonts w:ascii="Arial" w:hAnsi="Arial" w:cs="Arial"/>
          <w:b/>
          <w:sz w:val="32"/>
          <w:szCs w:val="32"/>
        </w:rPr>
        <w:t>Alexandre</w:t>
      </w:r>
      <w:r w:rsidR="004175DC" w:rsidRPr="00970303">
        <w:rPr>
          <w:rFonts w:ascii="Arial" w:hAnsi="Arial" w:cs="Arial"/>
          <w:b/>
          <w:sz w:val="32"/>
          <w:szCs w:val="32"/>
        </w:rPr>
        <w:t xml:space="preserve"> </w:t>
      </w:r>
      <w:r>
        <w:rPr>
          <w:rFonts w:ascii="Arial" w:hAnsi="Arial" w:cs="Arial"/>
          <w:b/>
          <w:sz w:val="32"/>
          <w:szCs w:val="32"/>
        </w:rPr>
        <w:t>Vanini</w:t>
      </w:r>
    </w:p>
    <w:p w14:paraId="57B0BE94" w14:textId="77777777" w:rsidR="00B977EA" w:rsidRPr="00970303" w:rsidRDefault="00B977EA" w:rsidP="00B977EA">
      <w:pPr>
        <w:pStyle w:val="NormalWeb"/>
        <w:keepNext/>
        <w:spacing w:before="0" w:beforeAutospacing="0" w:after="0" w:line="240" w:lineRule="auto"/>
        <w:jc w:val="center"/>
        <w:rPr>
          <w:sz w:val="32"/>
          <w:szCs w:val="32"/>
        </w:rPr>
      </w:pPr>
    </w:p>
    <w:p w14:paraId="328C0EF4" w14:textId="77777777" w:rsidR="004175DC" w:rsidRPr="00970303" w:rsidRDefault="00970303" w:rsidP="00B977EA">
      <w:pPr>
        <w:pStyle w:val="NormalWeb"/>
        <w:keepNext/>
        <w:spacing w:before="0" w:beforeAutospacing="0" w:after="0" w:line="240" w:lineRule="auto"/>
        <w:jc w:val="center"/>
        <w:rPr>
          <w:rFonts w:ascii="Arial" w:hAnsi="Arial" w:cs="Arial"/>
          <w:sz w:val="28"/>
          <w:szCs w:val="28"/>
        </w:rPr>
      </w:pPr>
      <w:r>
        <w:rPr>
          <w:rFonts w:ascii="Arial" w:hAnsi="Arial" w:cs="Arial"/>
          <w:sz w:val="28"/>
          <w:szCs w:val="28"/>
        </w:rPr>
        <w:t>p</w:t>
      </w:r>
      <w:r w:rsidR="004175DC" w:rsidRPr="00970303">
        <w:rPr>
          <w:rFonts w:ascii="Arial" w:hAnsi="Arial" w:cs="Arial"/>
          <w:sz w:val="28"/>
          <w:szCs w:val="28"/>
        </w:rPr>
        <w:t xml:space="preserve">our l'obtention du titre </w:t>
      </w:r>
      <w:proofErr w:type="spellStart"/>
      <w:r w:rsidR="004175DC" w:rsidRPr="00970303">
        <w:rPr>
          <w:rFonts w:ascii="Arial" w:hAnsi="Arial" w:cs="Arial"/>
          <w:sz w:val="28"/>
          <w:szCs w:val="28"/>
        </w:rPr>
        <w:t>Bachelor</w:t>
      </w:r>
      <w:proofErr w:type="spellEnd"/>
      <w:r w:rsidR="004175DC" w:rsidRPr="00970303">
        <w:rPr>
          <w:rFonts w:ascii="Arial" w:hAnsi="Arial" w:cs="Arial"/>
          <w:sz w:val="28"/>
          <w:szCs w:val="28"/>
        </w:rPr>
        <w:t xml:space="preserve"> of Science HES-SO en</w:t>
      </w:r>
    </w:p>
    <w:p w14:paraId="422682A7"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5A6F1C9B" w14:textId="77777777" w:rsidR="004175DC" w:rsidRPr="00970303" w:rsidRDefault="004175DC" w:rsidP="00B977EA">
      <w:pPr>
        <w:pStyle w:val="NormalWeb"/>
        <w:keepNext/>
        <w:spacing w:before="0" w:beforeAutospacing="0" w:after="0" w:line="240" w:lineRule="auto"/>
        <w:jc w:val="center"/>
        <w:rPr>
          <w:rFonts w:ascii="Arial" w:hAnsi="Arial" w:cs="Arial"/>
          <w:b/>
          <w:sz w:val="28"/>
          <w:szCs w:val="28"/>
        </w:rPr>
      </w:pPr>
      <w:r w:rsidRPr="00970303">
        <w:rPr>
          <w:rFonts w:ascii="Arial" w:hAnsi="Arial" w:cs="Arial"/>
          <w:b/>
          <w:sz w:val="28"/>
          <w:szCs w:val="28"/>
        </w:rPr>
        <w:t xml:space="preserve">Ingénierie des technologies de l'information avec orientation en </w:t>
      </w:r>
    </w:p>
    <w:p w14:paraId="73A93B46" w14:textId="77777777" w:rsidR="004175DC" w:rsidRPr="00970303" w:rsidRDefault="00BB216C" w:rsidP="00B977EA">
      <w:pPr>
        <w:pStyle w:val="NormalWeb"/>
        <w:keepNext/>
        <w:spacing w:before="0" w:beforeAutospacing="0" w:after="0" w:line="240" w:lineRule="auto"/>
        <w:jc w:val="center"/>
        <w:rPr>
          <w:rFonts w:ascii="Arial" w:hAnsi="Arial" w:cs="Arial"/>
          <w:sz w:val="28"/>
          <w:szCs w:val="28"/>
        </w:rPr>
      </w:pPr>
      <w:r w:rsidRPr="00325146">
        <w:rPr>
          <w:rFonts w:ascii="Arial" w:hAnsi="Arial" w:cs="Arial"/>
          <w:b/>
          <w:sz w:val="28"/>
          <w:szCs w:val="28"/>
        </w:rPr>
        <w:t>Logiciels</w:t>
      </w:r>
      <w:r w:rsidR="00325146" w:rsidRPr="00325146">
        <w:rPr>
          <w:rFonts w:ascii="Arial" w:hAnsi="Arial" w:cs="Arial"/>
          <w:b/>
          <w:sz w:val="28"/>
          <w:szCs w:val="28"/>
        </w:rPr>
        <w:t xml:space="preserve"> et </w:t>
      </w:r>
      <w:r w:rsidRPr="00325146">
        <w:rPr>
          <w:rFonts w:ascii="Arial" w:hAnsi="Arial" w:cs="Arial"/>
          <w:b/>
          <w:sz w:val="28"/>
          <w:szCs w:val="28"/>
        </w:rPr>
        <w:t>systèmes</w:t>
      </w:r>
      <w:r w:rsidR="00325146" w:rsidRPr="00325146">
        <w:rPr>
          <w:rFonts w:ascii="Arial" w:hAnsi="Arial" w:cs="Arial"/>
          <w:b/>
          <w:sz w:val="28"/>
          <w:szCs w:val="28"/>
        </w:rPr>
        <w:t xml:space="preserve"> complexes</w:t>
      </w:r>
    </w:p>
    <w:p w14:paraId="3E53EBE2"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348D15E5" w14:textId="77777777" w:rsidR="004175DC" w:rsidRPr="00970303" w:rsidRDefault="00E35C05" w:rsidP="00B977EA">
      <w:pPr>
        <w:pStyle w:val="NormalWeb"/>
        <w:keepNext/>
        <w:spacing w:before="0" w:beforeAutospacing="0" w:after="0" w:line="240" w:lineRule="auto"/>
        <w:jc w:val="center"/>
        <w:rPr>
          <w:rFonts w:ascii="Arial" w:hAnsi="Arial" w:cs="Arial"/>
          <w:b/>
          <w:sz w:val="28"/>
          <w:szCs w:val="28"/>
        </w:rPr>
      </w:pPr>
      <w:r>
        <w:rPr>
          <w:rFonts w:ascii="Arial" w:hAnsi="Arial" w:cs="Arial"/>
          <w:b/>
          <w:sz w:val="28"/>
          <w:szCs w:val="28"/>
        </w:rPr>
        <w:t>Septembre 2019</w:t>
      </w:r>
    </w:p>
    <w:p w14:paraId="238DAF09" w14:textId="77777777" w:rsidR="0004336D" w:rsidRDefault="0004336D" w:rsidP="00B977EA">
      <w:pPr>
        <w:pStyle w:val="NormalWeb"/>
        <w:keepNext/>
        <w:spacing w:before="0" w:beforeAutospacing="0" w:after="0" w:line="240" w:lineRule="auto"/>
        <w:jc w:val="center"/>
      </w:pPr>
    </w:p>
    <w:p w14:paraId="0D80B2A1" w14:textId="77777777" w:rsidR="00970303" w:rsidRDefault="00970303" w:rsidP="00B977EA">
      <w:pPr>
        <w:pStyle w:val="NormalWeb"/>
        <w:keepNext/>
        <w:spacing w:before="0" w:beforeAutospacing="0" w:after="0" w:line="240" w:lineRule="auto"/>
        <w:jc w:val="center"/>
      </w:pPr>
    </w:p>
    <w:p w14:paraId="1D519379" w14:textId="77777777" w:rsidR="0004336D" w:rsidRDefault="0004336D" w:rsidP="00B977EA">
      <w:pPr>
        <w:pStyle w:val="NormalWeb"/>
        <w:keepNext/>
        <w:spacing w:before="0" w:beforeAutospacing="0" w:after="0" w:line="240" w:lineRule="auto"/>
        <w:jc w:val="cente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970303" w14:paraId="3F60FDA2" w14:textId="77777777" w:rsidTr="00970303">
        <w:tc>
          <w:tcPr>
            <w:tcW w:w="4531" w:type="dxa"/>
          </w:tcPr>
          <w:p w14:paraId="5D933949"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proofErr w:type="spellStart"/>
            <w:r w:rsidRPr="00970303">
              <w:rPr>
                <w:rFonts w:ascii="Arial" w:hAnsi="Arial" w:cs="Arial"/>
                <w:bCs/>
                <w:kern w:val="36"/>
                <w:sz w:val="22"/>
                <w:szCs w:val="22"/>
              </w:rPr>
              <w:t>Professeur-e</w:t>
            </w:r>
            <w:proofErr w:type="spellEnd"/>
            <w:r w:rsidRPr="00970303">
              <w:rPr>
                <w:rFonts w:ascii="Arial" w:hAnsi="Arial" w:cs="Arial"/>
                <w:bCs/>
                <w:kern w:val="36"/>
                <w:sz w:val="22"/>
                <w:szCs w:val="22"/>
              </w:rPr>
              <w:t xml:space="preserve"> HES responsable</w:t>
            </w:r>
          </w:p>
          <w:p w14:paraId="7409856D"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C50939F"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 xml:space="preserve">Joël </w:t>
            </w:r>
            <w:proofErr w:type="spellStart"/>
            <w:r>
              <w:rPr>
                <w:rFonts w:ascii="Arial" w:hAnsi="Arial" w:cs="Arial"/>
                <w:b/>
                <w:bCs/>
                <w:kern w:val="36"/>
                <w:sz w:val="22"/>
                <w:szCs w:val="22"/>
              </w:rPr>
              <w:t>Cavat</w:t>
            </w:r>
            <w:proofErr w:type="spellEnd"/>
          </w:p>
          <w:p w14:paraId="2A3BF954" w14:textId="77777777" w:rsidR="00970303" w:rsidRDefault="00970303" w:rsidP="00B977EA">
            <w:pPr>
              <w:pStyle w:val="NormalWeb"/>
              <w:keepNext/>
              <w:spacing w:before="0" w:beforeAutospacing="0" w:after="0" w:line="240" w:lineRule="auto"/>
              <w:jc w:val="center"/>
            </w:pPr>
          </w:p>
          <w:p w14:paraId="59D8D8B1" w14:textId="77777777" w:rsidR="00970303" w:rsidRDefault="00970303" w:rsidP="00B977EA">
            <w:pPr>
              <w:pStyle w:val="NormalWeb"/>
              <w:keepNext/>
              <w:spacing w:before="0" w:beforeAutospacing="0" w:after="0" w:line="240" w:lineRule="auto"/>
              <w:jc w:val="center"/>
            </w:pPr>
          </w:p>
        </w:tc>
        <w:tc>
          <w:tcPr>
            <w:tcW w:w="4531" w:type="dxa"/>
          </w:tcPr>
          <w:p w14:paraId="6EFDDB95"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r w:rsidRPr="00970303">
              <w:rPr>
                <w:rFonts w:ascii="Arial" w:hAnsi="Arial" w:cs="Arial"/>
                <w:bCs/>
                <w:kern w:val="36"/>
                <w:sz w:val="22"/>
                <w:szCs w:val="22"/>
              </w:rPr>
              <w:t>Mandant (si existant)</w:t>
            </w:r>
          </w:p>
          <w:p w14:paraId="1BDDE8CE"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B38DC1D"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HEPIA</w:t>
            </w:r>
          </w:p>
        </w:tc>
      </w:tr>
    </w:tbl>
    <w:p w14:paraId="06EEF311" w14:textId="77777777" w:rsidR="00970303" w:rsidRDefault="00970303" w:rsidP="00B977EA">
      <w:pPr>
        <w:pStyle w:val="NormalWeb"/>
        <w:keepNext/>
        <w:spacing w:before="0" w:beforeAutospacing="0" w:after="0" w:line="240" w:lineRule="auto"/>
        <w:jc w:val="center"/>
      </w:pPr>
    </w:p>
    <w:p w14:paraId="17EF8408"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r w:rsidRPr="0004336D">
        <w:rPr>
          <w:rFonts w:ascii="Arial" w:hAnsi="Arial" w:cs="Arial"/>
          <w:b/>
          <w:bCs/>
          <w:kern w:val="36"/>
          <w:sz w:val="22"/>
          <w:szCs w:val="22"/>
        </w:rPr>
        <w:tab/>
      </w:r>
    </w:p>
    <w:p w14:paraId="5AA8EADD"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p>
    <w:p w14:paraId="1D4716D3"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sz w:val="22"/>
          <w:szCs w:val="22"/>
        </w:rPr>
      </w:pPr>
      <w:r w:rsidRPr="0004336D">
        <w:rPr>
          <w:rFonts w:ascii="Arial" w:hAnsi="Arial" w:cs="Arial"/>
          <w:b/>
          <w:bCs/>
          <w:kern w:val="36"/>
          <w:sz w:val="22"/>
          <w:szCs w:val="22"/>
        </w:rPr>
        <w:tab/>
      </w:r>
    </w:p>
    <w:p w14:paraId="4B435DC4" w14:textId="77777777" w:rsidR="001F2CCA" w:rsidRDefault="001F2CCA" w:rsidP="00B977EA">
      <w:pPr>
        <w:rPr>
          <w:b/>
          <w:bCs/>
          <w:kern w:val="36"/>
          <w:sz w:val="32"/>
          <w:szCs w:val="32"/>
          <w:lang w:eastAsia="fr-CH"/>
        </w:rPr>
        <w:sectPr w:rsidR="001F2CCA" w:rsidSect="00DE615E">
          <w:headerReference w:type="default" r:id="rId9"/>
          <w:headerReference w:type="first" r:id="rId10"/>
          <w:pgSz w:w="11906" w:h="16838"/>
          <w:pgMar w:top="1417" w:right="1417" w:bottom="1417" w:left="1417" w:header="708" w:footer="708" w:gutter="0"/>
          <w:cols w:space="708"/>
          <w:docGrid w:linePitch="360"/>
        </w:sectPr>
      </w:pPr>
    </w:p>
    <w:p w14:paraId="7270FC1F" w14:textId="77777777" w:rsidR="003548F2" w:rsidRPr="00BB216C" w:rsidRDefault="00AF759D" w:rsidP="001D6E74">
      <w:pPr>
        <w:pStyle w:val="Titre"/>
      </w:pPr>
      <w:bookmarkStart w:id="0" w:name="_Toc12281054"/>
      <w:r>
        <w:lastRenderedPageBreak/>
        <w:t>Sommaire dét</w:t>
      </w:r>
      <w:r w:rsidR="00970303">
        <w:t>a</w:t>
      </w:r>
      <w:r w:rsidR="00726734">
        <w:t>illé</w:t>
      </w:r>
      <w:bookmarkEnd w:id="0"/>
    </w:p>
    <w:p w14:paraId="01639CD6" w14:textId="3E5487F1" w:rsidR="00EA1ED3" w:rsidRDefault="004556F7">
      <w:pPr>
        <w:pStyle w:val="TM1"/>
        <w:tabs>
          <w:tab w:val="right" w:leader="dot" w:pos="9062"/>
        </w:tabs>
        <w:rPr>
          <w:rFonts w:asciiTheme="minorHAnsi" w:eastAsiaTheme="minorEastAsia" w:hAnsiTheme="minorHAnsi" w:cstheme="minorBidi"/>
          <w:noProof/>
        </w:rPr>
      </w:pPr>
      <w:r>
        <w:rPr>
          <w:b/>
          <w:bCs/>
          <w:kern w:val="36"/>
          <w:sz w:val="32"/>
          <w:szCs w:val="32"/>
          <w:lang w:eastAsia="fr-CH"/>
        </w:rPr>
        <w:fldChar w:fldCharType="begin"/>
      </w:r>
      <w:r>
        <w:rPr>
          <w:b/>
          <w:bCs/>
          <w:kern w:val="36"/>
          <w:sz w:val="32"/>
          <w:szCs w:val="32"/>
          <w:lang w:eastAsia="fr-CH"/>
        </w:rPr>
        <w:instrText xml:space="preserve"> TOC \t "Titre 1;2;Titre 2;3;Titre;1" </w:instrText>
      </w:r>
      <w:r>
        <w:rPr>
          <w:b/>
          <w:bCs/>
          <w:kern w:val="36"/>
          <w:sz w:val="32"/>
          <w:szCs w:val="32"/>
          <w:lang w:eastAsia="fr-CH"/>
        </w:rPr>
        <w:fldChar w:fldCharType="separate"/>
      </w:r>
      <w:r w:rsidR="00EA1ED3">
        <w:rPr>
          <w:noProof/>
        </w:rPr>
        <w:t>Sommaire détaillé</w:t>
      </w:r>
      <w:r w:rsidR="00EA1ED3">
        <w:rPr>
          <w:noProof/>
        </w:rPr>
        <w:tab/>
      </w:r>
      <w:r w:rsidR="00EA1ED3">
        <w:rPr>
          <w:noProof/>
        </w:rPr>
        <w:fldChar w:fldCharType="begin"/>
      </w:r>
      <w:r w:rsidR="00EA1ED3">
        <w:rPr>
          <w:noProof/>
        </w:rPr>
        <w:instrText xml:space="preserve"> PAGEREF _Toc12281054 \h </w:instrText>
      </w:r>
      <w:r w:rsidR="00EA1ED3">
        <w:rPr>
          <w:noProof/>
        </w:rPr>
      </w:r>
      <w:r w:rsidR="00EA1ED3">
        <w:rPr>
          <w:noProof/>
        </w:rPr>
        <w:fldChar w:fldCharType="separate"/>
      </w:r>
      <w:r w:rsidR="00EA1ED3">
        <w:rPr>
          <w:noProof/>
        </w:rPr>
        <w:t>2</w:t>
      </w:r>
      <w:r w:rsidR="00EA1ED3">
        <w:rPr>
          <w:noProof/>
        </w:rPr>
        <w:fldChar w:fldCharType="end"/>
      </w:r>
    </w:p>
    <w:p w14:paraId="65846F7E" w14:textId="05136C71" w:rsidR="00EA1ED3" w:rsidRDefault="00EA1ED3">
      <w:pPr>
        <w:pStyle w:val="TM1"/>
        <w:tabs>
          <w:tab w:val="right" w:leader="dot" w:pos="9062"/>
        </w:tabs>
        <w:rPr>
          <w:rFonts w:asciiTheme="minorHAnsi" w:eastAsiaTheme="minorEastAsia" w:hAnsiTheme="minorHAnsi" w:cstheme="minorBidi"/>
          <w:noProof/>
        </w:rPr>
      </w:pPr>
      <w:r>
        <w:rPr>
          <w:noProof/>
        </w:rPr>
        <w:t>Remerciements</w:t>
      </w:r>
      <w:r>
        <w:rPr>
          <w:noProof/>
        </w:rPr>
        <w:tab/>
      </w:r>
      <w:r>
        <w:rPr>
          <w:noProof/>
        </w:rPr>
        <w:fldChar w:fldCharType="begin"/>
      </w:r>
      <w:r>
        <w:rPr>
          <w:noProof/>
        </w:rPr>
        <w:instrText xml:space="preserve"> PAGEREF _Toc12281055 \h </w:instrText>
      </w:r>
      <w:r>
        <w:rPr>
          <w:noProof/>
        </w:rPr>
      </w:r>
      <w:r>
        <w:rPr>
          <w:noProof/>
        </w:rPr>
        <w:fldChar w:fldCharType="separate"/>
      </w:r>
      <w:r>
        <w:rPr>
          <w:noProof/>
        </w:rPr>
        <w:t>6</w:t>
      </w:r>
      <w:r>
        <w:rPr>
          <w:noProof/>
        </w:rPr>
        <w:fldChar w:fldCharType="end"/>
      </w:r>
    </w:p>
    <w:p w14:paraId="24B625FE" w14:textId="1310AA0F" w:rsidR="00EA1ED3" w:rsidRDefault="00EA1ED3">
      <w:pPr>
        <w:pStyle w:val="TM1"/>
        <w:tabs>
          <w:tab w:val="right" w:leader="dot" w:pos="9062"/>
        </w:tabs>
        <w:rPr>
          <w:rFonts w:asciiTheme="minorHAnsi" w:eastAsiaTheme="minorEastAsia" w:hAnsiTheme="minorHAnsi" w:cstheme="minorBidi"/>
          <w:noProof/>
        </w:rPr>
      </w:pPr>
      <w:r>
        <w:rPr>
          <w:noProof/>
        </w:rPr>
        <w:t>Énoncé du sujet</w:t>
      </w:r>
      <w:r>
        <w:rPr>
          <w:noProof/>
        </w:rPr>
        <w:tab/>
      </w:r>
      <w:r>
        <w:rPr>
          <w:noProof/>
        </w:rPr>
        <w:fldChar w:fldCharType="begin"/>
      </w:r>
      <w:r>
        <w:rPr>
          <w:noProof/>
        </w:rPr>
        <w:instrText xml:space="preserve"> PAGEREF _Toc12281056 \h </w:instrText>
      </w:r>
      <w:r>
        <w:rPr>
          <w:noProof/>
        </w:rPr>
      </w:r>
      <w:r>
        <w:rPr>
          <w:noProof/>
        </w:rPr>
        <w:fldChar w:fldCharType="separate"/>
      </w:r>
      <w:r>
        <w:rPr>
          <w:noProof/>
        </w:rPr>
        <w:t>7</w:t>
      </w:r>
      <w:r>
        <w:rPr>
          <w:noProof/>
        </w:rPr>
        <w:fldChar w:fldCharType="end"/>
      </w:r>
    </w:p>
    <w:p w14:paraId="7ADC51D1" w14:textId="3490E1DC" w:rsidR="00EA1ED3" w:rsidRDefault="00EA1ED3">
      <w:pPr>
        <w:pStyle w:val="TM1"/>
        <w:tabs>
          <w:tab w:val="right" w:leader="dot" w:pos="9062"/>
        </w:tabs>
        <w:rPr>
          <w:rFonts w:asciiTheme="minorHAnsi" w:eastAsiaTheme="minorEastAsia" w:hAnsiTheme="minorHAnsi" w:cstheme="minorBidi"/>
          <w:noProof/>
        </w:rPr>
      </w:pPr>
      <w:r>
        <w:rPr>
          <w:noProof/>
        </w:rPr>
        <w:t>Résumé</w:t>
      </w:r>
      <w:r>
        <w:rPr>
          <w:noProof/>
        </w:rPr>
        <w:tab/>
      </w:r>
      <w:r>
        <w:rPr>
          <w:noProof/>
        </w:rPr>
        <w:fldChar w:fldCharType="begin"/>
      </w:r>
      <w:r>
        <w:rPr>
          <w:noProof/>
        </w:rPr>
        <w:instrText xml:space="preserve"> PAGEREF _Toc12281057 \h </w:instrText>
      </w:r>
      <w:r>
        <w:rPr>
          <w:noProof/>
        </w:rPr>
      </w:r>
      <w:r>
        <w:rPr>
          <w:noProof/>
        </w:rPr>
        <w:fldChar w:fldCharType="separate"/>
      </w:r>
      <w:r>
        <w:rPr>
          <w:noProof/>
        </w:rPr>
        <w:t>8</w:t>
      </w:r>
      <w:r>
        <w:rPr>
          <w:noProof/>
        </w:rPr>
        <w:fldChar w:fldCharType="end"/>
      </w:r>
    </w:p>
    <w:p w14:paraId="713BC93E" w14:textId="7E2DF4A3" w:rsidR="00EA1ED3" w:rsidRDefault="00EA1ED3">
      <w:pPr>
        <w:pStyle w:val="TM1"/>
        <w:tabs>
          <w:tab w:val="right" w:leader="dot" w:pos="9062"/>
        </w:tabs>
        <w:rPr>
          <w:rFonts w:asciiTheme="minorHAnsi" w:eastAsiaTheme="minorEastAsia" w:hAnsiTheme="minorHAnsi" w:cstheme="minorBidi"/>
          <w:noProof/>
        </w:rPr>
      </w:pPr>
      <w:r>
        <w:rPr>
          <w:noProof/>
        </w:rPr>
        <w:t>Table des illustrations</w:t>
      </w:r>
      <w:r>
        <w:rPr>
          <w:noProof/>
        </w:rPr>
        <w:tab/>
      </w:r>
      <w:r>
        <w:rPr>
          <w:noProof/>
        </w:rPr>
        <w:fldChar w:fldCharType="begin"/>
      </w:r>
      <w:r>
        <w:rPr>
          <w:noProof/>
        </w:rPr>
        <w:instrText xml:space="preserve"> PAGEREF _Toc12281058 \h </w:instrText>
      </w:r>
      <w:r>
        <w:rPr>
          <w:noProof/>
        </w:rPr>
      </w:r>
      <w:r>
        <w:rPr>
          <w:noProof/>
        </w:rPr>
        <w:fldChar w:fldCharType="separate"/>
      </w:r>
      <w:r>
        <w:rPr>
          <w:noProof/>
        </w:rPr>
        <w:t>9</w:t>
      </w:r>
      <w:r>
        <w:rPr>
          <w:noProof/>
        </w:rPr>
        <w:fldChar w:fldCharType="end"/>
      </w:r>
    </w:p>
    <w:p w14:paraId="1DA4355A" w14:textId="73451412" w:rsidR="00EA1ED3" w:rsidRDefault="00EA1ED3">
      <w:pPr>
        <w:pStyle w:val="TM1"/>
        <w:tabs>
          <w:tab w:val="right" w:leader="dot" w:pos="9062"/>
        </w:tabs>
        <w:rPr>
          <w:rFonts w:asciiTheme="minorHAnsi" w:eastAsiaTheme="minorEastAsia" w:hAnsiTheme="minorHAnsi" w:cstheme="minorBidi"/>
          <w:noProof/>
        </w:rPr>
      </w:pPr>
      <w:r>
        <w:rPr>
          <w:noProof/>
        </w:rPr>
        <w:t>Table des listing</w:t>
      </w:r>
      <w:r>
        <w:rPr>
          <w:noProof/>
        </w:rPr>
        <w:tab/>
      </w:r>
      <w:r>
        <w:rPr>
          <w:noProof/>
        </w:rPr>
        <w:fldChar w:fldCharType="begin"/>
      </w:r>
      <w:r>
        <w:rPr>
          <w:noProof/>
        </w:rPr>
        <w:instrText xml:space="preserve"> PAGEREF _Toc12281059 \h </w:instrText>
      </w:r>
      <w:r>
        <w:rPr>
          <w:noProof/>
        </w:rPr>
      </w:r>
      <w:r>
        <w:rPr>
          <w:noProof/>
        </w:rPr>
        <w:fldChar w:fldCharType="separate"/>
      </w:r>
      <w:r>
        <w:rPr>
          <w:noProof/>
        </w:rPr>
        <w:t>9</w:t>
      </w:r>
      <w:r>
        <w:rPr>
          <w:noProof/>
        </w:rPr>
        <w:fldChar w:fldCharType="end"/>
      </w:r>
    </w:p>
    <w:p w14:paraId="3F9F91D7" w14:textId="46CDB173" w:rsidR="00EA1ED3" w:rsidRDefault="00EA1ED3">
      <w:pPr>
        <w:pStyle w:val="TM1"/>
        <w:tabs>
          <w:tab w:val="right" w:leader="dot" w:pos="9062"/>
        </w:tabs>
        <w:rPr>
          <w:rFonts w:asciiTheme="minorHAnsi" w:eastAsiaTheme="minorEastAsia" w:hAnsiTheme="minorHAnsi" w:cstheme="minorBidi"/>
          <w:noProof/>
        </w:rPr>
      </w:pPr>
      <w:r>
        <w:rPr>
          <w:noProof/>
        </w:rPr>
        <w:t>Index des tableaux</w:t>
      </w:r>
      <w:r>
        <w:rPr>
          <w:noProof/>
        </w:rPr>
        <w:tab/>
      </w:r>
      <w:r>
        <w:rPr>
          <w:noProof/>
        </w:rPr>
        <w:fldChar w:fldCharType="begin"/>
      </w:r>
      <w:r>
        <w:rPr>
          <w:noProof/>
        </w:rPr>
        <w:instrText xml:space="preserve"> PAGEREF _Toc12281060 \h </w:instrText>
      </w:r>
      <w:r>
        <w:rPr>
          <w:noProof/>
        </w:rPr>
      </w:r>
      <w:r>
        <w:rPr>
          <w:noProof/>
        </w:rPr>
        <w:fldChar w:fldCharType="separate"/>
      </w:r>
      <w:r>
        <w:rPr>
          <w:noProof/>
        </w:rPr>
        <w:t>10</w:t>
      </w:r>
      <w:r>
        <w:rPr>
          <w:noProof/>
        </w:rPr>
        <w:fldChar w:fldCharType="end"/>
      </w:r>
    </w:p>
    <w:p w14:paraId="67AABE45" w14:textId="5132A58F" w:rsidR="00EA1ED3" w:rsidRDefault="00EA1ED3">
      <w:pPr>
        <w:pStyle w:val="TM1"/>
        <w:tabs>
          <w:tab w:val="right" w:leader="dot" w:pos="9062"/>
        </w:tabs>
        <w:rPr>
          <w:rFonts w:asciiTheme="minorHAnsi" w:eastAsiaTheme="minorEastAsia" w:hAnsiTheme="minorHAnsi" w:cstheme="minorBidi"/>
          <w:noProof/>
        </w:rPr>
      </w:pPr>
      <w:r>
        <w:rPr>
          <w:noProof/>
        </w:rPr>
        <w:t>Liste des acronymes</w:t>
      </w:r>
      <w:r>
        <w:rPr>
          <w:noProof/>
        </w:rPr>
        <w:tab/>
      </w:r>
      <w:r>
        <w:rPr>
          <w:noProof/>
        </w:rPr>
        <w:fldChar w:fldCharType="begin"/>
      </w:r>
      <w:r>
        <w:rPr>
          <w:noProof/>
        </w:rPr>
        <w:instrText xml:space="preserve"> PAGEREF _Toc12281061 \h </w:instrText>
      </w:r>
      <w:r>
        <w:rPr>
          <w:noProof/>
        </w:rPr>
      </w:r>
      <w:r>
        <w:rPr>
          <w:noProof/>
        </w:rPr>
        <w:fldChar w:fldCharType="separate"/>
      </w:r>
      <w:r>
        <w:rPr>
          <w:noProof/>
        </w:rPr>
        <w:t>11</w:t>
      </w:r>
      <w:r>
        <w:rPr>
          <w:noProof/>
        </w:rPr>
        <w:fldChar w:fldCharType="end"/>
      </w:r>
    </w:p>
    <w:p w14:paraId="1C523CC1" w14:textId="3631E171" w:rsidR="00EA1ED3" w:rsidRDefault="00EA1ED3">
      <w:pPr>
        <w:pStyle w:val="TM1"/>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2281062 \h </w:instrText>
      </w:r>
      <w:r>
        <w:rPr>
          <w:noProof/>
        </w:rPr>
      </w:r>
      <w:r>
        <w:rPr>
          <w:noProof/>
        </w:rPr>
        <w:fldChar w:fldCharType="separate"/>
      </w:r>
      <w:r>
        <w:rPr>
          <w:noProof/>
        </w:rPr>
        <w:t>12</w:t>
      </w:r>
      <w:r>
        <w:rPr>
          <w:noProof/>
        </w:rPr>
        <w:fldChar w:fldCharType="end"/>
      </w:r>
    </w:p>
    <w:p w14:paraId="19F169DE" w14:textId="40CCB7AC" w:rsidR="00EA1ED3" w:rsidRDefault="00EA1ED3">
      <w:pPr>
        <w:pStyle w:val="TM2"/>
        <w:tabs>
          <w:tab w:val="right" w:leader="dot" w:pos="9062"/>
        </w:tabs>
        <w:rPr>
          <w:rFonts w:asciiTheme="minorHAnsi" w:eastAsiaTheme="minorEastAsia" w:hAnsiTheme="minorHAnsi" w:cstheme="minorBidi"/>
          <w:noProof/>
        </w:rPr>
      </w:pPr>
      <w:r>
        <w:rPr>
          <w:noProof/>
        </w:rPr>
        <w:t>Avant-propos</w:t>
      </w:r>
      <w:r>
        <w:rPr>
          <w:noProof/>
        </w:rPr>
        <w:tab/>
      </w:r>
      <w:r>
        <w:rPr>
          <w:noProof/>
        </w:rPr>
        <w:fldChar w:fldCharType="begin"/>
      </w:r>
      <w:r>
        <w:rPr>
          <w:noProof/>
        </w:rPr>
        <w:instrText xml:space="preserve"> PAGEREF _Toc12281063 \h </w:instrText>
      </w:r>
      <w:r>
        <w:rPr>
          <w:noProof/>
        </w:rPr>
      </w:r>
      <w:r>
        <w:rPr>
          <w:noProof/>
        </w:rPr>
        <w:fldChar w:fldCharType="separate"/>
      </w:r>
      <w:r>
        <w:rPr>
          <w:noProof/>
        </w:rPr>
        <w:t>12</w:t>
      </w:r>
      <w:r>
        <w:rPr>
          <w:noProof/>
        </w:rPr>
        <w:fldChar w:fldCharType="end"/>
      </w:r>
    </w:p>
    <w:p w14:paraId="5D773480" w14:textId="001DDCFC" w:rsidR="00EA1ED3" w:rsidRDefault="00EA1ED3">
      <w:pPr>
        <w:pStyle w:val="TM1"/>
        <w:tabs>
          <w:tab w:val="right" w:leader="dot" w:pos="9062"/>
        </w:tabs>
        <w:rPr>
          <w:rFonts w:asciiTheme="minorHAnsi" w:eastAsiaTheme="minorEastAsia" w:hAnsiTheme="minorHAnsi" w:cstheme="minorBidi"/>
          <w:noProof/>
        </w:rPr>
      </w:pPr>
      <w:r w:rsidRPr="00EF7E70">
        <w:rPr>
          <w:noProof/>
          <w:lang w:val="fr-FR"/>
        </w:rPr>
        <w:t>Chapitre 1 : Analyse fonctionnel</w:t>
      </w:r>
      <w:r>
        <w:rPr>
          <w:noProof/>
        </w:rPr>
        <w:tab/>
      </w:r>
      <w:r>
        <w:rPr>
          <w:noProof/>
        </w:rPr>
        <w:fldChar w:fldCharType="begin"/>
      </w:r>
      <w:r>
        <w:rPr>
          <w:noProof/>
        </w:rPr>
        <w:instrText xml:space="preserve"> PAGEREF _Toc12281064 \h </w:instrText>
      </w:r>
      <w:r>
        <w:rPr>
          <w:noProof/>
        </w:rPr>
      </w:r>
      <w:r>
        <w:rPr>
          <w:noProof/>
        </w:rPr>
        <w:fldChar w:fldCharType="separate"/>
      </w:r>
      <w:r>
        <w:rPr>
          <w:noProof/>
        </w:rPr>
        <w:t>16</w:t>
      </w:r>
      <w:r>
        <w:rPr>
          <w:noProof/>
        </w:rPr>
        <w:fldChar w:fldCharType="end"/>
      </w:r>
    </w:p>
    <w:p w14:paraId="4125FDF3" w14:textId="10229498" w:rsidR="00EA1ED3" w:rsidRDefault="00EA1ED3">
      <w:pPr>
        <w:pStyle w:val="TM2"/>
        <w:tabs>
          <w:tab w:val="right" w:leader="dot" w:pos="9062"/>
        </w:tabs>
        <w:rPr>
          <w:rFonts w:asciiTheme="minorHAnsi" w:eastAsiaTheme="minorEastAsia" w:hAnsiTheme="minorHAnsi" w:cstheme="minorBidi"/>
          <w:noProof/>
        </w:rPr>
      </w:pPr>
      <w:r w:rsidRPr="00EF7E70">
        <w:rPr>
          <w:noProof/>
          <w:lang w:val="fr-FR"/>
        </w:rPr>
        <w:t>Analyse du marché et des besoins</w:t>
      </w:r>
      <w:r>
        <w:rPr>
          <w:noProof/>
        </w:rPr>
        <w:tab/>
      </w:r>
      <w:r>
        <w:rPr>
          <w:noProof/>
        </w:rPr>
        <w:fldChar w:fldCharType="begin"/>
      </w:r>
      <w:r>
        <w:rPr>
          <w:noProof/>
        </w:rPr>
        <w:instrText xml:space="preserve"> PAGEREF _Toc12281065 \h </w:instrText>
      </w:r>
      <w:r>
        <w:rPr>
          <w:noProof/>
        </w:rPr>
      </w:r>
      <w:r>
        <w:rPr>
          <w:noProof/>
        </w:rPr>
        <w:fldChar w:fldCharType="separate"/>
      </w:r>
      <w:r>
        <w:rPr>
          <w:noProof/>
        </w:rPr>
        <w:t>16</w:t>
      </w:r>
      <w:r>
        <w:rPr>
          <w:noProof/>
        </w:rPr>
        <w:fldChar w:fldCharType="end"/>
      </w:r>
    </w:p>
    <w:p w14:paraId="698C18E2" w14:textId="4E37CB51" w:rsidR="00EA1ED3" w:rsidRDefault="00EA1ED3">
      <w:pPr>
        <w:pStyle w:val="TM3"/>
        <w:tabs>
          <w:tab w:val="right" w:leader="dot" w:pos="9062"/>
        </w:tabs>
        <w:rPr>
          <w:rFonts w:asciiTheme="minorHAnsi" w:eastAsiaTheme="minorEastAsia" w:hAnsiTheme="minorHAnsi" w:cstheme="minorBidi"/>
          <w:noProof/>
        </w:rPr>
      </w:pPr>
      <w:r>
        <w:rPr>
          <w:noProof/>
        </w:rPr>
        <w:t>Codewars</w:t>
      </w:r>
      <w:r>
        <w:rPr>
          <w:noProof/>
        </w:rPr>
        <w:tab/>
      </w:r>
      <w:r>
        <w:rPr>
          <w:noProof/>
        </w:rPr>
        <w:fldChar w:fldCharType="begin"/>
      </w:r>
      <w:r>
        <w:rPr>
          <w:noProof/>
        </w:rPr>
        <w:instrText xml:space="preserve"> PAGEREF _Toc12281066 \h </w:instrText>
      </w:r>
      <w:r>
        <w:rPr>
          <w:noProof/>
        </w:rPr>
      </w:r>
      <w:r>
        <w:rPr>
          <w:noProof/>
        </w:rPr>
        <w:fldChar w:fldCharType="separate"/>
      </w:r>
      <w:r>
        <w:rPr>
          <w:noProof/>
        </w:rPr>
        <w:t>16</w:t>
      </w:r>
      <w:r>
        <w:rPr>
          <w:noProof/>
        </w:rPr>
        <w:fldChar w:fldCharType="end"/>
      </w:r>
    </w:p>
    <w:p w14:paraId="3EA38C7D" w14:textId="0AF22294" w:rsidR="00EA1ED3" w:rsidRDefault="00EA1ED3">
      <w:pPr>
        <w:pStyle w:val="TM3"/>
        <w:tabs>
          <w:tab w:val="right" w:leader="dot" w:pos="9062"/>
        </w:tabs>
        <w:rPr>
          <w:rFonts w:asciiTheme="minorHAnsi" w:eastAsiaTheme="minorEastAsia" w:hAnsiTheme="minorHAnsi" w:cstheme="minorBidi"/>
          <w:noProof/>
        </w:rPr>
      </w:pPr>
      <w:r>
        <w:rPr>
          <w:noProof/>
        </w:rPr>
        <w:t>CodinGame</w:t>
      </w:r>
      <w:r>
        <w:rPr>
          <w:noProof/>
        </w:rPr>
        <w:tab/>
      </w:r>
      <w:r>
        <w:rPr>
          <w:noProof/>
        </w:rPr>
        <w:fldChar w:fldCharType="begin"/>
      </w:r>
      <w:r>
        <w:rPr>
          <w:noProof/>
        </w:rPr>
        <w:instrText xml:space="preserve"> PAGEREF _Toc12281067 \h </w:instrText>
      </w:r>
      <w:r>
        <w:rPr>
          <w:noProof/>
        </w:rPr>
      </w:r>
      <w:r>
        <w:rPr>
          <w:noProof/>
        </w:rPr>
        <w:fldChar w:fldCharType="separate"/>
      </w:r>
      <w:r>
        <w:rPr>
          <w:noProof/>
        </w:rPr>
        <w:t>17</w:t>
      </w:r>
      <w:r>
        <w:rPr>
          <w:noProof/>
        </w:rPr>
        <w:fldChar w:fldCharType="end"/>
      </w:r>
    </w:p>
    <w:p w14:paraId="235170F4" w14:textId="26BB5312" w:rsidR="00EA1ED3" w:rsidRDefault="00EA1ED3">
      <w:pPr>
        <w:pStyle w:val="TM3"/>
        <w:tabs>
          <w:tab w:val="right" w:leader="dot" w:pos="9062"/>
        </w:tabs>
        <w:rPr>
          <w:rFonts w:asciiTheme="minorHAnsi" w:eastAsiaTheme="minorEastAsia" w:hAnsiTheme="minorHAnsi" w:cstheme="minorBidi"/>
          <w:noProof/>
        </w:rPr>
      </w:pPr>
      <w:r>
        <w:rPr>
          <w:noProof/>
        </w:rPr>
        <w:t>Points relevés</w:t>
      </w:r>
      <w:r>
        <w:rPr>
          <w:noProof/>
        </w:rPr>
        <w:tab/>
      </w:r>
      <w:r>
        <w:rPr>
          <w:noProof/>
        </w:rPr>
        <w:fldChar w:fldCharType="begin"/>
      </w:r>
      <w:r>
        <w:rPr>
          <w:noProof/>
        </w:rPr>
        <w:instrText xml:space="preserve"> PAGEREF _Toc12281068 \h </w:instrText>
      </w:r>
      <w:r>
        <w:rPr>
          <w:noProof/>
        </w:rPr>
      </w:r>
      <w:r>
        <w:rPr>
          <w:noProof/>
        </w:rPr>
        <w:fldChar w:fldCharType="separate"/>
      </w:r>
      <w:r>
        <w:rPr>
          <w:noProof/>
        </w:rPr>
        <w:t>18</w:t>
      </w:r>
      <w:r>
        <w:rPr>
          <w:noProof/>
        </w:rPr>
        <w:fldChar w:fldCharType="end"/>
      </w:r>
    </w:p>
    <w:p w14:paraId="0666F671" w14:textId="6649528E" w:rsidR="00EA1ED3" w:rsidRDefault="00EA1ED3">
      <w:pPr>
        <w:pStyle w:val="TM2"/>
        <w:tabs>
          <w:tab w:val="right" w:leader="dot" w:pos="9062"/>
        </w:tabs>
        <w:rPr>
          <w:rFonts w:asciiTheme="minorHAnsi" w:eastAsiaTheme="minorEastAsia" w:hAnsiTheme="minorHAnsi" w:cstheme="minorBidi"/>
          <w:noProof/>
        </w:rPr>
      </w:pPr>
      <w:r w:rsidRPr="00EF7E70">
        <w:rPr>
          <w:noProof/>
          <w:lang w:val="fr-FR"/>
        </w:rPr>
        <w:t>Game-ification</w:t>
      </w:r>
      <w:r>
        <w:rPr>
          <w:noProof/>
        </w:rPr>
        <w:tab/>
      </w:r>
      <w:r>
        <w:rPr>
          <w:noProof/>
        </w:rPr>
        <w:fldChar w:fldCharType="begin"/>
      </w:r>
      <w:r>
        <w:rPr>
          <w:noProof/>
        </w:rPr>
        <w:instrText xml:space="preserve"> PAGEREF _Toc12281069 \h </w:instrText>
      </w:r>
      <w:r>
        <w:rPr>
          <w:noProof/>
        </w:rPr>
      </w:r>
      <w:r>
        <w:rPr>
          <w:noProof/>
        </w:rPr>
        <w:fldChar w:fldCharType="separate"/>
      </w:r>
      <w:r>
        <w:rPr>
          <w:noProof/>
        </w:rPr>
        <w:t>19</w:t>
      </w:r>
      <w:r>
        <w:rPr>
          <w:noProof/>
        </w:rPr>
        <w:fldChar w:fldCharType="end"/>
      </w:r>
    </w:p>
    <w:p w14:paraId="37091090" w14:textId="1FA6B112" w:rsidR="00EA1ED3" w:rsidRDefault="00EA1ED3">
      <w:pPr>
        <w:pStyle w:val="TM1"/>
        <w:tabs>
          <w:tab w:val="right" w:leader="dot" w:pos="9062"/>
        </w:tabs>
        <w:rPr>
          <w:rFonts w:asciiTheme="minorHAnsi" w:eastAsiaTheme="minorEastAsia" w:hAnsiTheme="minorHAnsi" w:cstheme="minorBidi"/>
          <w:noProof/>
        </w:rPr>
      </w:pPr>
      <w:r>
        <w:rPr>
          <w:noProof/>
        </w:rPr>
        <w:t>Chapitre 2 : Conception</w:t>
      </w:r>
      <w:r>
        <w:rPr>
          <w:noProof/>
        </w:rPr>
        <w:tab/>
      </w:r>
      <w:r>
        <w:rPr>
          <w:noProof/>
        </w:rPr>
        <w:fldChar w:fldCharType="begin"/>
      </w:r>
      <w:r>
        <w:rPr>
          <w:noProof/>
        </w:rPr>
        <w:instrText xml:space="preserve"> PAGEREF _Toc12281070 \h </w:instrText>
      </w:r>
      <w:r>
        <w:rPr>
          <w:noProof/>
        </w:rPr>
      </w:r>
      <w:r>
        <w:rPr>
          <w:noProof/>
        </w:rPr>
        <w:fldChar w:fldCharType="separate"/>
      </w:r>
      <w:r>
        <w:rPr>
          <w:noProof/>
        </w:rPr>
        <w:t>20</w:t>
      </w:r>
      <w:r>
        <w:rPr>
          <w:noProof/>
        </w:rPr>
        <w:fldChar w:fldCharType="end"/>
      </w:r>
    </w:p>
    <w:p w14:paraId="71CD3109" w14:textId="5FC20F03" w:rsidR="00EA1ED3" w:rsidRDefault="00EA1ED3">
      <w:pPr>
        <w:pStyle w:val="TM2"/>
        <w:tabs>
          <w:tab w:val="right" w:leader="dot" w:pos="9062"/>
        </w:tabs>
        <w:rPr>
          <w:rFonts w:asciiTheme="minorHAnsi" w:eastAsiaTheme="minorEastAsia" w:hAnsiTheme="minorHAnsi" w:cstheme="minorBidi"/>
          <w:noProof/>
        </w:rPr>
      </w:pPr>
      <w:r>
        <w:rPr>
          <w:noProof/>
        </w:rPr>
        <w:t>Préambule</w:t>
      </w:r>
      <w:r>
        <w:rPr>
          <w:noProof/>
        </w:rPr>
        <w:tab/>
      </w:r>
      <w:r>
        <w:rPr>
          <w:noProof/>
        </w:rPr>
        <w:fldChar w:fldCharType="begin"/>
      </w:r>
      <w:r>
        <w:rPr>
          <w:noProof/>
        </w:rPr>
        <w:instrText xml:space="preserve"> PAGEREF _Toc12281071 \h </w:instrText>
      </w:r>
      <w:r>
        <w:rPr>
          <w:noProof/>
        </w:rPr>
      </w:r>
      <w:r>
        <w:rPr>
          <w:noProof/>
        </w:rPr>
        <w:fldChar w:fldCharType="separate"/>
      </w:r>
      <w:r>
        <w:rPr>
          <w:noProof/>
        </w:rPr>
        <w:t>20</w:t>
      </w:r>
      <w:r>
        <w:rPr>
          <w:noProof/>
        </w:rPr>
        <w:fldChar w:fldCharType="end"/>
      </w:r>
    </w:p>
    <w:p w14:paraId="67DF2678" w14:textId="10579FB6" w:rsidR="00EA1ED3" w:rsidRDefault="00EA1ED3">
      <w:pPr>
        <w:pStyle w:val="TM2"/>
        <w:tabs>
          <w:tab w:val="right" w:leader="dot" w:pos="9062"/>
        </w:tabs>
        <w:rPr>
          <w:rFonts w:asciiTheme="minorHAnsi" w:eastAsiaTheme="minorEastAsia" w:hAnsiTheme="minorHAnsi" w:cstheme="minorBidi"/>
          <w:noProof/>
        </w:rPr>
      </w:pPr>
      <w:r>
        <w:rPr>
          <w:noProof/>
        </w:rPr>
        <w:t>Architecture</w:t>
      </w:r>
      <w:r>
        <w:rPr>
          <w:noProof/>
        </w:rPr>
        <w:tab/>
      </w:r>
      <w:r>
        <w:rPr>
          <w:noProof/>
        </w:rPr>
        <w:fldChar w:fldCharType="begin"/>
      </w:r>
      <w:r>
        <w:rPr>
          <w:noProof/>
        </w:rPr>
        <w:instrText xml:space="preserve"> PAGEREF _Toc12281072 \h </w:instrText>
      </w:r>
      <w:r>
        <w:rPr>
          <w:noProof/>
        </w:rPr>
      </w:r>
      <w:r>
        <w:rPr>
          <w:noProof/>
        </w:rPr>
        <w:fldChar w:fldCharType="separate"/>
      </w:r>
      <w:r>
        <w:rPr>
          <w:noProof/>
        </w:rPr>
        <w:t>20</w:t>
      </w:r>
      <w:r>
        <w:rPr>
          <w:noProof/>
        </w:rPr>
        <w:fldChar w:fldCharType="end"/>
      </w:r>
    </w:p>
    <w:p w14:paraId="76D3C1B3" w14:textId="2CADB9F1" w:rsidR="00EA1ED3" w:rsidRDefault="00EA1ED3">
      <w:pPr>
        <w:pStyle w:val="TM3"/>
        <w:tabs>
          <w:tab w:val="right" w:leader="dot" w:pos="9062"/>
        </w:tabs>
        <w:rPr>
          <w:rFonts w:asciiTheme="minorHAnsi" w:eastAsiaTheme="minorEastAsia" w:hAnsiTheme="minorHAnsi" w:cstheme="minorBidi"/>
          <w:noProof/>
        </w:rPr>
      </w:pPr>
      <w:r>
        <w:rPr>
          <w:noProof/>
        </w:rPr>
        <w:t>Client</w:t>
      </w:r>
      <w:r>
        <w:rPr>
          <w:noProof/>
        </w:rPr>
        <w:tab/>
      </w:r>
      <w:r>
        <w:rPr>
          <w:noProof/>
        </w:rPr>
        <w:fldChar w:fldCharType="begin"/>
      </w:r>
      <w:r>
        <w:rPr>
          <w:noProof/>
        </w:rPr>
        <w:instrText xml:space="preserve"> PAGEREF _Toc12281073 \h </w:instrText>
      </w:r>
      <w:r>
        <w:rPr>
          <w:noProof/>
        </w:rPr>
      </w:r>
      <w:r>
        <w:rPr>
          <w:noProof/>
        </w:rPr>
        <w:fldChar w:fldCharType="separate"/>
      </w:r>
      <w:r>
        <w:rPr>
          <w:noProof/>
        </w:rPr>
        <w:t>21</w:t>
      </w:r>
      <w:r>
        <w:rPr>
          <w:noProof/>
        </w:rPr>
        <w:fldChar w:fldCharType="end"/>
      </w:r>
    </w:p>
    <w:p w14:paraId="34BAF6C0" w14:textId="1444BEEF" w:rsidR="00EA1ED3" w:rsidRDefault="00EA1ED3">
      <w:pPr>
        <w:pStyle w:val="TM3"/>
        <w:tabs>
          <w:tab w:val="right" w:leader="dot" w:pos="9062"/>
        </w:tabs>
        <w:rPr>
          <w:rFonts w:asciiTheme="minorHAnsi" w:eastAsiaTheme="minorEastAsia" w:hAnsiTheme="minorHAnsi" w:cstheme="minorBidi"/>
          <w:noProof/>
        </w:rPr>
      </w:pPr>
      <w:r>
        <w:rPr>
          <w:noProof/>
        </w:rPr>
        <w:t>Gateway</w:t>
      </w:r>
      <w:r>
        <w:rPr>
          <w:noProof/>
        </w:rPr>
        <w:tab/>
      </w:r>
      <w:r>
        <w:rPr>
          <w:noProof/>
        </w:rPr>
        <w:fldChar w:fldCharType="begin"/>
      </w:r>
      <w:r>
        <w:rPr>
          <w:noProof/>
        </w:rPr>
        <w:instrText xml:space="preserve"> PAGEREF _Toc12281074 \h </w:instrText>
      </w:r>
      <w:r>
        <w:rPr>
          <w:noProof/>
        </w:rPr>
      </w:r>
      <w:r>
        <w:rPr>
          <w:noProof/>
        </w:rPr>
        <w:fldChar w:fldCharType="separate"/>
      </w:r>
      <w:r>
        <w:rPr>
          <w:noProof/>
        </w:rPr>
        <w:t>21</w:t>
      </w:r>
      <w:r>
        <w:rPr>
          <w:noProof/>
        </w:rPr>
        <w:fldChar w:fldCharType="end"/>
      </w:r>
    </w:p>
    <w:p w14:paraId="0398EE02" w14:textId="72EC0103" w:rsidR="00EA1ED3" w:rsidRDefault="00EA1ED3">
      <w:pPr>
        <w:pStyle w:val="TM3"/>
        <w:tabs>
          <w:tab w:val="right" w:leader="dot" w:pos="9062"/>
        </w:tabs>
        <w:rPr>
          <w:rFonts w:asciiTheme="minorHAnsi" w:eastAsiaTheme="minorEastAsia" w:hAnsiTheme="minorHAnsi" w:cstheme="minorBidi"/>
          <w:noProof/>
        </w:rPr>
      </w:pPr>
      <w:r>
        <w:rPr>
          <w:noProof/>
        </w:rPr>
        <w:t>Compilation</w:t>
      </w:r>
      <w:r>
        <w:rPr>
          <w:noProof/>
        </w:rPr>
        <w:tab/>
      </w:r>
      <w:r>
        <w:rPr>
          <w:noProof/>
        </w:rPr>
        <w:fldChar w:fldCharType="begin"/>
      </w:r>
      <w:r>
        <w:rPr>
          <w:noProof/>
        </w:rPr>
        <w:instrText xml:space="preserve"> PAGEREF _Toc12281075 \h </w:instrText>
      </w:r>
      <w:r>
        <w:rPr>
          <w:noProof/>
        </w:rPr>
      </w:r>
      <w:r>
        <w:rPr>
          <w:noProof/>
        </w:rPr>
        <w:fldChar w:fldCharType="separate"/>
      </w:r>
      <w:r>
        <w:rPr>
          <w:noProof/>
        </w:rPr>
        <w:t>21</w:t>
      </w:r>
      <w:r>
        <w:rPr>
          <w:noProof/>
        </w:rPr>
        <w:fldChar w:fldCharType="end"/>
      </w:r>
    </w:p>
    <w:p w14:paraId="1CEF766E" w14:textId="60853924" w:rsidR="00EA1ED3" w:rsidRDefault="00EA1ED3">
      <w:pPr>
        <w:pStyle w:val="TM3"/>
        <w:tabs>
          <w:tab w:val="right" w:leader="dot" w:pos="9062"/>
        </w:tabs>
        <w:rPr>
          <w:rFonts w:asciiTheme="minorHAnsi" w:eastAsiaTheme="minorEastAsia" w:hAnsiTheme="minorHAnsi" w:cstheme="minorBidi"/>
          <w:noProof/>
        </w:rPr>
      </w:pPr>
      <w:r>
        <w:rPr>
          <w:noProof/>
        </w:rPr>
        <w:t>Data Provider</w:t>
      </w:r>
      <w:r>
        <w:rPr>
          <w:noProof/>
        </w:rPr>
        <w:tab/>
      </w:r>
      <w:r>
        <w:rPr>
          <w:noProof/>
        </w:rPr>
        <w:fldChar w:fldCharType="begin"/>
      </w:r>
      <w:r>
        <w:rPr>
          <w:noProof/>
        </w:rPr>
        <w:instrText xml:space="preserve"> PAGEREF _Toc12281076 \h </w:instrText>
      </w:r>
      <w:r>
        <w:rPr>
          <w:noProof/>
        </w:rPr>
      </w:r>
      <w:r>
        <w:rPr>
          <w:noProof/>
        </w:rPr>
        <w:fldChar w:fldCharType="separate"/>
      </w:r>
      <w:r>
        <w:rPr>
          <w:noProof/>
        </w:rPr>
        <w:t>21</w:t>
      </w:r>
      <w:r>
        <w:rPr>
          <w:noProof/>
        </w:rPr>
        <w:fldChar w:fldCharType="end"/>
      </w:r>
    </w:p>
    <w:p w14:paraId="299F1A2D" w14:textId="1F3C964E" w:rsidR="00EA1ED3" w:rsidRDefault="00EA1ED3">
      <w:pPr>
        <w:pStyle w:val="TM3"/>
        <w:tabs>
          <w:tab w:val="right" w:leader="dot" w:pos="9062"/>
        </w:tabs>
        <w:rPr>
          <w:rFonts w:asciiTheme="minorHAnsi" w:eastAsiaTheme="minorEastAsia" w:hAnsiTheme="minorHAnsi" w:cstheme="minorBidi"/>
          <w:noProof/>
        </w:rPr>
      </w:pPr>
      <w:r>
        <w:rPr>
          <w:noProof/>
        </w:rPr>
        <w:t>Vision à long terme</w:t>
      </w:r>
      <w:r>
        <w:rPr>
          <w:noProof/>
        </w:rPr>
        <w:tab/>
      </w:r>
      <w:r>
        <w:rPr>
          <w:noProof/>
        </w:rPr>
        <w:fldChar w:fldCharType="begin"/>
      </w:r>
      <w:r>
        <w:rPr>
          <w:noProof/>
        </w:rPr>
        <w:instrText xml:space="preserve"> PAGEREF _Toc12281077 \h </w:instrText>
      </w:r>
      <w:r>
        <w:rPr>
          <w:noProof/>
        </w:rPr>
      </w:r>
      <w:r>
        <w:rPr>
          <w:noProof/>
        </w:rPr>
        <w:fldChar w:fldCharType="separate"/>
      </w:r>
      <w:r>
        <w:rPr>
          <w:noProof/>
        </w:rPr>
        <w:t>21</w:t>
      </w:r>
      <w:r>
        <w:rPr>
          <w:noProof/>
        </w:rPr>
        <w:fldChar w:fldCharType="end"/>
      </w:r>
    </w:p>
    <w:p w14:paraId="57BBFD5F" w14:textId="44C2DEC0" w:rsidR="00EA1ED3" w:rsidRDefault="00EA1ED3">
      <w:pPr>
        <w:pStyle w:val="TM2"/>
        <w:tabs>
          <w:tab w:val="right" w:leader="dot" w:pos="9062"/>
        </w:tabs>
        <w:rPr>
          <w:rFonts w:asciiTheme="minorHAnsi" w:eastAsiaTheme="minorEastAsia" w:hAnsiTheme="minorHAnsi" w:cstheme="minorBidi"/>
          <w:noProof/>
        </w:rPr>
      </w:pPr>
      <w:r w:rsidRPr="00EF7E70">
        <w:rPr>
          <w:noProof/>
          <w:lang w:val="fr-FR"/>
        </w:rPr>
        <w:t>Choix technologiques</w:t>
      </w:r>
      <w:r>
        <w:rPr>
          <w:noProof/>
        </w:rPr>
        <w:tab/>
      </w:r>
      <w:r>
        <w:rPr>
          <w:noProof/>
        </w:rPr>
        <w:fldChar w:fldCharType="begin"/>
      </w:r>
      <w:r>
        <w:rPr>
          <w:noProof/>
        </w:rPr>
        <w:instrText xml:space="preserve"> PAGEREF _Toc12281078 \h </w:instrText>
      </w:r>
      <w:r>
        <w:rPr>
          <w:noProof/>
        </w:rPr>
      </w:r>
      <w:r>
        <w:rPr>
          <w:noProof/>
        </w:rPr>
        <w:fldChar w:fldCharType="separate"/>
      </w:r>
      <w:r>
        <w:rPr>
          <w:noProof/>
        </w:rPr>
        <w:t>23</w:t>
      </w:r>
      <w:r>
        <w:rPr>
          <w:noProof/>
        </w:rPr>
        <w:fldChar w:fldCharType="end"/>
      </w:r>
    </w:p>
    <w:p w14:paraId="61F41B39" w14:textId="700589A4" w:rsidR="00EA1ED3" w:rsidRDefault="00EA1ED3">
      <w:pPr>
        <w:pStyle w:val="TM3"/>
        <w:tabs>
          <w:tab w:val="right" w:leader="dot" w:pos="9062"/>
        </w:tabs>
        <w:rPr>
          <w:rFonts w:asciiTheme="minorHAnsi" w:eastAsiaTheme="minorEastAsia" w:hAnsiTheme="minorHAnsi" w:cstheme="minorBidi"/>
          <w:noProof/>
        </w:rPr>
      </w:pPr>
      <w:r w:rsidRPr="00EF7E70">
        <w:rPr>
          <w:noProof/>
          <w:lang w:val="fr-FR"/>
        </w:rPr>
        <w:t>Angular</w:t>
      </w:r>
      <w:r>
        <w:rPr>
          <w:noProof/>
        </w:rPr>
        <w:tab/>
      </w:r>
      <w:r>
        <w:rPr>
          <w:noProof/>
        </w:rPr>
        <w:fldChar w:fldCharType="begin"/>
      </w:r>
      <w:r>
        <w:rPr>
          <w:noProof/>
        </w:rPr>
        <w:instrText xml:space="preserve"> PAGEREF _Toc12281079 \h </w:instrText>
      </w:r>
      <w:r>
        <w:rPr>
          <w:noProof/>
        </w:rPr>
      </w:r>
      <w:r>
        <w:rPr>
          <w:noProof/>
        </w:rPr>
        <w:fldChar w:fldCharType="separate"/>
      </w:r>
      <w:r>
        <w:rPr>
          <w:noProof/>
        </w:rPr>
        <w:t>23</w:t>
      </w:r>
      <w:r>
        <w:rPr>
          <w:noProof/>
        </w:rPr>
        <w:fldChar w:fldCharType="end"/>
      </w:r>
    </w:p>
    <w:p w14:paraId="6CC54141" w14:textId="33DF904C" w:rsidR="00EA1ED3" w:rsidRDefault="00EA1ED3">
      <w:pPr>
        <w:pStyle w:val="TM3"/>
        <w:tabs>
          <w:tab w:val="right" w:leader="dot" w:pos="9062"/>
        </w:tabs>
        <w:rPr>
          <w:rFonts w:asciiTheme="minorHAnsi" w:eastAsiaTheme="minorEastAsia" w:hAnsiTheme="minorHAnsi" w:cstheme="minorBidi"/>
          <w:noProof/>
        </w:rPr>
      </w:pPr>
      <w:r w:rsidRPr="00EF7E70">
        <w:rPr>
          <w:noProof/>
          <w:lang w:val="fr-FR"/>
        </w:rPr>
        <w:t>Javalin</w:t>
      </w:r>
      <w:r>
        <w:rPr>
          <w:noProof/>
        </w:rPr>
        <w:tab/>
      </w:r>
      <w:r>
        <w:rPr>
          <w:noProof/>
        </w:rPr>
        <w:fldChar w:fldCharType="begin"/>
      </w:r>
      <w:r>
        <w:rPr>
          <w:noProof/>
        </w:rPr>
        <w:instrText xml:space="preserve"> PAGEREF _Toc12281080 \h </w:instrText>
      </w:r>
      <w:r>
        <w:rPr>
          <w:noProof/>
        </w:rPr>
      </w:r>
      <w:r>
        <w:rPr>
          <w:noProof/>
        </w:rPr>
        <w:fldChar w:fldCharType="separate"/>
      </w:r>
      <w:r>
        <w:rPr>
          <w:noProof/>
        </w:rPr>
        <w:t>23</w:t>
      </w:r>
      <w:r>
        <w:rPr>
          <w:noProof/>
        </w:rPr>
        <w:fldChar w:fldCharType="end"/>
      </w:r>
    </w:p>
    <w:p w14:paraId="66655BDD" w14:textId="43A5A613" w:rsidR="00EA1ED3" w:rsidRDefault="00EA1ED3">
      <w:pPr>
        <w:pStyle w:val="TM3"/>
        <w:tabs>
          <w:tab w:val="right" w:leader="dot" w:pos="9062"/>
        </w:tabs>
        <w:rPr>
          <w:rFonts w:asciiTheme="minorHAnsi" w:eastAsiaTheme="minorEastAsia" w:hAnsiTheme="minorHAnsi" w:cstheme="minorBidi"/>
          <w:noProof/>
        </w:rPr>
      </w:pPr>
      <w:r w:rsidRPr="00EF7E70">
        <w:rPr>
          <w:noProof/>
          <w:lang w:val="fr-FR"/>
        </w:rPr>
        <w:t>MongoDB</w:t>
      </w:r>
      <w:r>
        <w:rPr>
          <w:noProof/>
        </w:rPr>
        <w:tab/>
      </w:r>
      <w:r>
        <w:rPr>
          <w:noProof/>
        </w:rPr>
        <w:fldChar w:fldCharType="begin"/>
      </w:r>
      <w:r>
        <w:rPr>
          <w:noProof/>
        </w:rPr>
        <w:instrText xml:space="preserve"> PAGEREF _Toc12281081 \h </w:instrText>
      </w:r>
      <w:r>
        <w:rPr>
          <w:noProof/>
        </w:rPr>
      </w:r>
      <w:r>
        <w:rPr>
          <w:noProof/>
        </w:rPr>
        <w:fldChar w:fldCharType="separate"/>
      </w:r>
      <w:r>
        <w:rPr>
          <w:noProof/>
        </w:rPr>
        <w:t>23</w:t>
      </w:r>
      <w:r>
        <w:rPr>
          <w:noProof/>
        </w:rPr>
        <w:fldChar w:fldCharType="end"/>
      </w:r>
    </w:p>
    <w:p w14:paraId="598213DC" w14:textId="10EAF989" w:rsidR="00EA1ED3" w:rsidRDefault="00EA1ED3">
      <w:pPr>
        <w:pStyle w:val="TM2"/>
        <w:tabs>
          <w:tab w:val="right" w:leader="dot" w:pos="9062"/>
        </w:tabs>
        <w:rPr>
          <w:rFonts w:asciiTheme="minorHAnsi" w:eastAsiaTheme="minorEastAsia" w:hAnsiTheme="minorHAnsi" w:cstheme="minorBidi"/>
          <w:noProof/>
        </w:rPr>
      </w:pPr>
      <w:r>
        <w:rPr>
          <w:noProof/>
        </w:rPr>
        <w:t>Base de données</w:t>
      </w:r>
      <w:r>
        <w:rPr>
          <w:noProof/>
        </w:rPr>
        <w:tab/>
      </w:r>
      <w:r>
        <w:rPr>
          <w:noProof/>
        </w:rPr>
        <w:fldChar w:fldCharType="begin"/>
      </w:r>
      <w:r>
        <w:rPr>
          <w:noProof/>
        </w:rPr>
        <w:instrText xml:space="preserve"> PAGEREF _Toc12281082 \h </w:instrText>
      </w:r>
      <w:r>
        <w:rPr>
          <w:noProof/>
        </w:rPr>
      </w:r>
      <w:r>
        <w:rPr>
          <w:noProof/>
        </w:rPr>
        <w:fldChar w:fldCharType="separate"/>
      </w:r>
      <w:r>
        <w:rPr>
          <w:noProof/>
        </w:rPr>
        <w:t>24</w:t>
      </w:r>
      <w:r>
        <w:rPr>
          <w:noProof/>
        </w:rPr>
        <w:fldChar w:fldCharType="end"/>
      </w:r>
    </w:p>
    <w:p w14:paraId="6E40D24F" w14:textId="6B67BBB9" w:rsidR="00EA1ED3" w:rsidRDefault="00EA1ED3">
      <w:pPr>
        <w:pStyle w:val="TM3"/>
        <w:tabs>
          <w:tab w:val="right" w:leader="dot" w:pos="9062"/>
        </w:tabs>
        <w:rPr>
          <w:rFonts w:asciiTheme="minorHAnsi" w:eastAsiaTheme="minorEastAsia" w:hAnsiTheme="minorHAnsi" w:cstheme="minorBidi"/>
          <w:noProof/>
        </w:rPr>
      </w:pPr>
      <w:r>
        <w:rPr>
          <w:noProof/>
        </w:rPr>
        <w:t>Users</w:t>
      </w:r>
      <w:r>
        <w:rPr>
          <w:noProof/>
        </w:rPr>
        <w:tab/>
      </w:r>
      <w:r>
        <w:rPr>
          <w:noProof/>
        </w:rPr>
        <w:fldChar w:fldCharType="begin"/>
      </w:r>
      <w:r>
        <w:rPr>
          <w:noProof/>
        </w:rPr>
        <w:instrText xml:space="preserve"> PAGEREF _Toc12281083 \h </w:instrText>
      </w:r>
      <w:r>
        <w:rPr>
          <w:noProof/>
        </w:rPr>
      </w:r>
      <w:r>
        <w:rPr>
          <w:noProof/>
        </w:rPr>
        <w:fldChar w:fldCharType="separate"/>
      </w:r>
      <w:r>
        <w:rPr>
          <w:noProof/>
        </w:rPr>
        <w:t>24</w:t>
      </w:r>
      <w:r>
        <w:rPr>
          <w:noProof/>
        </w:rPr>
        <w:fldChar w:fldCharType="end"/>
      </w:r>
    </w:p>
    <w:p w14:paraId="47D11669" w14:textId="4C6994E8" w:rsidR="00EA1ED3" w:rsidRDefault="00EA1ED3">
      <w:pPr>
        <w:pStyle w:val="TM3"/>
        <w:tabs>
          <w:tab w:val="right" w:leader="dot" w:pos="9062"/>
        </w:tabs>
        <w:rPr>
          <w:rFonts w:asciiTheme="minorHAnsi" w:eastAsiaTheme="minorEastAsia" w:hAnsiTheme="minorHAnsi" w:cstheme="minorBidi"/>
          <w:noProof/>
        </w:rPr>
      </w:pPr>
      <w:r>
        <w:rPr>
          <w:noProof/>
        </w:rPr>
        <w:t>Programs</w:t>
      </w:r>
      <w:r>
        <w:rPr>
          <w:noProof/>
        </w:rPr>
        <w:tab/>
      </w:r>
      <w:r>
        <w:rPr>
          <w:noProof/>
        </w:rPr>
        <w:fldChar w:fldCharType="begin"/>
      </w:r>
      <w:r>
        <w:rPr>
          <w:noProof/>
        </w:rPr>
        <w:instrText xml:space="preserve"> PAGEREF _Toc12281084 \h </w:instrText>
      </w:r>
      <w:r>
        <w:rPr>
          <w:noProof/>
        </w:rPr>
      </w:r>
      <w:r>
        <w:rPr>
          <w:noProof/>
        </w:rPr>
        <w:fldChar w:fldCharType="separate"/>
      </w:r>
      <w:r>
        <w:rPr>
          <w:noProof/>
        </w:rPr>
        <w:t>26</w:t>
      </w:r>
      <w:r>
        <w:rPr>
          <w:noProof/>
        </w:rPr>
        <w:fldChar w:fldCharType="end"/>
      </w:r>
    </w:p>
    <w:p w14:paraId="3B55A1C5" w14:textId="0744A8C7" w:rsidR="00EA1ED3" w:rsidRDefault="00EA1ED3">
      <w:pPr>
        <w:pStyle w:val="TM1"/>
        <w:tabs>
          <w:tab w:val="right" w:leader="dot" w:pos="9062"/>
        </w:tabs>
        <w:rPr>
          <w:rFonts w:asciiTheme="minorHAnsi" w:eastAsiaTheme="minorEastAsia" w:hAnsiTheme="minorHAnsi" w:cstheme="minorBidi"/>
          <w:noProof/>
        </w:rPr>
      </w:pPr>
      <w:r>
        <w:rPr>
          <w:noProof/>
        </w:rPr>
        <w:t>Chapitre 3 : Mise en œuvre</w:t>
      </w:r>
      <w:r>
        <w:rPr>
          <w:noProof/>
        </w:rPr>
        <w:tab/>
      </w:r>
      <w:r>
        <w:rPr>
          <w:noProof/>
        </w:rPr>
        <w:fldChar w:fldCharType="begin"/>
      </w:r>
      <w:r>
        <w:rPr>
          <w:noProof/>
        </w:rPr>
        <w:instrText xml:space="preserve"> PAGEREF _Toc12281085 \h </w:instrText>
      </w:r>
      <w:r>
        <w:rPr>
          <w:noProof/>
        </w:rPr>
      </w:r>
      <w:r>
        <w:rPr>
          <w:noProof/>
        </w:rPr>
        <w:fldChar w:fldCharType="separate"/>
      </w:r>
      <w:r>
        <w:rPr>
          <w:noProof/>
        </w:rPr>
        <w:t>27</w:t>
      </w:r>
      <w:r>
        <w:rPr>
          <w:noProof/>
        </w:rPr>
        <w:fldChar w:fldCharType="end"/>
      </w:r>
    </w:p>
    <w:p w14:paraId="5F2BE46C" w14:textId="0339E165" w:rsidR="00EA1ED3" w:rsidRDefault="00EA1ED3">
      <w:pPr>
        <w:pStyle w:val="TM2"/>
        <w:tabs>
          <w:tab w:val="right" w:leader="dot" w:pos="9062"/>
        </w:tabs>
        <w:rPr>
          <w:rFonts w:asciiTheme="minorHAnsi" w:eastAsiaTheme="minorEastAsia" w:hAnsiTheme="minorHAnsi" w:cstheme="minorBidi"/>
          <w:noProof/>
        </w:rPr>
      </w:pPr>
      <w:r>
        <w:rPr>
          <w:noProof/>
        </w:rPr>
        <w:t>Préambule</w:t>
      </w:r>
      <w:r>
        <w:rPr>
          <w:noProof/>
        </w:rPr>
        <w:tab/>
      </w:r>
      <w:r>
        <w:rPr>
          <w:noProof/>
        </w:rPr>
        <w:fldChar w:fldCharType="begin"/>
      </w:r>
      <w:r>
        <w:rPr>
          <w:noProof/>
        </w:rPr>
        <w:instrText xml:space="preserve"> PAGEREF _Toc12281086 \h </w:instrText>
      </w:r>
      <w:r>
        <w:rPr>
          <w:noProof/>
        </w:rPr>
      </w:r>
      <w:r>
        <w:rPr>
          <w:noProof/>
        </w:rPr>
        <w:fldChar w:fldCharType="separate"/>
      </w:r>
      <w:r>
        <w:rPr>
          <w:noProof/>
        </w:rPr>
        <w:t>27</w:t>
      </w:r>
      <w:r>
        <w:rPr>
          <w:noProof/>
        </w:rPr>
        <w:fldChar w:fldCharType="end"/>
      </w:r>
    </w:p>
    <w:p w14:paraId="31E6E59E" w14:textId="17222D42" w:rsidR="00EA1ED3" w:rsidRDefault="00EA1ED3">
      <w:pPr>
        <w:pStyle w:val="TM2"/>
        <w:tabs>
          <w:tab w:val="right" w:leader="dot" w:pos="9062"/>
        </w:tabs>
        <w:rPr>
          <w:rFonts w:asciiTheme="minorHAnsi" w:eastAsiaTheme="minorEastAsia" w:hAnsiTheme="minorHAnsi" w:cstheme="minorBidi"/>
          <w:noProof/>
        </w:rPr>
      </w:pPr>
      <w:r>
        <w:rPr>
          <w:noProof/>
        </w:rPr>
        <w:t>Le Gateway</w:t>
      </w:r>
      <w:r>
        <w:rPr>
          <w:noProof/>
        </w:rPr>
        <w:tab/>
      </w:r>
      <w:r>
        <w:rPr>
          <w:noProof/>
        </w:rPr>
        <w:fldChar w:fldCharType="begin"/>
      </w:r>
      <w:r>
        <w:rPr>
          <w:noProof/>
        </w:rPr>
        <w:instrText xml:space="preserve"> PAGEREF _Toc12281087 \h </w:instrText>
      </w:r>
      <w:r>
        <w:rPr>
          <w:noProof/>
        </w:rPr>
      </w:r>
      <w:r>
        <w:rPr>
          <w:noProof/>
        </w:rPr>
        <w:fldChar w:fldCharType="separate"/>
      </w:r>
      <w:r>
        <w:rPr>
          <w:noProof/>
        </w:rPr>
        <w:t>27</w:t>
      </w:r>
      <w:r>
        <w:rPr>
          <w:noProof/>
        </w:rPr>
        <w:fldChar w:fldCharType="end"/>
      </w:r>
    </w:p>
    <w:p w14:paraId="0203A4D6" w14:textId="25B23E33" w:rsidR="00EA1ED3" w:rsidRDefault="00EA1ED3">
      <w:pPr>
        <w:pStyle w:val="TM2"/>
        <w:tabs>
          <w:tab w:val="right" w:leader="dot" w:pos="9062"/>
        </w:tabs>
        <w:rPr>
          <w:rFonts w:asciiTheme="minorHAnsi" w:eastAsiaTheme="minorEastAsia" w:hAnsiTheme="minorHAnsi" w:cstheme="minorBidi"/>
          <w:noProof/>
        </w:rPr>
      </w:pPr>
      <w:r>
        <w:rPr>
          <w:noProof/>
        </w:rPr>
        <w:t>Services Angular</w:t>
      </w:r>
      <w:r>
        <w:rPr>
          <w:noProof/>
        </w:rPr>
        <w:tab/>
      </w:r>
      <w:r>
        <w:rPr>
          <w:noProof/>
        </w:rPr>
        <w:fldChar w:fldCharType="begin"/>
      </w:r>
      <w:r>
        <w:rPr>
          <w:noProof/>
        </w:rPr>
        <w:instrText xml:space="preserve"> PAGEREF _Toc12281088 \h </w:instrText>
      </w:r>
      <w:r>
        <w:rPr>
          <w:noProof/>
        </w:rPr>
      </w:r>
      <w:r>
        <w:rPr>
          <w:noProof/>
        </w:rPr>
        <w:fldChar w:fldCharType="separate"/>
      </w:r>
      <w:r>
        <w:rPr>
          <w:noProof/>
        </w:rPr>
        <w:t>28</w:t>
      </w:r>
      <w:r>
        <w:rPr>
          <w:noProof/>
        </w:rPr>
        <w:fldChar w:fldCharType="end"/>
      </w:r>
    </w:p>
    <w:p w14:paraId="60D74F53" w14:textId="4FDD36CD" w:rsidR="00EA1ED3" w:rsidRDefault="00EA1ED3">
      <w:pPr>
        <w:pStyle w:val="TM3"/>
        <w:tabs>
          <w:tab w:val="right" w:leader="dot" w:pos="9062"/>
        </w:tabs>
        <w:rPr>
          <w:rFonts w:asciiTheme="minorHAnsi" w:eastAsiaTheme="minorEastAsia" w:hAnsiTheme="minorHAnsi" w:cstheme="minorBidi"/>
          <w:noProof/>
        </w:rPr>
      </w:pPr>
      <w:r>
        <w:rPr>
          <w:noProof/>
        </w:rPr>
        <w:lastRenderedPageBreak/>
        <w:t>Les programmes</w:t>
      </w:r>
      <w:r>
        <w:rPr>
          <w:noProof/>
        </w:rPr>
        <w:tab/>
      </w:r>
      <w:r>
        <w:rPr>
          <w:noProof/>
        </w:rPr>
        <w:fldChar w:fldCharType="begin"/>
      </w:r>
      <w:r>
        <w:rPr>
          <w:noProof/>
        </w:rPr>
        <w:instrText xml:space="preserve"> PAGEREF _Toc12281089 \h </w:instrText>
      </w:r>
      <w:r>
        <w:rPr>
          <w:noProof/>
        </w:rPr>
      </w:r>
      <w:r>
        <w:rPr>
          <w:noProof/>
        </w:rPr>
        <w:fldChar w:fldCharType="separate"/>
      </w:r>
      <w:r>
        <w:rPr>
          <w:noProof/>
        </w:rPr>
        <w:t>28</w:t>
      </w:r>
      <w:r>
        <w:rPr>
          <w:noProof/>
        </w:rPr>
        <w:fldChar w:fldCharType="end"/>
      </w:r>
    </w:p>
    <w:p w14:paraId="3F0B1C17" w14:textId="0CB5CF29" w:rsidR="00EA1ED3" w:rsidRDefault="00EA1ED3">
      <w:pPr>
        <w:pStyle w:val="TM3"/>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2281090 \h </w:instrText>
      </w:r>
      <w:r>
        <w:rPr>
          <w:noProof/>
        </w:rPr>
      </w:r>
      <w:r>
        <w:rPr>
          <w:noProof/>
        </w:rPr>
        <w:fldChar w:fldCharType="separate"/>
      </w:r>
      <w:r>
        <w:rPr>
          <w:noProof/>
        </w:rPr>
        <w:t>29</w:t>
      </w:r>
      <w:r>
        <w:rPr>
          <w:noProof/>
        </w:rPr>
        <w:fldChar w:fldCharType="end"/>
      </w:r>
    </w:p>
    <w:p w14:paraId="28416F48" w14:textId="6C27D1C4" w:rsidR="00EA1ED3" w:rsidRDefault="00EA1ED3">
      <w:pPr>
        <w:pStyle w:val="TM2"/>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2281091 \h </w:instrText>
      </w:r>
      <w:r>
        <w:rPr>
          <w:noProof/>
        </w:rPr>
      </w:r>
      <w:r>
        <w:rPr>
          <w:noProof/>
        </w:rPr>
        <w:fldChar w:fldCharType="separate"/>
      </w:r>
      <w:r>
        <w:rPr>
          <w:noProof/>
        </w:rPr>
        <w:t>31</w:t>
      </w:r>
      <w:r>
        <w:rPr>
          <w:noProof/>
        </w:rPr>
        <w:fldChar w:fldCharType="end"/>
      </w:r>
    </w:p>
    <w:p w14:paraId="7156D739" w14:textId="6B198AD6" w:rsidR="00EA1ED3" w:rsidRDefault="00EA1ED3">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281092 \h </w:instrText>
      </w:r>
      <w:r>
        <w:rPr>
          <w:noProof/>
        </w:rPr>
      </w:r>
      <w:r>
        <w:rPr>
          <w:noProof/>
        </w:rPr>
        <w:fldChar w:fldCharType="separate"/>
      </w:r>
      <w:r>
        <w:rPr>
          <w:noProof/>
        </w:rPr>
        <w:t>32</w:t>
      </w:r>
      <w:r>
        <w:rPr>
          <w:noProof/>
        </w:rPr>
        <w:fldChar w:fldCharType="end"/>
      </w:r>
    </w:p>
    <w:p w14:paraId="2B8B9D25" w14:textId="49845553" w:rsidR="00EA1ED3" w:rsidRDefault="00EA1ED3">
      <w:pPr>
        <w:pStyle w:val="TM3"/>
        <w:tabs>
          <w:tab w:val="right" w:leader="dot" w:pos="9062"/>
        </w:tabs>
        <w:rPr>
          <w:rFonts w:asciiTheme="minorHAnsi" w:eastAsiaTheme="minorEastAsia" w:hAnsiTheme="minorHAnsi" w:cstheme="minorBidi"/>
          <w:noProof/>
        </w:rPr>
      </w:pPr>
      <w:r>
        <w:rPr>
          <w:noProof/>
        </w:rPr>
        <w:t>Filtrer un programme</w:t>
      </w:r>
      <w:r>
        <w:rPr>
          <w:noProof/>
        </w:rPr>
        <w:tab/>
      </w:r>
      <w:r>
        <w:rPr>
          <w:noProof/>
        </w:rPr>
        <w:fldChar w:fldCharType="begin"/>
      </w:r>
      <w:r>
        <w:rPr>
          <w:noProof/>
        </w:rPr>
        <w:instrText xml:space="preserve"> PAGEREF _Toc12281093 \h </w:instrText>
      </w:r>
      <w:r>
        <w:rPr>
          <w:noProof/>
        </w:rPr>
      </w:r>
      <w:r>
        <w:rPr>
          <w:noProof/>
        </w:rPr>
        <w:fldChar w:fldCharType="separate"/>
      </w:r>
      <w:r>
        <w:rPr>
          <w:noProof/>
        </w:rPr>
        <w:t>32</w:t>
      </w:r>
      <w:r>
        <w:rPr>
          <w:noProof/>
        </w:rPr>
        <w:fldChar w:fldCharType="end"/>
      </w:r>
    </w:p>
    <w:p w14:paraId="26185C99" w14:textId="125FEDD9" w:rsidR="00EA1ED3" w:rsidRDefault="00EA1ED3">
      <w:pPr>
        <w:pStyle w:val="TM3"/>
        <w:tabs>
          <w:tab w:val="right" w:leader="dot" w:pos="9062"/>
        </w:tabs>
        <w:rPr>
          <w:rFonts w:asciiTheme="minorHAnsi" w:eastAsiaTheme="minorEastAsia" w:hAnsiTheme="minorHAnsi" w:cstheme="minorBidi"/>
          <w:noProof/>
        </w:rPr>
      </w:pPr>
      <w:r>
        <w:rPr>
          <w:noProof/>
        </w:rPr>
        <w:t>Recherche</w:t>
      </w:r>
      <w:r>
        <w:rPr>
          <w:noProof/>
        </w:rPr>
        <w:tab/>
      </w:r>
      <w:r>
        <w:rPr>
          <w:noProof/>
        </w:rPr>
        <w:fldChar w:fldCharType="begin"/>
      </w:r>
      <w:r>
        <w:rPr>
          <w:noProof/>
        </w:rPr>
        <w:instrText xml:space="preserve"> PAGEREF _Toc12281094 \h </w:instrText>
      </w:r>
      <w:r>
        <w:rPr>
          <w:noProof/>
        </w:rPr>
      </w:r>
      <w:r>
        <w:rPr>
          <w:noProof/>
        </w:rPr>
        <w:fldChar w:fldCharType="separate"/>
      </w:r>
      <w:r>
        <w:rPr>
          <w:noProof/>
        </w:rPr>
        <w:t>33</w:t>
      </w:r>
      <w:r>
        <w:rPr>
          <w:noProof/>
        </w:rPr>
        <w:fldChar w:fldCharType="end"/>
      </w:r>
    </w:p>
    <w:p w14:paraId="0FA5305A" w14:textId="1B678984" w:rsidR="00EA1ED3" w:rsidRDefault="00EA1ED3">
      <w:pPr>
        <w:pStyle w:val="TM3"/>
        <w:tabs>
          <w:tab w:val="right" w:leader="dot" w:pos="9062"/>
        </w:tabs>
        <w:rPr>
          <w:rFonts w:asciiTheme="minorHAnsi" w:eastAsiaTheme="minorEastAsia" w:hAnsiTheme="minorHAnsi" w:cstheme="minorBidi"/>
          <w:noProof/>
        </w:rPr>
      </w:pPr>
      <w:r>
        <w:rPr>
          <w:noProof/>
        </w:rPr>
        <w:t>Gestion</w:t>
      </w:r>
      <w:r>
        <w:rPr>
          <w:noProof/>
        </w:rPr>
        <w:tab/>
      </w:r>
      <w:r>
        <w:rPr>
          <w:noProof/>
        </w:rPr>
        <w:fldChar w:fldCharType="begin"/>
      </w:r>
      <w:r>
        <w:rPr>
          <w:noProof/>
        </w:rPr>
        <w:instrText xml:space="preserve"> PAGEREF _Toc12281095 \h </w:instrText>
      </w:r>
      <w:r>
        <w:rPr>
          <w:noProof/>
        </w:rPr>
      </w:r>
      <w:r>
        <w:rPr>
          <w:noProof/>
        </w:rPr>
        <w:fldChar w:fldCharType="separate"/>
      </w:r>
      <w:r>
        <w:rPr>
          <w:noProof/>
        </w:rPr>
        <w:t>33</w:t>
      </w:r>
      <w:r>
        <w:rPr>
          <w:noProof/>
        </w:rPr>
        <w:fldChar w:fldCharType="end"/>
      </w:r>
    </w:p>
    <w:p w14:paraId="4F3CAD35" w14:textId="31955964" w:rsidR="00EA1ED3" w:rsidRDefault="00EA1ED3">
      <w:pPr>
        <w:pStyle w:val="TM2"/>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2281096 \h </w:instrText>
      </w:r>
      <w:r>
        <w:rPr>
          <w:noProof/>
        </w:rPr>
      </w:r>
      <w:r>
        <w:rPr>
          <w:noProof/>
        </w:rPr>
        <w:fldChar w:fldCharType="separate"/>
      </w:r>
      <w:r>
        <w:rPr>
          <w:noProof/>
        </w:rPr>
        <w:t>33</w:t>
      </w:r>
      <w:r>
        <w:rPr>
          <w:noProof/>
        </w:rPr>
        <w:fldChar w:fldCharType="end"/>
      </w:r>
    </w:p>
    <w:p w14:paraId="65CDB327" w14:textId="16226D24" w:rsidR="00EA1ED3" w:rsidRDefault="00EA1ED3">
      <w:pPr>
        <w:pStyle w:val="TM3"/>
        <w:tabs>
          <w:tab w:val="right" w:leader="dot" w:pos="9062"/>
        </w:tabs>
        <w:rPr>
          <w:rFonts w:asciiTheme="minorHAnsi" w:eastAsiaTheme="minorEastAsia" w:hAnsiTheme="minorHAnsi" w:cstheme="minorBidi"/>
          <w:noProof/>
        </w:rPr>
      </w:pPr>
      <w:r>
        <w:rPr>
          <w:noProof/>
        </w:rPr>
        <w:t>Les états</w:t>
      </w:r>
      <w:r>
        <w:rPr>
          <w:noProof/>
        </w:rPr>
        <w:tab/>
      </w:r>
      <w:r>
        <w:rPr>
          <w:noProof/>
        </w:rPr>
        <w:fldChar w:fldCharType="begin"/>
      </w:r>
      <w:r>
        <w:rPr>
          <w:noProof/>
        </w:rPr>
        <w:instrText xml:space="preserve"> PAGEREF _Toc12281097 \h </w:instrText>
      </w:r>
      <w:r>
        <w:rPr>
          <w:noProof/>
        </w:rPr>
      </w:r>
      <w:r>
        <w:rPr>
          <w:noProof/>
        </w:rPr>
        <w:fldChar w:fldCharType="separate"/>
      </w:r>
      <w:r>
        <w:rPr>
          <w:noProof/>
        </w:rPr>
        <w:t>34</w:t>
      </w:r>
      <w:r>
        <w:rPr>
          <w:noProof/>
        </w:rPr>
        <w:fldChar w:fldCharType="end"/>
      </w:r>
    </w:p>
    <w:p w14:paraId="1F5EC466" w14:textId="5D50DCD1" w:rsidR="00EA1ED3" w:rsidRDefault="00EA1ED3">
      <w:pPr>
        <w:pStyle w:val="TM3"/>
        <w:tabs>
          <w:tab w:val="right" w:leader="dot" w:pos="9062"/>
        </w:tabs>
        <w:rPr>
          <w:rFonts w:asciiTheme="minorHAnsi" w:eastAsiaTheme="minorEastAsia" w:hAnsiTheme="minorHAnsi" w:cstheme="minorBidi"/>
          <w:noProof/>
        </w:rPr>
      </w:pPr>
      <w:r>
        <w:rPr>
          <w:noProof/>
        </w:rPr>
        <w:t>Interface de réalisation d’un Kata</w:t>
      </w:r>
      <w:r>
        <w:rPr>
          <w:noProof/>
        </w:rPr>
        <w:tab/>
      </w:r>
      <w:r>
        <w:rPr>
          <w:noProof/>
        </w:rPr>
        <w:fldChar w:fldCharType="begin"/>
      </w:r>
      <w:r>
        <w:rPr>
          <w:noProof/>
        </w:rPr>
        <w:instrText xml:space="preserve"> PAGEREF _Toc12281098 \h </w:instrText>
      </w:r>
      <w:r>
        <w:rPr>
          <w:noProof/>
        </w:rPr>
      </w:r>
      <w:r>
        <w:rPr>
          <w:noProof/>
        </w:rPr>
        <w:fldChar w:fldCharType="separate"/>
      </w:r>
      <w:r>
        <w:rPr>
          <w:noProof/>
        </w:rPr>
        <w:t>35</w:t>
      </w:r>
      <w:r>
        <w:rPr>
          <w:noProof/>
        </w:rPr>
        <w:fldChar w:fldCharType="end"/>
      </w:r>
    </w:p>
    <w:p w14:paraId="11A13FBE" w14:textId="2294EC01" w:rsidR="00EA1ED3" w:rsidRDefault="00EA1ED3">
      <w:pPr>
        <w:pStyle w:val="TM3"/>
        <w:tabs>
          <w:tab w:val="right" w:leader="dot" w:pos="9062"/>
        </w:tabs>
        <w:rPr>
          <w:rFonts w:asciiTheme="minorHAnsi" w:eastAsiaTheme="minorEastAsia" w:hAnsiTheme="minorHAnsi" w:cstheme="minorBidi"/>
          <w:noProof/>
        </w:rPr>
      </w:pPr>
      <w:r>
        <w:rPr>
          <w:noProof/>
        </w:rPr>
        <w:t>Exécution du code</w:t>
      </w:r>
      <w:r>
        <w:rPr>
          <w:noProof/>
        </w:rPr>
        <w:tab/>
      </w:r>
      <w:r>
        <w:rPr>
          <w:noProof/>
        </w:rPr>
        <w:fldChar w:fldCharType="begin"/>
      </w:r>
      <w:r>
        <w:rPr>
          <w:noProof/>
        </w:rPr>
        <w:instrText xml:space="preserve"> PAGEREF _Toc12281099 \h </w:instrText>
      </w:r>
      <w:r>
        <w:rPr>
          <w:noProof/>
        </w:rPr>
      </w:r>
      <w:r>
        <w:rPr>
          <w:noProof/>
        </w:rPr>
        <w:fldChar w:fldCharType="separate"/>
      </w:r>
      <w:r>
        <w:rPr>
          <w:noProof/>
        </w:rPr>
        <w:t>38</w:t>
      </w:r>
      <w:r>
        <w:rPr>
          <w:noProof/>
        </w:rPr>
        <w:fldChar w:fldCharType="end"/>
      </w:r>
    </w:p>
    <w:p w14:paraId="721728D2" w14:textId="5B4AB826" w:rsidR="00EA1ED3" w:rsidRDefault="00EA1ED3">
      <w:pPr>
        <w:pStyle w:val="TM3"/>
        <w:tabs>
          <w:tab w:val="right" w:leader="dot" w:pos="9062"/>
        </w:tabs>
        <w:rPr>
          <w:rFonts w:asciiTheme="minorHAnsi" w:eastAsiaTheme="minorEastAsia" w:hAnsiTheme="minorHAnsi" w:cstheme="minorBidi"/>
          <w:noProof/>
        </w:rPr>
      </w:pPr>
      <w:r>
        <w:rPr>
          <w:noProof/>
        </w:rPr>
        <w:t>Le service de compilation</w:t>
      </w:r>
      <w:r>
        <w:rPr>
          <w:noProof/>
        </w:rPr>
        <w:tab/>
      </w:r>
      <w:r>
        <w:rPr>
          <w:noProof/>
        </w:rPr>
        <w:fldChar w:fldCharType="begin"/>
      </w:r>
      <w:r>
        <w:rPr>
          <w:noProof/>
        </w:rPr>
        <w:instrText xml:space="preserve"> PAGEREF _Toc12281100 \h </w:instrText>
      </w:r>
      <w:r>
        <w:rPr>
          <w:noProof/>
        </w:rPr>
      </w:r>
      <w:r>
        <w:rPr>
          <w:noProof/>
        </w:rPr>
        <w:fldChar w:fldCharType="separate"/>
      </w:r>
      <w:r>
        <w:rPr>
          <w:noProof/>
        </w:rPr>
        <w:t>38</w:t>
      </w:r>
      <w:r>
        <w:rPr>
          <w:noProof/>
        </w:rPr>
        <w:fldChar w:fldCharType="end"/>
      </w:r>
    </w:p>
    <w:p w14:paraId="7D860775" w14:textId="714039BC" w:rsidR="00EA1ED3" w:rsidRDefault="00EA1ED3">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281101 \h </w:instrText>
      </w:r>
      <w:r>
        <w:rPr>
          <w:noProof/>
        </w:rPr>
      </w:r>
      <w:r>
        <w:rPr>
          <w:noProof/>
        </w:rPr>
        <w:fldChar w:fldCharType="separate"/>
      </w:r>
      <w:r>
        <w:rPr>
          <w:noProof/>
        </w:rPr>
        <w:t>41</w:t>
      </w:r>
      <w:r>
        <w:rPr>
          <w:noProof/>
        </w:rPr>
        <w:fldChar w:fldCharType="end"/>
      </w:r>
    </w:p>
    <w:p w14:paraId="19D9076C" w14:textId="559AD9AE" w:rsidR="00EA1ED3" w:rsidRDefault="00EA1ED3">
      <w:pPr>
        <w:pStyle w:val="TM3"/>
        <w:tabs>
          <w:tab w:val="right" w:leader="dot" w:pos="9062"/>
        </w:tabs>
        <w:rPr>
          <w:rFonts w:asciiTheme="minorHAnsi" w:eastAsiaTheme="minorEastAsia" w:hAnsiTheme="minorHAnsi" w:cstheme="minorBidi"/>
          <w:noProof/>
        </w:rPr>
      </w:pPr>
      <w:r>
        <w:rPr>
          <w:noProof/>
        </w:rPr>
        <w:t>Communication entre les différents services</w:t>
      </w:r>
      <w:r>
        <w:rPr>
          <w:noProof/>
        </w:rPr>
        <w:tab/>
      </w:r>
      <w:r>
        <w:rPr>
          <w:noProof/>
        </w:rPr>
        <w:fldChar w:fldCharType="begin"/>
      </w:r>
      <w:r>
        <w:rPr>
          <w:noProof/>
        </w:rPr>
        <w:instrText xml:space="preserve"> PAGEREF _Toc12281102 \h </w:instrText>
      </w:r>
      <w:r>
        <w:rPr>
          <w:noProof/>
        </w:rPr>
      </w:r>
      <w:r>
        <w:rPr>
          <w:noProof/>
        </w:rPr>
        <w:fldChar w:fldCharType="separate"/>
      </w:r>
      <w:r>
        <w:rPr>
          <w:noProof/>
        </w:rPr>
        <w:t>45</w:t>
      </w:r>
      <w:r>
        <w:rPr>
          <w:noProof/>
        </w:rPr>
        <w:fldChar w:fldCharType="end"/>
      </w:r>
    </w:p>
    <w:p w14:paraId="35FE6DB6" w14:textId="00C19E05" w:rsidR="00EA1ED3" w:rsidRDefault="00EA1ED3">
      <w:pPr>
        <w:pStyle w:val="TM3"/>
        <w:tabs>
          <w:tab w:val="right" w:leader="dot" w:pos="9062"/>
        </w:tabs>
        <w:rPr>
          <w:rFonts w:asciiTheme="minorHAnsi" w:eastAsiaTheme="minorEastAsia" w:hAnsiTheme="minorHAnsi" w:cstheme="minorBidi"/>
          <w:noProof/>
        </w:rPr>
      </w:pPr>
      <w:r>
        <w:rPr>
          <w:noProof/>
        </w:rPr>
        <w:t>Réussir un kata</w:t>
      </w:r>
      <w:r>
        <w:rPr>
          <w:noProof/>
        </w:rPr>
        <w:tab/>
      </w:r>
      <w:r>
        <w:rPr>
          <w:noProof/>
        </w:rPr>
        <w:fldChar w:fldCharType="begin"/>
      </w:r>
      <w:r>
        <w:rPr>
          <w:noProof/>
        </w:rPr>
        <w:instrText xml:space="preserve"> PAGEREF _Toc12281103 \h </w:instrText>
      </w:r>
      <w:r>
        <w:rPr>
          <w:noProof/>
        </w:rPr>
      </w:r>
      <w:r>
        <w:rPr>
          <w:noProof/>
        </w:rPr>
        <w:fldChar w:fldCharType="separate"/>
      </w:r>
      <w:r>
        <w:rPr>
          <w:noProof/>
        </w:rPr>
        <w:t>46</w:t>
      </w:r>
      <w:r>
        <w:rPr>
          <w:noProof/>
        </w:rPr>
        <w:fldChar w:fldCharType="end"/>
      </w:r>
    </w:p>
    <w:p w14:paraId="7CC3B0C9" w14:textId="3D5EC9E9" w:rsidR="00EA1ED3" w:rsidRDefault="00EA1ED3">
      <w:pPr>
        <w:pStyle w:val="TM3"/>
        <w:tabs>
          <w:tab w:val="right" w:leader="dot" w:pos="9062"/>
        </w:tabs>
        <w:rPr>
          <w:rFonts w:asciiTheme="minorHAnsi" w:eastAsiaTheme="minorEastAsia" w:hAnsiTheme="minorHAnsi" w:cstheme="minorBidi"/>
          <w:noProof/>
        </w:rPr>
      </w:pPr>
      <w:r>
        <w:rPr>
          <w:noProof/>
        </w:rPr>
        <w:t>Abandonner un kata</w:t>
      </w:r>
      <w:r>
        <w:rPr>
          <w:noProof/>
        </w:rPr>
        <w:tab/>
      </w:r>
      <w:r>
        <w:rPr>
          <w:noProof/>
        </w:rPr>
        <w:fldChar w:fldCharType="begin"/>
      </w:r>
      <w:r>
        <w:rPr>
          <w:noProof/>
        </w:rPr>
        <w:instrText xml:space="preserve"> PAGEREF _Toc12281104 \h </w:instrText>
      </w:r>
      <w:r>
        <w:rPr>
          <w:noProof/>
        </w:rPr>
      </w:r>
      <w:r>
        <w:rPr>
          <w:noProof/>
        </w:rPr>
        <w:fldChar w:fldCharType="separate"/>
      </w:r>
      <w:r>
        <w:rPr>
          <w:noProof/>
        </w:rPr>
        <w:t>46</w:t>
      </w:r>
      <w:r>
        <w:rPr>
          <w:noProof/>
        </w:rPr>
        <w:fldChar w:fldCharType="end"/>
      </w:r>
    </w:p>
    <w:p w14:paraId="7A620EC5" w14:textId="3C905822" w:rsidR="00EA1ED3" w:rsidRDefault="00EA1ED3">
      <w:pPr>
        <w:pStyle w:val="TM3"/>
        <w:tabs>
          <w:tab w:val="right" w:leader="dot" w:pos="9062"/>
        </w:tabs>
        <w:rPr>
          <w:rFonts w:asciiTheme="minorHAnsi" w:eastAsiaTheme="minorEastAsia" w:hAnsiTheme="minorHAnsi" w:cstheme="minorBidi"/>
          <w:noProof/>
        </w:rPr>
      </w:pPr>
      <w:r>
        <w:rPr>
          <w:noProof/>
        </w:rPr>
        <w:t>Gestion</w:t>
      </w:r>
      <w:r>
        <w:rPr>
          <w:noProof/>
        </w:rPr>
        <w:tab/>
      </w:r>
      <w:r>
        <w:rPr>
          <w:noProof/>
        </w:rPr>
        <w:fldChar w:fldCharType="begin"/>
      </w:r>
      <w:r>
        <w:rPr>
          <w:noProof/>
        </w:rPr>
        <w:instrText xml:space="preserve"> PAGEREF _Toc12281105 \h </w:instrText>
      </w:r>
      <w:r>
        <w:rPr>
          <w:noProof/>
        </w:rPr>
      </w:r>
      <w:r>
        <w:rPr>
          <w:noProof/>
        </w:rPr>
        <w:fldChar w:fldCharType="separate"/>
      </w:r>
      <w:r>
        <w:rPr>
          <w:noProof/>
        </w:rPr>
        <w:t>47</w:t>
      </w:r>
      <w:r>
        <w:rPr>
          <w:noProof/>
        </w:rPr>
        <w:fldChar w:fldCharType="end"/>
      </w:r>
    </w:p>
    <w:p w14:paraId="1EDD903B" w14:textId="1779FD45" w:rsidR="00EA1ED3" w:rsidRDefault="00EA1ED3">
      <w:pPr>
        <w:pStyle w:val="TM2"/>
        <w:tabs>
          <w:tab w:val="right" w:leader="dot" w:pos="9062"/>
        </w:tabs>
        <w:rPr>
          <w:rFonts w:asciiTheme="minorHAnsi" w:eastAsiaTheme="minorEastAsia" w:hAnsiTheme="minorHAnsi" w:cstheme="minorBidi"/>
          <w:noProof/>
        </w:rPr>
      </w:pPr>
      <w:r>
        <w:rPr>
          <w:noProof/>
        </w:rPr>
        <w:t>Gestion des ressources et privilèges</w:t>
      </w:r>
      <w:r>
        <w:rPr>
          <w:noProof/>
        </w:rPr>
        <w:tab/>
      </w:r>
      <w:r>
        <w:rPr>
          <w:noProof/>
        </w:rPr>
        <w:fldChar w:fldCharType="begin"/>
      </w:r>
      <w:r>
        <w:rPr>
          <w:noProof/>
        </w:rPr>
        <w:instrText xml:space="preserve"> PAGEREF _Toc12281106 \h </w:instrText>
      </w:r>
      <w:r>
        <w:rPr>
          <w:noProof/>
        </w:rPr>
      </w:r>
      <w:r>
        <w:rPr>
          <w:noProof/>
        </w:rPr>
        <w:fldChar w:fldCharType="separate"/>
      </w:r>
      <w:r>
        <w:rPr>
          <w:noProof/>
        </w:rPr>
        <w:t>48</w:t>
      </w:r>
      <w:r>
        <w:rPr>
          <w:noProof/>
        </w:rPr>
        <w:fldChar w:fldCharType="end"/>
      </w:r>
    </w:p>
    <w:p w14:paraId="34F2FA3B" w14:textId="58C1FD94" w:rsidR="00EA1ED3" w:rsidRDefault="00EA1ED3">
      <w:pPr>
        <w:pStyle w:val="TM3"/>
        <w:tabs>
          <w:tab w:val="right" w:leader="dot" w:pos="9062"/>
        </w:tabs>
        <w:rPr>
          <w:rFonts w:asciiTheme="minorHAnsi" w:eastAsiaTheme="minorEastAsia" w:hAnsiTheme="minorHAnsi" w:cstheme="minorBidi"/>
          <w:noProof/>
        </w:rPr>
      </w:pPr>
      <w:r>
        <w:rPr>
          <w:noProof/>
        </w:rPr>
        <w:t>JWT</w:t>
      </w:r>
      <w:r>
        <w:rPr>
          <w:noProof/>
        </w:rPr>
        <w:tab/>
      </w:r>
      <w:r>
        <w:rPr>
          <w:noProof/>
        </w:rPr>
        <w:fldChar w:fldCharType="begin"/>
      </w:r>
      <w:r>
        <w:rPr>
          <w:noProof/>
        </w:rPr>
        <w:instrText xml:space="preserve"> PAGEREF _Toc12281107 \h </w:instrText>
      </w:r>
      <w:r>
        <w:rPr>
          <w:noProof/>
        </w:rPr>
      </w:r>
      <w:r>
        <w:rPr>
          <w:noProof/>
        </w:rPr>
        <w:fldChar w:fldCharType="separate"/>
      </w:r>
      <w:r>
        <w:rPr>
          <w:noProof/>
        </w:rPr>
        <w:t>48</w:t>
      </w:r>
      <w:r>
        <w:rPr>
          <w:noProof/>
        </w:rPr>
        <w:fldChar w:fldCharType="end"/>
      </w:r>
    </w:p>
    <w:p w14:paraId="68767842" w14:textId="011D0058" w:rsidR="00EA1ED3" w:rsidRDefault="00EA1ED3">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281108 \h </w:instrText>
      </w:r>
      <w:r>
        <w:rPr>
          <w:noProof/>
        </w:rPr>
      </w:r>
      <w:r>
        <w:rPr>
          <w:noProof/>
        </w:rPr>
        <w:fldChar w:fldCharType="separate"/>
      </w:r>
      <w:r>
        <w:rPr>
          <w:noProof/>
        </w:rPr>
        <w:t>50</w:t>
      </w:r>
      <w:r>
        <w:rPr>
          <w:noProof/>
        </w:rPr>
        <w:fldChar w:fldCharType="end"/>
      </w:r>
    </w:p>
    <w:p w14:paraId="23F0591D" w14:textId="7B6FBF9E" w:rsidR="00EA1ED3" w:rsidRDefault="00EA1ED3">
      <w:pPr>
        <w:pStyle w:val="TM2"/>
        <w:tabs>
          <w:tab w:val="right" w:leader="dot" w:pos="9062"/>
        </w:tabs>
        <w:rPr>
          <w:rFonts w:asciiTheme="minorHAnsi" w:eastAsiaTheme="minorEastAsia" w:hAnsiTheme="minorHAnsi" w:cstheme="minorBidi"/>
          <w:noProof/>
        </w:rPr>
      </w:pPr>
      <w:r>
        <w:rPr>
          <w:noProof/>
        </w:rPr>
        <w:t>Les abonnements</w:t>
      </w:r>
      <w:r>
        <w:rPr>
          <w:noProof/>
        </w:rPr>
        <w:tab/>
      </w:r>
      <w:r>
        <w:rPr>
          <w:noProof/>
        </w:rPr>
        <w:fldChar w:fldCharType="begin"/>
      </w:r>
      <w:r>
        <w:rPr>
          <w:noProof/>
        </w:rPr>
        <w:instrText xml:space="preserve"> PAGEREF _Toc12281109 \h </w:instrText>
      </w:r>
      <w:r>
        <w:rPr>
          <w:noProof/>
        </w:rPr>
      </w:r>
      <w:r>
        <w:rPr>
          <w:noProof/>
        </w:rPr>
        <w:fldChar w:fldCharType="separate"/>
      </w:r>
      <w:r>
        <w:rPr>
          <w:noProof/>
        </w:rPr>
        <w:t>55</w:t>
      </w:r>
      <w:r>
        <w:rPr>
          <w:noProof/>
        </w:rPr>
        <w:fldChar w:fldCharType="end"/>
      </w:r>
    </w:p>
    <w:p w14:paraId="56977EE8" w14:textId="69656436" w:rsidR="00EA1ED3" w:rsidRDefault="00EA1ED3">
      <w:pPr>
        <w:pStyle w:val="TM1"/>
        <w:tabs>
          <w:tab w:val="right" w:leader="dot" w:pos="9062"/>
        </w:tabs>
        <w:rPr>
          <w:rFonts w:asciiTheme="minorHAnsi" w:eastAsiaTheme="minorEastAsia" w:hAnsiTheme="minorHAnsi" w:cstheme="minorBidi"/>
          <w:noProof/>
        </w:rPr>
      </w:pPr>
      <w:r>
        <w:rPr>
          <w:noProof/>
        </w:rPr>
        <w:t>Conclusion</w:t>
      </w:r>
      <w:r>
        <w:rPr>
          <w:noProof/>
        </w:rPr>
        <w:tab/>
      </w:r>
      <w:r>
        <w:rPr>
          <w:noProof/>
        </w:rPr>
        <w:fldChar w:fldCharType="begin"/>
      </w:r>
      <w:r>
        <w:rPr>
          <w:noProof/>
        </w:rPr>
        <w:instrText xml:space="preserve"> PAGEREF _Toc12281110 \h </w:instrText>
      </w:r>
      <w:r>
        <w:rPr>
          <w:noProof/>
        </w:rPr>
      </w:r>
      <w:r>
        <w:rPr>
          <w:noProof/>
        </w:rPr>
        <w:fldChar w:fldCharType="separate"/>
      </w:r>
      <w:r>
        <w:rPr>
          <w:noProof/>
        </w:rPr>
        <w:t>57</w:t>
      </w:r>
      <w:r>
        <w:rPr>
          <w:noProof/>
        </w:rPr>
        <w:fldChar w:fldCharType="end"/>
      </w:r>
    </w:p>
    <w:p w14:paraId="0CEC6E2A" w14:textId="761B2088" w:rsidR="00EA1ED3" w:rsidRDefault="00EA1ED3">
      <w:pPr>
        <w:pStyle w:val="TM1"/>
        <w:tabs>
          <w:tab w:val="right" w:leader="dot" w:pos="9062"/>
        </w:tabs>
        <w:rPr>
          <w:rFonts w:asciiTheme="minorHAnsi" w:eastAsiaTheme="minorEastAsia" w:hAnsiTheme="minorHAnsi" w:cstheme="minorBidi"/>
          <w:noProof/>
        </w:rPr>
      </w:pPr>
      <w:r>
        <w:rPr>
          <w:noProof/>
        </w:rPr>
        <w:t>ANNEXES</w:t>
      </w:r>
      <w:r>
        <w:rPr>
          <w:noProof/>
        </w:rPr>
        <w:tab/>
      </w:r>
      <w:r>
        <w:rPr>
          <w:noProof/>
        </w:rPr>
        <w:fldChar w:fldCharType="begin"/>
      </w:r>
      <w:r>
        <w:rPr>
          <w:noProof/>
        </w:rPr>
        <w:instrText xml:space="preserve"> PAGEREF _Toc12281111 \h </w:instrText>
      </w:r>
      <w:r>
        <w:rPr>
          <w:noProof/>
        </w:rPr>
      </w:r>
      <w:r>
        <w:rPr>
          <w:noProof/>
        </w:rPr>
        <w:fldChar w:fldCharType="separate"/>
      </w:r>
      <w:r>
        <w:rPr>
          <w:noProof/>
        </w:rPr>
        <w:t>58</w:t>
      </w:r>
      <w:r>
        <w:rPr>
          <w:noProof/>
        </w:rPr>
        <w:fldChar w:fldCharType="end"/>
      </w:r>
    </w:p>
    <w:p w14:paraId="654AF99A" w14:textId="6DF4CFF2" w:rsidR="00EA1ED3" w:rsidRDefault="00EA1ED3">
      <w:pPr>
        <w:pStyle w:val="TM1"/>
        <w:tabs>
          <w:tab w:val="right" w:leader="dot" w:pos="9062"/>
        </w:tabs>
        <w:rPr>
          <w:rFonts w:asciiTheme="minorHAnsi" w:eastAsiaTheme="minorEastAsia" w:hAnsiTheme="minorHAnsi" w:cstheme="minorBidi"/>
          <w:noProof/>
        </w:rPr>
      </w:pPr>
      <w:r>
        <w:rPr>
          <w:noProof/>
        </w:rPr>
        <w:t>Annexes 1 : Tests et Résultats</w:t>
      </w:r>
      <w:r>
        <w:rPr>
          <w:noProof/>
        </w:rPr>
        <w:tab/>
      </w:r>
      <w:r>
        <w:rPr>
          <w:noProof/>
        </w:rPr>
        <w:fldChar w:fldCharType="begin"/>
      </w:r>
      <w:r>
        <w:rPr>
          <w:noProof/>
        </w:rPr>
        <w:instrText xml:space="preserve"> PAGEREF _Toc12281112 \h </w:instrText>
      </w:r>
      <w:r>
        <w:rPr>
          <w:noProof/>
        </w:rPr>
      </w:r>
      <w:r>
        <w:rPr>
          <w:noProof/>
        </w:rPr>
        <w:fldChar w:fldCharType="separate"/>
      </w:r>
      <w:r>
        <w:rPr>
          <w:noProof/>
        </w:rPr>
        <w:t>59</w:t>
      </w:r>
      <w:r>
        <w:rPr>
          <w:noProof/>
        </w:rPr>
        <w:fldChar w:fldCharType="end"/>
      </w:r>
    </w:p>
    <w:p w14:paraId="08567991" w14:textId="7DD73793" w:rsidR="00EA1ED3" w:rsidRDefault="00EA1ED3">
      <w:pPr>
        <w:pStyle w:val="TM1"/>
        <w:tabs>
          <w:tab w:val="right" w:leader="dot" w:pos="9062"/>
        </w:tabs>
        <w:rPr>
          <w:rFonts w:asciiTheme="minorHAnsi" w:eastAsiaTheme="minorEastAsia" w:hAnsiTheme="minorHAnsi" w:cstheme="minorBidi"/>
          <w:noProof/>
        </w:rPr>
      </w:pPr>
      <w:r>
        <w:rPr>
          <w:noProof/>
        </w:rPr>
        <w:t>Annexe 2 : manuel de l’utilisateur</w:t>
      </w:r>
      <w:r>
        <w:rPr>
          <w:noProof/>
        </w:rPr>
        <w:tab/>
      </w:r>
      <w:r>
        <w:rPr>
          <w:noProof/>
        </w:rPr>
        <w:fldChar w:fldCharType="begin"/>
      </w:r>
      <w:r>
        <w:rPr>
          <w:noProof/>
        </w:rPr>
        <w:instrText xml:space="preserve"> PAGEREF _Toc12281113 \h </w:instrText>
      </w:r>
      <w:r>
        <w:rPr>
          <w:noProof/>
        </w:rPr>
      </w:r>
      <w:r>
        <w:rPr>
          <w:noProof/>
        </w:rPr>
        <w:fldChar w:fldCharType="separate"/>
      </w:r>
      <w:r>
        <w:rPr>
          <w:noProof/>
        </w:rPr>
        <w:t>60</w:t>
      </w:r>
      <w:r>
        <w:rPr>
          <w:noProof/>
        </w:rPr>
        <w:fldChar w:fldCharType="end"/>
      </w:r>
    </w:p>
    <w:p w14:paraId="78826360" w14:textId="439169D0" w:rsidR="00EA1ED3" w:rsidRDefault="00EA1ED3">
      <w:pPr>
        <w:pStyle w:val="TM2"/>
        <w:tabs>
          <w:tab w:val="right" w:leader="dot" w:pos="9062"/>
        </w:tabs>
        <w:rPr>
          <w:rFonts w:asciiTheme="minorHAnsi" w:eastAsiaTheme="minorEastAsia" w:hAnsiTheme="minorHAnsi" w:cstheme="minorBidi"/>
          <w:noProof/>
        </w:rPr>
      </w:pPr>
      <w:r>
        <w:rPr>
          <w:noProof/>
        </w:rPr>
        <w:t>Sensei</w:t>
      </w:r>
      <w:r>
        <w:rPr>
          <w:noProof/>
        </w:rPr>
        <w:tab/>
      </w:r>
      <w:r>
        <w:rPr>
          <w:noProof/>
        </w:rPr>
        <w:fldChar w:fldCharType="begin"/>
      </w:r>
      <w:r>
        <w:rPr>
          <w:noProof/>
        </w:rPr>
        <w:instrText xml:space="preserve"> PAGEREF _Toc12281114 \h </w:instrText>
      </w:r>
      <w:r>
        <w:rPr>
          <w:noProof/>
        </w:rPr>
      </w:r>
      <w:r>
        <w:rPr>
          <w:noProof/>
        </w:rPr>
        <w:fldChar w:fldCharType="separate"/>
      </w:r>
      <w:r>
        <w:rPr>
          <w:noProof/>
        </w:rPr>
        <w:t>60</w:t>
      </w:r>
      <w:r>
        <w:rPr>
          <w:noProof/>
        </w:rPr>
        <w:fldChar w:fldCharType="end"/>
      </w:r>
    </w:p>
    <w:p w14:paraId="3D2B4074" w14:textId="79F32196" w:rsidR="00EA1ED3" w:rsidRDefault="00EA1ED3">
      <w:pPr>
        <w:pStyle w:val="TM3"/>
        <w:tabs>
          <w:tab w:val="right" w:leader="dot" w:pos="9062"/>
        </w:tabs>
        <w:rPr>
          <w:rFonts w:asciiTheme="minorHAnsi" w:eastAsiaTheme="minorEastAsia" w:hAnsiTheme="minorHAnsi" w:cstheme="minorBidi"/>
          <w:noProof/>
        </w:rPr>
      </w:pPr>
      <w:r>
        <w:rPr>
          <w:noProof/>
        </w:rPr>
        <w:t>Créer un programme</w:t>
      </w:r>
      <w:r>
        <w:rPr>
          <w:noProof/>
        </w:rPr>
        <w:tab/>
      </w:r>
      <w:r>
        <w:rPr>
          <w:noProof/>
        </w:rPr>
        <w:fldChar w:fldCharType="begin"/>
      </w:r>
      <w:r>
        <w:rPr>
          <w:noProof/>
        </w:rPr>
        <w:instrText xml:space="preserve"> PAGEREF _Toc12281115 \h </w:instrText>
      </w:r>
      <w:r>
        <w:rPr>
          <w:noProof/>
        </w:rPr>
      </w:r>
      <w:r>
        <w:rPr>
          <w:noProof/>
        </w:rPr>
        <w:fldChar w:fldCharType="separate"/>
      </w:r>
      <w:r>
        <w:rPr>
          <w:noProof/>
        </w:rPr>
        <w:t>60</w:t>
      </w:r>
      <w:r>
        <w:rPr>
          <w:noProof/>
        </w:rPr>
        <w:fldChar w:fldCharType="end"/>
      </w:r>
    </w:p>
    <w:p w14:paraId="3F546F3E" w14:textId="1D3CCE9D" w:rsidR="00EA1ED3" w:rsidRDefault="00EA1ED3">
      <w:pPr>
        <w:pStyle w:val="TM3"/>
        <w:tabs>
          <w:tab w:val="right" w:leader="dot" w:pos="9062"/>
        </w:tabs>
        <w:rPr>
          <w:rFonts w:asciiTheme="minorHAnsi" w:eastAsiaTheme="minorEastAsia" w:hAnsiTheme="minorHAnsi" w:cstheme="minorBidi"/>
          <w:noProof/>
        </w:rPr>
      </w:pPr>
      <w:r>
        <w:rPr>
          <w:noProof/>
        </w:rPr>
        <w:t>Gérer votre programme</w:t>
      </w:r>
      <w:r>
        <w:rPr>
          <w:noProof/>
        </w:rPr>
        <w:tab/>
      </w:r>
      <w:r>
        <w:rPr>
          <w:noProof/>
        </w:rPr>
        <w:fldChar w:fldCharType="begin"/>
      </w:r>
      <w:r>
        <w:rPr>
          <w:noProof/>
        </w:rPr>
        <w:instrText xml:space="preserve"> PAGEREF _Toc12281116 \h </w:instrText>
      </w:r>
      <w:r>
        <w:rPr>
          <w:noProof/>
        </w:rPr>
      </w:r>
      <w:r>
        <w:rPr>
          <w:noProof/>
        </w:rPr>
        <w:fldChar w:fldCharType="separate"/>
      </w:r>
      <w:r>
        <w:rPr>
          <w:noProof/>
        </w:rPr>
        <w:t>60</w:t>
      </w:r>
      <w:r>
        <w:rPr>
          <w:noProof/>
        </w:rPr>
        <w:fldChar w:fldCharType="end"/>
      </w:r>
    </w:p>
    <w:p w14:paraId="253C73D8" w14:textId="318EFF66" w:rsidR="00EA1ED3" w:rsidRDefault="00EA1ED3">
      <w:pPr>
        <w:pStyle w:val="TM3"/>
        <w:tabs>
          <w:tab w:val="right" w:leader="dot" w:pos="9062"/>
        </w:tabs>
        <w:rPr>
          <w:rFonts w:asciiTheme="minorHAnsi" w:eastAsiaTheme="minorEastAsia" w:hAnsiTheme="minorHAnsi" w:cstheme="minorBidi"/>
          <w:noProof/>
        </w:rPr>
      </w:pPr>
      <w:r>
        <w:rPr>
          <w:noProof/>
        </w:rPr>
        <w:t>Créer un kata</w:t>
      </w:r>
      <w:r>
        <w:rPr>
          <w:noProof/>
        </w:rPr>
        <w:tab/>
      </w:r>
      <w:r>
        <w:rPr>
          <w:noProof/>
        </w:rPr>
        <w:fldChar w:fldCharType="begin"/>
      </w:r>
      <w:r>
        <w:rPr>
          <w:noProof/>
        </w:rPr>
        <w:instrText xml:space="preserve"> PAGEREF _Toc12281117 \h </w:instrText>
      </w:r>
      <w:r>
        <w:rPr>
          <w:noProof/>
        </w:rPr>
      </w:r>
      <w:r>
        <w:rPr>
          <w:noProof/>
        </w:rPr>
        <w:fldChar w:fldCharType="separate"/>
      </w:r>
      <w:r>
        <w:rPr>
          <w:noProof/>
        </w:rPr>
        <w:t>60</w:t>
      </w:r>
      <w:r>
        <w:rPr>
          <w:noProof/>
        </w:rPr>
        <w:fldChar w:fldCharType="end"/>
      </w:r>
    </w:p>
    <w:p w14:paraId="1B34E28A" w14:textId="28DA80FE" w:rsidR="00EA1ED3" w:rsidRDefault="00EA1ED3">
      <w:pPr>
        <w:pStyle w:val="TM3"/>
        <w:tabs>
          <w:tab w:val="right" w:leader="dot" w:pos="9062"/>
        </w:tabs>
        <w:rPr>
          <w:rFonts w:asciiTheme="minorHAnsi" w:eastAsiaTheme="minorEastAsia" w:hAnsiTheme="minorHAnsi" w:cstheme="minorBidi"/>
          <w:noProof/>
        </w:rPr>
      </w:pPr>
      <w:r>
        <w:rPr>
          <w:noProof/>
        </w:rPr>
        <w:t>Gérer votre kata</w:t>
      </w:r>
      <w:r>
        <w:rPr>
          <w:noProof/>
        </w:rPr>
        <w:tab/>
      </w:r>
      <w:r>
        <w:rPr>
          <w:noProof/>
        </w:rPr>
        <w:fldChar w:fldCharType="begin"/>
      </w:r>
      <w:r>
        <w:rPr>
          <w:noProof/>
        </w:rPr>
        <w:instrText xml:space="preserve"> PAGEREF _Toc12281118 \h </w:instrText>
      </w:r>
      <w:r>
        <w:rPr>
          <w:noProof/>
        </w:rPr>
      </w:r>
      <w:r>
        <w:rPr>
          <w:noProof/>
        </w:rPr>
        <w:fldChar w:fldCharType="separate"/>
      </w:r>
      <w:r>
        <w:rPr>
          <w:noProof/>
        </w:rPr>
        <w:t>60</w:t>
      </w:r>
      <w:r>
        <w:rPr>
          <w:noProof/>
        </w:rPr>
        <w:fldChar w:fldCharType="end"/>
      </w:r>
    </w:p>
    <w:p w14:paraId="56E37D08" w14:textId="329AED25" w:rsidR="00EA1ED3" w:rsidRDefault="00EA1ED3">
      <w:pPr>
        <w:pStyle w:val="TM3"/>
        <w:tabs>
          <w:tab w:val="right" w:leader="dot" w:pos="9062"/>
        </w:tabs>
        <w:rPr>
          <w:rFonts w:asciiTheme="minorHAnsi" w:eastAsiaTheme="minorEastAsia" w:hAnsiTheme="minorHAnsi" w:cstheme="minorBidi"/>
          <w:noProof/>
        </w:rPr>
      </w:pPr>
      <w:r>
        <w:rPr>
          <w:noProof/>
        </w:rPr>
        <w:t>Visualiser vos programmes</w:t>
      </w:r>
      <w:r>
        <w:rPr>
          <w:noProof/>
        </w:rPr>
        <w:tab/>
      </w:r>
      <w:r>
        <w:rPr>
          <w:noProof/>
        </w:rPr>
        <w:fldChar w:fldCharType="begin"/>
      </w:r>
      <w:r>
        <w:rPr>
          <w:noProof/>
        </w:rPr>
        <w:instrText xml:space="preserve"> PAGEREF _Toc12281119 \h </w:instrText>
      </w:r>
      <w:r>
        <w:rPr>
          <w:noProof/>
        </w:rPr>
      </w:r>
      <w:r>
        <w:rPr>
          <w:noProof/>
        </w:rPr>
        <w:fldChar w:fldCharType="separate"/>
      </w:r>
      <w:r>
        <w:rPr>
          <w:noProof/>
        </w:rPr>
        <w:t>60</w:t>
      </w:r>
      <w:r>
        <w:rPr>
          <w:noProof/>
        </w:rPr>
        <w:fldChar w:fldCharType="end"/>
      </w:r>
    </w:p>
    <w:p w14:paraId="70407EE2" w14:textId="3370F2DD" w:rsidR="00EA1ED3" w:rsidRDefault="00EA1ED3">
      <w:pPr>
        <w:pStyle w:val="TM3"/>
        <w:tabs>
          <w:tab w:val="right" w:leader="dot" w:pos="9062"/>
        </w:tabs>
        <w:rPr>
          <w:rFonts w:asciiTheme="minorHAnsi" w:eastAsiaTheme="minorEastAsia" w:hAnsiTheme="minorHAnsi" w:cstheme="minorBidi"/>
          <w:noProof/>
        </w:rPr>
      </w:pPr>
      <w:r>
        <w:rPr>
          <w:noProof/>
        </w:rPr>
        <w:t>Sponsoriser un nouvel utilisateur</w:t>
      </w:r>
      <w:r>
        <w:rPr>
          <w:noProof/>
        </w:rPr>
        <w:tab/>
      </w:r>
      <w:r>
        <w:rPr>
          <w:noProof/>
        </w:rPr>
        <w:fldChar w:fldCharType="begin"/>
      </w:r>
      <w:r>
        <w:rPr>
          <w:noProof/>
        </w:rPr>
        <w:instrText xml:space="preserve"> PAGEREF _Toc12281120 \h </w:instrText>
      </w:r>
      <w:r>
        <w:rPr>
          <w:noProof/>
        </w:rPr>
      </w:r>
      <w:r>
        <w:rPr>
          <w:noProof/>
        </w:rPr>
        <w:fldChar w:fldCharType="separate"/>
      </w:r>
      <w:r>
        <w:rPr>
          <w:noProof/>
        </w:rPr>
        <w:t>61</w:t>
      </w:r>
      <w:r>
        <w:rPr>
          <w:noProof/>
        </w:rPr>
        <w:fldChar w:fldCharType="end"/>
      </w:r>
    </w:p>
    <w:p w14:paraId="7550A247" w14:textId="7011C729" w:rsidR="00EA1ED3" w:rsidRDefault="00EA1ED3">
      <w:pPr>
        <w:pStyle w:val="TM2"/>
        <w:tabs>
          <w:tab w:val="right" w:leader="dot" w:pos="9062"/>
        </w:tabs>
        <w:rPr>
          <w:rFonts w:asciiTheme="minorHAnsi" w:eastAsiaTheme="minorEastAsia" w:hAnsiTheme="minorHAnsi" w:cstheme="minorBidi"/>
          <w:noProof/>
        </w:rPr>
      </w:pPr>
      <w:r>
        <w:rPr>
          <w:noProof/>
        </w:rPr>
        <w:t>Monji</w:t>
      </w:r>
      <w:r>
        <w:rPr>
          <w:noProof/>
        </w:rPr>
        <w:tab/>
      </w:r>
      <w:r>
        <w:rPr>
          <w:noProof/>
        </w:rPr>
        <w:fldChar w:fldCharType="begin"/>
      </w:r>
      <w:r>
        <w:rPr>
          <w:noProof/>
        </w:rPr>
        <w:instrText xml:space="preserve"> PAGEREF _Toc12281121 \h </w:instrText>
      </w:r>
      <w:r>
        <w:rPr>
          <w:noProof/>
        </w:rPr>
      </w:r>
      <w:r>
        <w:rPr>
          <w:noProof/>
        </w:rPr>
        <w:fldChar w:fldCharType="separate"/>
      </w:r>
      <w:r>
        <w:rPr>
          <w:noProof/>
        </w:rPr>
        <w:t>61</w:t>
      </w:r>
      <w:r>
        <w:rPr>
          <w:noProof/>
        </w:rPr>
        <w:fldChar w:fldCharType="end"/>
      </w:r>
    </w:p>
    <w:p w14:paraId="316E7980" w14:textId="2CD5A444" w:rsidR="00EA1ED3" w:rsidRDefault="00EA1ED3">
      <w:pPr>
        <w:pStyle w:val="TM3"/>
        <w:tabs>
          <w:tab w:val="right" w:leader="dot" w:pos="9062"/>
        </w:tabs>
        <w:rPr>
          <w:rFonts w:asciiTheme="minorHAnsi" w:eastAsiaTheme="minorEastAsia" w:hAnsiTheme="minorHAnsi" w:cstheme="minorBidi"/>
          <w:noProof/>
        </w:rPr>
      </w:pPr>
      <w:r>
        <w:rPr>
          <w:noProof/>
        </w:rPr>
        <w:t>Visualiser les programmes</w:t>
      </w:r>
      <w:r>
        <w:rPr>
          <w:noProof/>
        </w:rPr>
        <w:tab/>
      </w:r>
      <w:r>
        <w:rPr>
          <w:noProof/>
        </w:rPr>
        <w:fldChar w:fldCharType="begin"/>
      </w:r>
      <w:r>
        <w:rPr>
          <w:noProof/>
        </w:rPr>
        <w:instrText xml:space="preserve"> PAGEREF _Toc12281122 \h </w:instrText>
      </w:r>
      <w:r>
        <w:rPr>
          <w:noProof/>
        </w:rPr>
      </w:r>
      <w:r>
        <w:rPr>
          <w:noProof/>
        </w:rPr>
        <w:fldChar w:fldCharType="separate"/>
      </w:r>
      <w:r>
        <w:rPr>
          <w:noProof/>
        </w:rPr>
        <w:t>62</w:t>
      </w:r>
      <w:r>
        <w:rPr>
          <w:noProof/>
        </w:rPr>
        <w:fldChar w:fldCharType="end"/>
      </w:r>
    </w:p>
    <w:p w14:paraId="7637F924" w14:textId="1F3933DD" w:rsidR="00EA1ED3" w:rsidRDefault="00EA1ED3">
      <w:pPr>
        <w:pStyle w:val="TM3"/>
        <w:tabs>
          <w:tab w:val="right" w:leader="dot" w:pos="9062"/>
        </w:tabs>
        <w:rPr>
          <w:rFonts w:asciiTheme="minorHAnsi" w:eastAsiaTheme="minorEastAsia" w:hAnsiTheme="minorHAnsi" w:cstheme="minorBidi"/>
          <w:noProof/>
        </w:rPr>
      </w:pPr>
      <w:r>
        <w:rPr>
          <w:noProof/>
        </w:rPr>
        <w:t>Afficher un programme</w:t>
      </w:r>
      <w:r>
        <w:rPr>
          <w:noProof/>
        </w:rPr>
        <w:tab/>
      </w:r>
      <w:r>
        <w:rPr>
          <w:noProof/>
        </w:rPr>
        <w:fldChar w:fldCharType="begin"/>
      </w:r>
      <w:r>
        <w:rPr>
          <w:noProof/>
        </w:rPr>
        <w:instrText xml:space="preserve"> PAGEREF _Toc12281123 \h </w:instrText>
      </w:r>
      <w:r>
        <w:rPr>
          <w:noProof/>
        </w:rPr>
      </w:r>
      <w:r>
        <w:rPr>
          <w:noProof/>
        </w:rPr>
        <w:fldChar w:fldCharType="separate"/>
      </w:r>
      <w:r>
        <w:rPr>
          <w:noProof/>
        </w:rPr>
        <w:t>63</w:t>
      </w:r>
      <w:r>
        <w:rPr>
          <w:noProof/>
        </w:rPr>
        <w:fldChar w:fldCharType="end"/>
      </w:r>
    </w:p>
    <w:p w14:paraId="5C5DCB85" w14:textId="61893064" w:rsidR="00EA1ED3" w:rsidRDefault="00EA1ED3">
      <w:pPr>
        <w:pStyle w:val="TM3"/>
        <w:tabs>
          <w:tab w:val="right" w:leader="dot" w:pos="9062"/>
        </w:tabs>
        <w:rPr>
          <w:rFonts w:asciiTheme="minorHAnsi" w:eastAsiaTheme="minorEastAsia" w:hAnsiTheme="minorHAnsi" w:cstheme="minorBidi"/>
          <w:noProof/>
        </w:rPr>
      </w:pPr>
      <w:r>
        <w:rPr>
          <w:noProof/>
        </w:rPr>
        <w:t>Vous abonner à un programme</w:t>
      </w:r>
      <w:r>
        <w:rPr>
          <w:noProof/>
        </w:rPr>
        <w:tab/>
      </w:r>
      <w:r>
        <w:rPr>
          <w:noProof/>
        </w:rPr>
        <w:fldChar w:fldCharType="begin"/>
      </w:r>
      <w:r>
        <w:rPr>
          <w:noProof/>
        </w:rPr>
        <w:instrText xml:space="preserve"> PAGEREF _Toc12281124 \h </w:instrText>
      </w:r>
      <w:r>
        <w:rPr>
          <w:noProof/>
        </w:rPr>
      </w:r>
      <w:r>
        <w:rPr>
          <w:noProof/>
        </w:rPr>
        <w:fldChar w:fldCharType="separate"/>
      </w:r>
      <w:r>
        <w:rPr>
          <w:noProof/>
        </w:rPr>
        <w:t>65</w:t>
      </w:r>
      <w:r>
        <w:rPr>
          <w:noProof/>
        </w:rPr>
        <w:fldChar w:fldCharType="end"/>
      </w:r>
    </w:p>
    <w:p w14:paraId="15558775" w14:textId="5432C680" w:rsidR="00EA1ED3" w:rsidRDefault="00EA1ED3">
      <w:pPr>
        <w:pStyle w:val="TM3"/>
        <w:tabs>
          <w:tab w:val="right" w:leader="dot" w:pos="9062"/>
        </w:tabs>
        <w:rPr>
          <w:rFonts w:asciiTheme="minorHAnsi" w:eastAsiaTheme="minorEastAsia" w:hAnsiTheme="minorHAnsi" w:cstheme="minorBidi"/>
          <w:noProof/>
        </w:rPr>
      </w:pPr>
      <w:r>
        <w:rPr>
          <w:noProof/>
        </w:rPr>
        <w:t>Accéder et gérer vos abonnements</w:t>
      </w:r>
      <w:r>
        <w:rPr>
          <w:noProof/>
        </w:rPr>
        <w:tab/>
      </w:r>
      <w:r>
        <w:rPr>
          <w:noProof/>
        </w:rPr>
        <w:fldChar w:fldCharType="begin"/>
      </w:r>
      <w:r>
        <w:rPr>
          <w:noProof/>
        </w:rPr>
        <w:instrText xml:space="preserve"> PAGEREF _Toc12281125 \h </w:instrText>
      </w:r>
      <w:r>
        <w:rPr>
          <w:noProof/>
        </w:rPr>
      </w:r>
      <w:r>
        <w:rPr>
          <w:noProof/>
        </w:rPr>
        <w:fldChar w:fldCharType="separate"/>
      </w:r>
      <w:r>
        <w:rPr>
          <w:noProof/>
        </w:rPr>
        <w:t>66</w:t>
      </w:r>
      <w:r>
        <w:rPr>
          <w:noProof/>
        </w:rPr>
        <w:fldChar w:fldCharType="end"/>
      </w:r>
    </w:p>
    <w:p w14:paraId="0D3A5AB0" w14:textId="4EF03B71" w:rsidR="00EA1ED3" w:rsidRDefault="00EA1ED3">
      <w:pPr>
        <w:pStyle w:val="TM3"/>
        <w:tabs>
          <w:tab w:val="right" w:leader="dot" w:pos="9062"/>
        </w:tabs>
        <w:rPr>
          <w:rFonts w:asciiTheme="minorHAnsi" w:eastAsiaTheme="minorEastAsia" w:hAnsiTheme="minorHAnsi" w:cstheme="minorBidi"/>
          <w:noProof/>
        </w:rPr>
      </w:pPr>
      <w:r>
        <w:rPr>
          <w:noProof/>
        </w:rPr>
        <w:lastRenderedPageBreak/>
        <w:t>Réaliser un kata</w:t>
      </w:r>
      <w:r>
        <w:rPr>
          <w:noProof/>
        </w:rPr>
        <w:tab/>
      </w:r>
      <w:r>
        <w:rPr>
          <w:noProof/>
        </w:rPr>
        <w:fldChar w:fldCharType="begin"/>
      </w:r>
      <w:r>
        <w:rPr>
          <w:noProof/>
        </w:rPr>
        <w:instrText xml:space="preserve"> PAGEREF _Toc12281126 \h </w:instrText>
      </w:r>
      <w:r>
        <w:rPr>
          <w:noProof/>
        </w:rPr>
      </w:r>
      <w:r>
        <w:rPr>
          <w:noProof/>
        </w:rPr>
        <w:fldChar w:fldCharType="separate"/>
      </w:r>
      <w:r>
        <w:rPr>
          <w:noProof/>
        </w:rPr>
        <w:t>66</w:t>
      </w:r>
      <w:r>
        <w:rPr>
          <w:noProof/>
        </w:rPr>
        <w:fldChar w:fldCharType="end"/>
      </w:r>
    </w:p>
    <w:p w14:paraId="12B5DAD9" w14:textId="6D314429" w:rsidR="00EA1ED3" w:rsidRDefault="00EA1ED3">
      <w:pPr>
        <w:pStyle w:val="TM3"/>
        <w:tabs>
          <w:tab w:val="right" w:leader="dot" w:pos="9062"/>
        </w:tabs>
        <w:rPr>
          <w:rFonts w:asciiTheme="minorHAnsi" w:eastAsiaTheme="minorEastAsia" w:hAnsiTheme="minorHAnsi" w:cstheme="minorBidi"/>
          <w:noProof/>
        </w:rPr>
      </w:pPr>
      <w:r>
        <w:rPr>
          <w:noProof/>
        </w:rPr>
        <w:t>Rechercher des programmes</w:t>
      </w:r>
      <w:r>
        <w:rPr>
          <w:noProof/>
        </w:rPr>
        <w:tab/>
      </w:r>
      <w:r>
        <w:rPr>
          <w:noProof/>
        </w:rPr>
        <w:fldChar w:fldCharType="begin"/>
      </w:r>
      <w:r>
        <w:rPr>
          <w:noProof/>
        </w:rPr>
        <w:instrText xml:space="preserve"> PAGEREF _Toc12281127 \h </w:instrText>
      </w:r>
      <w:r>
        <w:rPr>
          <w:noProof/>
        </w:rPr>
      </w:r>
      <w:r>
        <w:rPr>
          <w:noProof/>
        </w:rPr>
        <w:fldChar w:fldCharType="separate"/>
      </w:r>
      <w:r>
        <w:rPr>
          <w:noProof/>
        </w:rPr>
        <w:t>67</w:t>
      </w:r>
      <w:r>
        <w:rPr>
          <w:noProof/>
        </w:rPr>
        <w:fldChar w:fldCharType="end"/>
      </w:r>
    </w:p>
    <w:p w14:paraId="65996031" w14:textId="069FDF09" w:rsidR="00EA1ED3" w:rsidRDefault="00EA1ED3">
      <w:pPr>
        <w:pStyle w:val="TM2"/>
        <w:tabs>
          <w:tab w:val="right" w:leader="dot" w:pos="9062"/>
        </w:tabs>
        <w:rPr>
          <w:rFonts w:asciiTheme="minorHAnsi" w:eastAsiaTheme="minorEastAsia" w:hAnsiTheme="minorHAnsi" w:cstheme="minorBidi"/>
          <w:noProof/>
        </w:rPr>
      </w:pPr>
      <w:r>
        <w:rPr>
          <w:noProof/>
        </w:rPr>
        <w:t>N’importe qui</w:t>
      </w:r>
      <w:r>
        <w:rPr>
          <w:noProof/>
        </w:rPr>
        <w:tab/>
      </w:r>
      <w:r>
        <w:rPr>
          <w:noProof/>
        </w:rPr>
        <w:fldChar w:fldCharType="begin"/>
      </w:r>
      <w:r>
        <w:rPr>
          <w:noProof/>
        </w:rPr>
        <w:instrText xml:space="preserve"> PAGEREF _Toc12281128 \h </w:instrText>
      </w:r>
      <w:r>
        <w:rPr>
          <w:noProof/>
        </w:rPr>
      </w:r>
      <w:r>
        <w:rPr>
          <w:noProof/>
        </w:rPr>
        <w:fldChar w:fldCharType="separate"/>
      </w:r>
      <w:r>
        <w:rPr>
          <w:noProof/>
        </w:rPr>
        <w:t>67</w:t>
      </w:r>
      <w:r>
        <w:rPr>
          <w:noProof/>
        </w:rPr>
        <w:fldChar w:fldCharType="end"/>
      </w:r>
    </w:p>
    <w:p w14:paraId="480C1BD4" w14:textId="55C4F3CF" w:rsidR="00EA1ED3" w:rsidRDefault="00EA1ED3">
      <w:pPr>
        <w:pStyle w:val="TM3"/>
        <w:tabs>
          <w:tab w:val="right" w:leader="dot" w:pos="9062"/>
        </w:tabs>
        <w:rPr>
          <w:rFonts w:asciiTheme="minorHAnsi" w:eastAsiaTheme="minorEastAsia" w:hAnsiTheme="minorHAnsi" w:cstheme="minorBidi"/>
          <w:noProof/>
        </w:rPr>
      </w:pPr>
      <w:r>
        <w:rPr>
          <w:noProof/>
        </w:rPr>
        <w:t>Rejoindre DojoHepia</w:t>
      </w:r>
      <w:r>
        <w:rPr>
          <w:noProof/>
        </w:rPr>
        <w:tab/>
      </w:r>
      <w:r>
        <w:rPr>
          <w:noProof/>
        </w:rPr>
        <w:fldChar w:fldCharType="begin"/>
      </w:r>
      <w:r>
        <w:rPr>
          <w:noProof/>
        </w:rPr>
        <w:instrText xml:space="preserve"> PAGEREF _Toc12281129 \h </w:instrText>
      </w:r>
      <w:r>
        <w:rPr>
          <w:noProof/>
        </w:rPr>
      </w:r>
      <w:r>
        <w:rPr>
          <w:noProof/>
        </w:rPr>
        <w:fldChar w:fldCharType="separate"/>
      </w:r>
      <w:r>
        <w:rPr>
          <w:noProof/>
        </w:rPr>
        <w:t>67</w:t>
      </w:r>
      <w:r>
        <w:rPr>
          <w:noProof/>
        </w:rPr>
        <w:fldChar w:fldCharType="end"/>
      </w:r>
    </w:p>
    <w:p w14:paraId="139480AA" w14:textId="4BB8D29A" w:rsidR="00EA1ED3" w:rsidRDefault="00EA1ED3">
      <w:pPr>
        <w:pStyle w:val="TM3"/>
        <w:tabs>
          <w:tab w:val="right" w:leader="dot" w:pos="9062"/>
        </w:tabs>
        <w:rPr>
          <w:rFonts w:asciiTheme="minorHAnsi" w:eastAsiaTheme="minorEastAsia" w:hAnsiTheme="minorHAnsi" w:cstheme="minorBidi"/>
          <w:noProof/>
        </w:rPr>
      </w:pPr>
      <w:r>
        <w:rPr>
          <w:noProof/>
        </w:rPr>
        <w:t>S’authentifier à DojoHepia</w:t>
      </w:r>
      <w:r>
        <w:rPr>
          <w:noProof/>
        </w:rPr>
        <w:tab/>
      </w:r>
      <w:r>
        <w:rPr>
          <w:noProof/>
        </w:rPr>
        <w:fldChar w:fldCharType="begin"/>
      </w:r>
      <w:r>
        <w:rPr>
          <w:noProof/>
        </w:rPr>
        <w:instrText xml:space="preserve"> PAGEREF _Toc12281130 \h </w:instrText>
      </w:r>
      <w:r>
        <w:rPr>
          <w:noProof/>
        </w:rPr>
      </w:r>
      <w:r>
        <w:rPr>
          <w:noProof/>
        </w:rPr>
        <w:fldChar w:fldCharType="separate"/>
      </w:r>
      <w:r>
        <w:rPr>
          <w:noProof/>
        </w:rPr>
        <w:t>68</w:t>
      </w:r>
      <w:r>
        <w:rPr>
          <w:noProof/>
        </w:rPr>
        <w:fldChar w:fldCharType="end"/>
      </w:r>
    </w:p>
    <w:p w14:paraId="4318BBC5" w14:textId="3D7E6E73" w:rsidR="00EA1ED3" w:rsidRDefault="00EA1ED3">
      <w:pPr>
        <w:pStyle w:val="TM1"/>
        <w:tabs>
          <w:tab w:val="right" w:leader="dot" w:pos="9062"/>
        </w:tabs>
        <w:rPr>
          <w:rFonts w:asciiTheme="minorHAnsi" w:eastAsiaTheme="minorEastAsia" w:hAnsiTheme="minorHAnsi" w:cstheme="minorBidi"/>
          <w:noProof/>
        </w:rPr>
      </w:pPr>
      <w:r>
        <w:rPr>
          <w:noProof/>
        </w:rPr>
        <w:t>Annexe 3 : Ajouter un langage pour les katas</w:t>
      </w:r>
      <w:r>
        <w:rPr>
          <w:noProof/>
        </w:rPr>
        <w:tab/>
      </w:r>
      <w:r>
        <w:rPr>
          <w:noProof/>
        </w:rPr>
        <w:fldChar w:fldCharType="begin"/>
      </w:r>
      <w:r>
        <w:rPr>
          <w:noProof/>
        </w:rPr>
        <w:instrText xml:space="preserve"> PAGEREF _Toc12281131 \h </w:instrText>
      </w:r>
      <w:r>
        <w:rPr>
          <w:noProof/>
        </w:rPr>
      </w:r>
      <w:r>
        <w:rPr>
          <w:noProof/>
        </w:rPr>
        <w:fldChar w:fldCharType="separate"/>
      </w:r>
      <w:r>
        <w:rPr>
          <w:noProof/>
        </w:rPr>
        <w:t>69</w:t>
      </w:r>
      <w:r>
        <w:rPr>
          <w:noProof/>
        </w:rPr>
        <w:fldChar w:fldCharType="end"/>
      </w:r>
    </w:p>
    <w:p w14:paraId="26E84F62" w14:textId="6A0B33B4" w:rsidR="00EA1ED3" w:rsidRDefault="00EA1ED3">
      <w:pPr>
        <w:pStyle w:val="TM2"/>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2281132 \h </w:instrText>
      </w:r>
      <w:r>
        <w:rPr>
          <w:noProof/>
        </w:rPr>
      </w:r>
      <w:r>
        <w:rPr>
          <w:noProof/>
        </w:rPr>
        <w:fldChar w:fldCharType="separate"/>
      </w:r>
      <w:r>
        <w:rPr>
          <w:noProof/>
        </w:rPr>
        <w:t>69</w:t>
      </w:r>
      <w:r>
        <w:rPr>
          <w:noProof/>
        </w:rPr>
        <w:fldChar w:fldCharType="end"/>
      </w:r>
    </w:p>
    <w:p w14:paraId="393A1BC6" w14:textId="1DDDD012" w:rsidR="00EA1ED3" w:rsidRDefault="00EA1ED3">
      <w:pPr>
        <w:pStyle w:val="TM3"/>
        <w:tabs>
          <w:tab w:val="right" w:leader="dot" w:pos="9062"/>
        </w:tabs>
        <w:rPr>
          <w:rFonts w:asciiTheme="minorHAnsi" w:eastAsiaTheme="minorEastAsia" w:hAnsiTheme="minorHAnsi" w:cstheme="minorBidi"/>
          <w:noProof/>
        </w:rPr>
      </w:pPr>
      <w:r>
        <w:rPr>
          <w:noProof/>
        </w:rPr>
        <w:t>Image docker</w:t>
      </w:r>
      <w:r>
        <w:rPr>
          <w:noProof/>
        </w:rPr>
        <w:tab/>
      </w:r>
      <w:r>
        <w:rPr>
          <w:noProof/>
        </w:rPr>
        <w:fldChar w:fldCharType="begin"/>
      </w:r>
      <w:r>
        <w:rPr>
          <w:noProof/>
        </w:rPr>
        <w:instrText xml:space="preserve"> PAGEREF _Toc12281133 \h </w:instrText>
      </w:r>
      <w:r>
        <w:rPr>
          <w:noProof/>
        </w:rPr>
      </w:r>
      <w:r>
        <w:rPr>
          <w:noProof/>
        </w:rPr>
        <w:fldChar w:fldCharType="separate"/>
      </w:r>
      <w:r>
        <w:rPr>
          <w:noProof/>
        </w:rPr>
        <w:t>69</w:t>
      </w:r>
      <w:r>
        <w:rPr>
          <w:noProof/>
        </w:rPr>
        <w:fldChar w:fldCharType="end"/>
      </w:r>
    </w:p>
    <w:p w14:paraId="0548451D" w14:textId="58744844" w:rsidR="00EA1ED3" w:rsidRDefault="00EA1ED3">
      <w:pPr>
        <w:pStyle w:val="TM3"/>
        <w:tabs>
          <w:tab w:val="right" w:leader="dot" w:pos="9062"/>
        </w:tabs>
        <w:rPr>
          <w:rFonts w:asciiTheme="minorHAnsi" w:eastAsiaTheme="minorEastAsia" w:hAnsiTheme="minorHAnsi" w:cstheme="minorBidi"/>
          <w:noProof/>
        </w:rPr>
      </w:pPr>
      <w:r>
        <w:rPr>
          <w:noProof/>
        </w:rPr>
        <w:t>Mise à jour du Service de compilation Javalin</w:t>
      </w:r>
      <w:r>
        <w:rPr>
          <w:noProof/>
        </w:rPr>
        <w:tab/>
      </w:r>
      <w:r>
        <w:rPr>
          <w:noProof/>
        </w:rPr>
        <w:fldChar w:fldCharType="begin"/>
      </w:r>
      <w:r>
        <w:rPr>
          <w:noProof/>
        </w:rPr>
        <w:instrText xml:space="preserve"> PAGEREF _Toc12281134 \h </w:instrText>
      </w:r>
      <w:r>
        <w:rPr>
          <w:noProof/>
        </w:rPr>
      </w:r>
      <w:r>
        <w:rPr>
          <w:noProof/>
        </w:rPr>
        <w:fldChar w:fldCharType="separate"/>
      </w:r>
      <w:r>
        <w:rPr>
          <w:noProof/>
        </w:rPr>
        <w:t>71</w:t>
      </w:r>
      <w:r>
        <w:rPr>
          <w:noProof/>
        </w:rPr>
        <w:fldChar w:fldCharType="end"/>
      </w:r>
    </w:p>
    <w:p w14:paraId="40901645" w14:textId="4E4DD536" w:rsidR="00EA1ED3" w:rsidRDefault="00EA1ED3">
      <w:pPr>
        <w:pStyle w:val="TM3"/>
        <w:tabs>
          <w:tab w:val="right" w:leader="dot" w:pos="9062"/>
        </w:tabs>
        <w:rPr>
          <w:rFonts w:asciiTheme="minorHAnsi" w:eastAsiaTheme="minorEastAsia" w:hAnsiTheme="minorHAnsi" w:cstheme="minorBidi"/>
          <w:noProof/>
        </w:rPr>
      </w:pPr>
      <w:r>
        <w:rPr>
          <w:noProof/>
        </w:rPr>
        <w:t>Mise à jour du client Angular</w:t>
      </w:r>
      <w:r>
        <w:rPr>
          <w:noProof/>
        </w:rPr>
        <w:tab/>
      </w:r>
      <w:r>
        <w:rPr>
          <w:noProof/>
        </w:rPr>
        <w:fldChar w:fldCharType="begin"/>
      </w:r>
      <w:r>
        <w:rPr>
          <w:noProof/>
        </w:rPr>
        <w:instrText xml:space="preserve"> PAGEREF _Toc12281135 \h </w:instrText>
      </w:r>
      <w:r>
        <w:rPr>
          <w:noProof/>
        </w:rPr>
      </w:r>
      <w:r>
        <w:rPr>
          <w:noProof/>
        </w:rPr>
        <w:fldChar w:fldCharType="separate"/>
      </w:r>
      <w:r>
        <w:rPr>
          <w:noProof/>
        </w:rPr>
        <w:t>72</w:t>
      </w:r>
      <w:r>
        <w:rPr>
          <w:noProof/>
        </w:rPr>
        <w:fldChar w:fldCharType="end"/>
      </w:r>
    </w:p>
    <w:p w14:paraId="72B31966" w14:textId="53B0BF7A" w:rsidR="00EA1ED3" w:rsidRDefault="00EA1ED3">
      <w:pPr>
        <w:pStyle w:val="TM3"/>
        <w:tabs>
          <w:tab w:val="right" w:leader="dot" w:pos="9062"/>
        </w:tabs>
        <w:rPr>
          <w:rFonts w:asciiTheme="minorHAnsi" w:eastAsiaTheme="minorEastAsia" w:hAnsiTheme="minorHAnsi" w:cstheme="minorBidi"/>
          <w:noProof/>
        </w:rPr>
      </w:pPr>
      <w:r>
        <w:rPr>
          <w:noProof/>
        </w:rPr>
        <w:t>Tests</w:t>
      </w:r>
      <w:r>
        <w:rPr>
          <w:noProof/>
        </w:rPr>
        <w:tab/>
      </w:r>
      <w:r>
        <w:rPr>
          <w:noProof/>
        </w:rPr>
        <w:fldChar w:fldCharType="begin"/>
      </w:r>
      <w:r>
        <w:rPr>
          <w:noProof/>
        </w:rPr>
        <w:instrText xml:space="preserve"> PAGEREF _Toc12281136 \h </w:instrText>
      </w:r>
      <w:r>
        <w:rPr>
          <w:noProof/>
        </w:rPr>
      </w:r>
      <w:r>
        <w:rPr>
          <w:noProof/>
        </w:rPr>
        <w:fldChar w:fldCharType="separate"/>
      </w:r>
      <w:r>
        <w:rPr>
          <w:noProof/>
        </w:rPr>
        <w:t>73</w:t>
      </w:r>
      <w:r>
        <w:rPr>
          <w:noProof/>
        </w:rPr>
        <w:fldChar w:fldCharType="end"/>
      </w:r>
    </w:p>
    <w:p w14:paraId="5BE25111" w14:textId="69F6DCB2" w:rsidR="00EA1ED3" w:rsidRDefault="00EA1ED3">
      <w:pPr>
        <w:pStyle w:val="TM3"/>
        <w:tabs>
          <w:tab w:val="right" w:leader="dot" w:pos="9062"/>
        </w:tabs>
        <w:rPr>
          <w:rFonts w:asciiTheme="minorHAnsi" w:eastAsiaTheme="minorEastAsia" w:hAnsiTheme="minorHAnsi" w:cstheme="minorBidi"/>
          <w:noProof/>
        </w:rPr>
      </w:pPr>
      <w:r>
        <w:rPr>
          <w:noProof/>
        </w:rPr>
        <w:t>Publication</w:t>
      </w:r>
      <w:r>
        <w:rPr>
          <w:noProof/>
        </w:rPr>
        <w:tab/>
      </w:r>
      <w:r>
        <w:rPr>
          <w:noProof/>
        </w:rPr>
        <w:fldChar w:fldCharType="begin"/>
      </w:r>
      <w:r>
        <w:rPr>
          <w:noProof/>
        </w:rPr>
        <w:instrText xml:space="preserve"> PAGEREF _Toc12281137 \h </w:instrText>
      </w:r>
      <w:r>
        <w:rPr>
          <w:noProof/>
        </w:rPr>
      </w:r>
      <w:r>
        <w:rPr>
          <w:noProof/>
        </w:rPr>
        <w:fldChar w:fldCharType="separate"/>
      </w:r>
      <w:r>
        <w:rPr>
          <w:noProof/>
        </w:rPr>
        <w:t>73</w:t>
      </w:r>
      <w:r>
        <w:rPr>
          <w:noProof/>
        </w:rPr>
        <w:fldChar w:fldCharType="end"/>
      </w:r>
    </w:p>
    <w:p w14:paraId="144CF27D" w14:textId="7CB1403E" w:rsidR="00EA1ED3" w:rsidRDefault="00EA1ED3">
      <w:pPr>
        <w:pStyle w:val="TM1"/>
        <w:tabs>
          <w:tab w:val="right" w:leader="dot" w:pos="9062"/>
        </w:tabs>
        <w:rPr>
          <w:rFonts w:asciiTheme="minorHAnsi" w:eastAsiaTheme="minorEastAsia" w:hAnsiTheme="minorHAnsi" w:cstheme="minorBidi"/>
          <w:noProof/>
        </w:rPr>
      </w:pPr>
      <w:r>
        <w:rPr>
          <w:noProof/>
        </w:rPr>
        <w:t>Annexe 4 : Utiliser DojoHepia</w:t>
      </w:r>
      <w:r>
        <w:rPr>
          <w:noProof/>
        </w:rPr>
        <w:tab/>
      </w:r>
      <w:r>
        <w:rPr>
          <w:noProof/>
        </w:rPr>
        <w:fldChar w:fldCharType="begin"/>
      </w:r>
      <w:r>
        <w:rPr>
          <w:noProof/>
        </w:rPr>
        <w:instrText xml:space="preserve"> PAGEREF _Toc12281138 \h </w:instrText>
      </w:r>
      <w:r>
        <w:rPr>
          <w:noProof/>
        </w:rPr>
      </w:r>
      <w:r>
        <w:rPr>
          <w:noProof/>
        </w:rPr>
        <w:fldChar w:fldCharType="separate"/>
      </w:r>
      <w:r>
        <w:rPr>
          <w:noProof/>
        </w:rPr>
        <w:t>74</w:t>
      </w:r>
      <w:r>
        <w:rPr>
          <w:noProof/>
        </w:rPr>
        <w:fldChar w:fldCharType="end"/>
      </w:r>
    </w:p>
    <w:p w14:paraId="66FF5BCE" w14:textId="35EE9CE6" w:rsidR="00EA1ED3" w:rsidRDefault="00EA1ED3">
      <w:pPr>
        <w:pStyle w:val="TM1"/>
        <w:tabs>
          <w:tab w:val="right" w:leader="dot" w:pos="9062"/>
        </w:tabs>
        <w:rPr>
          <w:rFonts w:asciiTheme="minorHAnsi" w:eastAsiaTheme="minorEastAsia" w:hAnsiTheme="minorHAnsi" w:cstheme="minorBidi"/>
          <w:noProof/>
        </w:rPr>
      </w:pPr>
      <w:r>
        <w:rPr>
          <w:noProof/>
        </w:rPr>
        <w:t>Références documentaires</w:t>
      </w:r>
      <w:r>
        <w:rPr>
          <w:noProof/>
        </w:rPr>
        <w:tab/>
      </w:r>
      <w:r>
        <w:rPr>
          <w:noProof/>
        </w:rPr>
        <w:fldChar w:fldCharType="begin"/>
      </w:r>
      <w:r>
        <w:rPr>
          <w:noProof/>
        </w:rPr>
        <w:instrText xml:space="preserve"> PAGEREF _Toc12281139 \h </w:instrText>
      </w:r>
      <w:r>
        <w:rPr>
          <w:noProof/>
        </w:rPr>
      </w:r>
      <w:r>
        <w:rPr>
          <w:noProof/>
        </w:rPr>
        <w:fldChar w:fldCharType="separate"/>
      </w:r>
      <w:r>
        <w:rPr>
          <w:noProof/>
        </w:rPr>
        <w:t>75</w:t>
      </w:r>
      <w:r>
        <w:rPr>
          <w:noProof/>
        </w:rPr>
        <w:fldChar w:fldCharType="end"/>
      </w:r>
    </w:p>
    <w:p w14:paraId="13C9D948" w14:textId="62B2D35E" w:rsidR="005A1F30" w:rsidRDefault="004556F7" w:rsidP="00B977EA">
      <w:pPr>
        <w:rPr>
          <w:b/>
          <w:bCs/>
          <w:kern w:val="36"/>
          <w:sz w:val="32"/>
          <w:szCs w:val="32"/>
          <w:lang w:eastAsia="fr-CH"/>
        </w:rPr>
      </w:pPr>
      <w:r>
        <w:rPr>
          <w:b/>
          <w:bCs/>
          <w:kern w:val="36"/>
          <w:sz w:val="32"/>
          <w:szCs w:val="32"/>
          <w:lang w:eastAsia="fr-CH"/>
        </w:rPr>
        <w:fldChar w:fldCharType="end"/>
      </w:r>
      <w:r w:rsidR="005A1F30">
        <w:rPr>
          <w:b/>
          <w:bCs/>
          <w:kern w:val="36"/>
          <w:sz w:val="32"/>
          <w:szCs w:val="32"/>
          <w:lang w:eastAsia="fr-CH"/>
        </w:rPr>
        <w:br w:type="page"/>
      </w:r>
    </w:p>
    <w:p w14:paraId="41A165AA" w14:textId="77777777" w:rsidR="001F2CCA" w:rsidRPr="001854DC" w:rsidRDefault="001F2CCA" w:rsidP="001854DC">
      <w:pPr>
        <w:jc w:val="center"/>
        <w:rPr>
          <w:iCs/>
          <w:lang w:eastAsia="fr-CH"/>
        </w:rPr>
      </w:pPr>
    </w:p>
    <w:p w14:paraId="67C601AC" w14:textId="77777777" w:rsidR="001F2CCA" w:rsidRPr="001854DC" w:rsidRDefault="001F2CCA" w:rsidP="001854DC">
      <w:pPr>
        <w:pStyle w:val="western"/>
        <w:spacing w:before="0" w:beforeAutospacing="0" w:after="0" w:line="240" w:lineRule="auto"/>
        <w:jc w:val="center"/>
      </w:pPr>
    </w:p>
    <w:p w14:paraId="323B184C" w14:textId="77777777" w:rsidR="001F2CCA" w:rsidRPr="001854DC" w:rsidRDefault="001F2CCA" w:rsidP="001854DC">
      <w:pPr>
        <w:jc w:val="center"/>
        <w:rPr>
          <w:b/>
          <w:bCs/>
          <w:kern w:val="36"/>
          <w:lang w:eastAsia="fr-CH"/>
        </w:rPr>
      </w:pPr>
    </w:p>
    <w:p w14:paraId="201FFC45" w14:textId="77777777" w:rsidR="001279D6" w:rsidRPr="001854DC" w:rsidRDefault="001279D6" w:rsidP="001854DC">
      <w:pPr>
        <w:jc w:val="center"/>
        <w:rPr>
          <w:b/>
          <w:bCs/>
          <w:kern w:val="36"/>
          <w:lang w:eastAsia="fr-CH"/>
        </w:rPr>
      </w:pPr>
    </w:p>
    <w:p w14:paraId="061DA2AF" w14:textId="77777777" w:rsidR="001279D6" w:rsidRPr="001854DC" w:rsidRDefault="001279D6" w:rsidP="001854DC">
      <w:pPr>
        <w:jc w:val="center"/>
        <w:rPr>
          <w:b/>
          <w:bCs/>
          <w:kern w:val="36"/>
          <w:lang w:eastAsia="fr-CH"/>
        </w:rPr>
      </w:pPr>
    </w:p>
    <w:p w14:paraId="39F6CF38" w14:textId="77777777" w:rsidR="001854DC" w:rsidRPr="001854DC" w:rsidRDefault="001854DC" w:rsidP="001854DC">
      <w:pPr>
        <w:jc w:val="center"/>
        <w:rPr>
          <w:b/>
          <w:bCs/>
          <w:kern w:val="36"/>
          <w:lang w:eastAsia="fr-CH"/>
        </w:rPr>
      </w:pPr>
    </w:p>
    <w:p w14:paraId="4C78614C" w14:textId="77777777" w:rsidR="001854DC" w:rsidRPr="001854DC" w:rsidRDefault="001854DC" w:rsidP="001854DC">
      <w:pPr>
        <w:jc w:val="center"/>
        <w:rPr>
          <w:b/>
          <w:bCs/>
          <w:kern w:val="36"/>
          <w:lang w:eastAsia="fr-CH"/>
        </w:rPr>
      </w:pPr>
    </w:p>
    <w:p w14:paraId="4139852A" w14:textId="77777777" w:rsidR="001854DC" w:rsidRPr="001854DC" w:rsidRDefault="001854DC" w:rsidP="001854DC">
      <w:pPr>
        <w:jc w:val="center"/>
        <w:rPr>
          <w:b/>
          <w:bCs/>
          <w:kern w:val="36"/>
          <w:lang w:eastAsia="fr-CH"/>
        </w:rPr>
      </w:pPr>
    </w:p>
    <w:p w14:paraId="56B66CF4" w14:textId="77777777" w:rsidR="001854DC" w:rsidRDefault="001854DC" w:rsidP="001854DC">
      <w:pPr>
        <w:jc w:val="center"/>
        <w:rPr>
          <w:b/>
          <w:bCs/>
          <w:kern w:val="36"/>
          <w:lang w:eastAsia="fr-CH"/>
        </w:rPr>
      </w:pPr>
    </w:p>
    <w:p w14:paraId="2F7EBE88" w14:textId="77777777" w:rsidR="001854DC" w:rsidRPr="001854DC" w:rsidRDefault="001854DC" w:rsidP="001854DC">
      <w:pPr>
        <w:jc w:val="center"/>
        <w:rPr>
          <w:b/>
          <w:bCs/>
          <w:kern w:val="36"/>
          <w:lang w:eastAsia="fr-CH"/>
        </w:rPr>
      </w:pPr>
    </w:p>
    <w:p w14:paraId="2238A6E4" w14:textId="77777777" w:rsidR="00CC0991" w:rsidRDefault="00CC0991" w:rsidP="00CC0991">
      <w:pPr>
        <w:jc w:val="center"/>
        <w:rPr>
          <w:rFonts w:ascii="MS Mincho" w:eastAsia="MS Mincho" w:hAnsi="MS Mincho" w:cs="MS Mincho"/>
          <w:bCs/>
          <w:i/>
          <w:kern w:val="36"/>
          <w:lang w:eastAsia="fr-CH"/>
        </w:rPr>
      </w:pPr>
    </w:p>
    <w:p w14:paraId="006E00B6" w14:textId="77777777" w:rsidR="00CC0991" w:rsidRDefault="00CC0991" w:rsidP="00CC0991">
      <w:pPr>
        <w:jc w:val="center"/>
        <w:rPr>
          <w:rFonts w:ascii="MS Mincho" w:eastAsia="MS Mincho" w:hAnsi="MS Mincho" w:cs="MS Mincho"/>
          <w:bCs/>
          <w:i/>
          <w:kern w:val="36"/>
          <w:lang w:eastAsia="fr-CH"/>
        </w:rPr>
      </w:pPr>
    </w:p>
    <w:p w14:paraId="7464893C" w14:textId="77777777" w:rsidR="00CC0991" w:rsidRDefault="00CC0991" w:rsidP="00CC0991">
      <w:pPr>
        <w:jc w:val="center"/>
        <w:rPr>
          <w:rFonts w:ascii="MS Mincho" w:eastAsia="MS Mincho" w:hAnsi="MS Mincho" w:cs="MS Mincho"/>
          <w:bCs/>
          <w:i/>
          <w:kern w:val="36"/>
          <w:lang w:eastAsia="fr-CH"/>
        </w:rPr>
      </w:pPr>
    </w:p>
    <w:p w14:paraId="057E5F22" w14:textId="77777777" w:rsidR="00CC0991" w:rsidRDefault="00CC0991" w:rsidP="00CC0991">
      <w:pPr>
        <w:jc w:val="center"/>
        <w:rPr>
          <w:rFonts w:ascii="MS Mincho" w:eastAsia="MS Mincho" w:hAnsi="MS Mincho" w:cs="MS Mincho"/>
          <w:bCs/>
          <w:i/>
          <w:kern w:val="36"/>
          <w:lang w:eastAsia="fr-CH"/>
        </w:rPr>
      </w:pPr>
    </w:p>
    <w:p w14:paraId="12C4C552" w14:textId="77777777" w:rsidR="00CC0991" w:rsidRDefault="00CC0991" w:rsidP="00CC0991">
      <w:pPr>
        <w:jc w:val="center"/>
        <w:rPr>
          <w:rFonts w:ascii="MS Mincho" w:eastAsia="MS Mincho" w:hAnsi="MS Mincho" w:cs="MS Mincho"/>
          <w:bCs/>
          <w:i/>
          <w:kern w:val="36"/>
          <w:lang w:eastAsia="fr-CH"/>
        </w:rPr>
      </w:pPr>
    </w:p>
    <w:p w14:paraId="24E2414D" w14:textId="77777777" w:rsidR="00CC0991" w:rsidRDefault="00CC0991" w:rsidP="00CC0991">
      <w:pPr>
        <w:jc w:val="center"/>
        <w:rPr>
          <w:rFonts w:ascii="MS Mincho" w:eastAsia="MS Mincho" w:hAnsi="MS Mincho" w:cs="MS Mincho"/>
          <w:bCs/>
          <w:i/>
          <w:kern w:val="36"/>
          <w:lang w:eastAsia="fr-CH"/>
        </w:rPr>
      </w:pPr>
    </w:p>
    <w:p w14:paraId="0CE984F1" w14:textId="77777777" w:rsidR="00CC0991" w:rsidRDefault="00CC0991" w:rsidP="00CC0991">
      <w:pPr>
        <w:jc w:val="center"/>
        <w:rPr>
          <w:rFonts w:ascii="MS Mincho" w:eastAsia="MS Mincho" w:hAnsi="MS Mincho" w:cs="MS Mincho"/>
          <w:bCs/>
          <w:i/>
          <w:kern w:val="36"/>
          <w:lang w:eastAsia="fr-CH"/>
        </w:rPr>
      </w:pPr>
    </w:p>
    <w:p w14:paraId="406B916A" w14:textId="77777777" w:rsidR="00CC0991" w:rsidRDefault="00CC0991" w:rsidP="00CC0991">
      <w:pPr>
        <w:jc w:val="center"/>
        <w:rPr>
          <w:rFonts w:ascii="MS Mincho" w:eastAsia="MS Mincho" w:hAnsi="MS Mincho" w:cs="MS Mincho"/>
          <w:bCs/>
          <w:i/>
          <w:kern w:val="36"/>
          <w:lang w:eastAsia="fr-CH"/>
        </w:rPr>
      </w:pPr>
    </w:p>
    <w:p w14:paraId="64E61929" w14:textId="77777777" w:rsidR="00CC0991" w:rsidRDefault="00CC0991" w:rsidP="00CC0991">
      <w:pPr>
        <w:jc w:val="center"/>
        <w:rPr>
          <w:rFonts w:ascii="MS Mincho" w:eastAsia="MS Mincho" w:hAnsi="MS Mincho" w:cs="MS Mincho"/>
          <w:bCs/>
          <w:i/>
          <w:kern w:val="36"/>
          <w:lang w:eastAsia="fr-CH"/>
        </w:rPr>
      </w:pPr>
    </w:p>
    <w:p w14:paraId="03605F48" w14:textId="77777777" w:rsidR="00CC0991" w:rsidRDefault="00CC0991" w:rsidP="00CC0991">
      <w:pPr>
        <w:jc w:val="center"/>
        <w:rPr>
          <w:rFonts w:ascii="MS Mincho" w:eastAsia="MS Mincho" w:hAnsi="MS Mincho" w:cs="MS Mincho"/>
          <w:bCs/>
          <w:i/>
          <w:kern w:val="36"/>
          <w:lang w:eastAsia="fr-CH"/>
        </w:rPr>
      </w:pPr>
    </w:p>
    <w:p w14:paraId="7E27C9EE" w14:textId="77777777" w:rsidR="00CC0991" w:rsidRDefault="00CC0991" w:rsidP="00513B68">
      <w:pPr>
        <w:rPr>
          <w:rFonts w:ascii="MS Mincho" w:eastAsia="MS Mincho" w:hAnsi="MS Mincho" w:cs="MS Mincho"/>
          <w:bCs/>
          <w:i/>
          <w:kern w:val="36"/>
          <w:lang w:eastAsia="fr-CH"/>
        </w:rPr>
      </w:pPr>
    </w:p>
    <w:p w14:paraId="1A9A8886" w14:textId="77777777" w:rsidR="00CC0991" w:rsidRDefault="00CC0991" w:rsidP="00CC0991">
      <w:pPr>
        <w:jc w:val="center"/>
        <w:rPr>
          <w:rFonts w:ascii="MS Mincho" w:eastAsia="MS Mincho" w:hAnsi="MS Mincho" w:cs="MS Mincho"/>
          <w:bCs/>
          <w:i/>
          <w:kern w:val="36"/>
          <w:lang w:eastAsia="fr-CH"/>
        </w:rPr>
      </w:pPr>
    </w:p>
    <w:p w14:paraId="043DD95B" w14:textId="6DA1EC5F" w:rsidR="00CA6D5A" w:rsidRDefault="009C0196" w:rsidP="00CC0991">
      <w:pPr>
        <w:jc w:val="center"/>
        <w:rPr>
          <w:b/>
          <w:bCs/>
          <w:kern w:val="36"/>
          <w:sz w:val="32"/>
          <w:szCs w:val="32"/>
          <w:lang w:eastAsia="fr-CH"/>
        </w:rPr>
      </w:pPr>
      <w:r>
        <w:rPr>
          <w:rFonts w:ascii="MS Mincho" w:eastAsia="MS Mincho" w:hAnsi="MS Mincho" w:cs="MS Mincho" w:hint="eastAsia"/>
          <w:bCs/>
          <w:i/>
          <w:kern w:val="36"/>
          <w:lang w:eastAsia="fr-CH"/>
        </w:rPr>
        <w:t>M</w:t>
      </w:r>
      <w:r>
        <w:rPr>
          <w:rFonts w:ascii="MS Mincho" w:eastAsia="MS Mincho" w:hAnsi="MS Mincho" w:cs="MS Mincho"/>
          <w:bCs/>
          <w:i/>
          <w:kern w:val="36"/>
          <w:lang w:eastAsia="fr-CH"/>
        </w:rPr>
        <w:t>emento mori.</w:t>
      </w:r>
      <w:r w:rsidR="00CA6D5A">
        <w:rPr>
          <w:b/>
          <w:bCs/>
          <w:kern w:val="36"/>
          <w:sz w:val="32"/>
          <w:szCs w:val="32"/>
          <w:lang w:eastAsia="fr-CH"/>
        </w:rPr>
        <w:br w:type="page"/>
      </w:r>
    </w:p>
    <w:p w14:paraId="53C82517" w14:textId="77777777" w:rsidR="001F2CCA" w:rsidRDefault="001F2CCA" w:rsidP="00B977EA">
      <w:pPr>
        <w:rPr>
          <w:b/>
          <w:bCs/>
          <w:kern w:val="36"/>
          <w:sz w:val="32"/>
          <w:szCs w:val="32"/>
          <w:lang w:eastAsia="fr-CH"/>
        </w:rPr>
      </w:pPr>
    </w:p>
    <w:p w14:paraId="4043C390" w14:textId="77777777" w:rsidR="004175DC" w:rsidRPr="004175DC" w:rsidRDefault="00C1730D" w:rsidP="001D6E74">
      <w:pPr>
        <w:pStyle w:val="Titre"/>
      </w:pPr>
      <w:bookmarkStart w:id="1" w:name="_Toc12281055"/>
      <w:r w:rsidRPr="001D6E74">
        <w:t>Remerciements</w:t>
      </w:r>
      <w:bookmarkEnd w:id="1"/>
    </w:p>
    <w:p w14:paraId="02B24DD9" w14:textId="77777777" w:rsidR="003548F2" w:rsidRDefault="003548F2" w:rsidP="00B977EA">
      <w:pPr>
        <w:pStyle w:val="western"/>
        <w:spacing w:before="0" w:beforeAutospacing="0" w:after="0" w:line="240" w:lineRule="auto"/>
      </w:pPr>
      <w:bookmarkStart w:id="2" w:name="__DdeLink__4494_815341517"/>
      <w:bookmarkEnd w:id="2"/>
    </w:p>
    <w:p w14:paraId="0D612BD7" w14:textId="77777777" w:rsidR="003548F2" w:rsidRDefault="003548F2" w:rsidP="00B977EA">
      <w:pPr>
        <w:pStyle w:val="western"/>
        <w:spacing w:before="0" w:beforeAutospacing="0" w:after="0" w:line="240" w:lineRule="auto"/>
      </w:pPr>
    </w:p>
    <w:p w14:paraId="63DB9ED0" w14:textId="76C78AC3" w:rsidR="001279D6" w:rsidRDefault="006B1589" w:rsidP="006B1589">
      <w:pPr>
        <w:pStyle w:val="western"/>
        <w:spacing w:before="0" w:beforeAutospacing="0" w:after="0"/>
        <w:jc w:val="center"/>
      </w:pPr>
      <w:r>
        <w:t>Je remercie ma mère et mon père, qui auront pris le temps de me soutenir, de m’aider, et de lire ce mémoire.</w:t>
      </w:r>
    </w:p>
    <w:p w14:paraId="6A76169A" w14:textId="77777777" w:rsidR="006B1589" w:rsidRDefault="006B1589" w:rsidP="006B1589">
      <w:pPr>
        <w:pStyle w:val="western"/>
        <w:spacing w:before="0" w:beforeAutospacing="0" w:after="0"/>
        <w:jc w:val="center"/>
      </w:pPr>
    </w:p>
    <w:p w14:paraId="012B57D5" w14:textId="3520DDA1" w:rsidR="00E42CE6" w:rsidRDefault="006B1589" w:rsidP="006B1589">
      <w:pPr>
        <w:pStyle w:val="western"/>
        <w:spacing w:before="0" w:beforeAutospacing="0" w:after="0"/>
        <w:jc w:val="center"/>
      </w:pPr>
      <w:r>
        <w:t>Je remercie Delya, qui aura rendu ces trois mois plus facile.</w:t>
      </w:r>
    </w:p>
    <w:p w14:paraId="69046C15" w14:textId="58755F53" w:rsidR="006B1589" w:rsidRDefault="006B1589" w:rsidP="006B1589">
      <w:pPr>
        <w:pStyle w:val="western"/>
        <w:spacing w:before="0" w:beforeAutospacing="0" w:after="0"/>
        <w:jc w:val="center"/>
      </w:pPr>
    </w:p>
    <w:p w14:paraId="29D6C56D" w14:textId="66DC88A6" w:rsidR="006B1589" w:rsidRDefault="006B1589" w:rsidP="006B1589">
      <w:pPr>
        <w:pStyle w:val="western"/>
        <w:spacing w:before="0" w:beforeAutospacing="0" w:after="0"/>
        <w:jc w:val="center"/>
      </w:pPr>
      <w:r>
        <w:t>Je remercie mes amis Yann et Gabriela, qui m’ont soutenu lors de ce mémoire, malgré mon indisponibilité.</w:t>
      </w:r>
    </w:p>
    <w:p w14:paraId="7587A592" w14:textId="77777777" w:rsidR="00E42CE6" w:rsidRDefault="00E42CE6" w:rsidP="00942CB6">
      <w:pPr>
        <w:pStyle w:val="western"/>
        <w:spacing w:before="0" w:beforeAutospacing="0" w:after="0"/>
        <w:ind w:firstLine="708"/>
      </w:pPr>
    </w:p>
    <w:p w14:paraId="6490DE5C" w14:textId="5AE43CA4" w:rsidR="00277FE3" w:rsidRDefault="00277FE3" w:rsidP="00942CB6">
      <w:pPr>
        <w:pStyle w:val="western"/>
        <w:spacing w:before="0" w:beforeAutospacing="0" w:after="0"/>
        <w:ind w:firstLine="708"/>
      </w:pPr>
    </w:p>
    <w:p w14:paraId="7B687BE2" w14:textId="77777777" w:rsidR="00A918F0" w:rsidRDefault="00A918F0" w:rsidP="00B977EA"/>
    <w:p w14:paraId="726583A3" w14:textId="77777777" w:rsidR="004175DC" w:rsidRDefault="004175DC" w:rsidP="00B977EA"/>
    <w:p w14:paraId="3B77EBD7" w14:textId="77777777" w:rsidR="001279D6" w:rsidRDefault="001279D6" w:rsidP="00B977EA">
      <w:r>
        <w:br w:type="page"/>
      </w:r>
    </w:p>
    <w:p w14:paraId="029F790A" w14:textId="4DED49BF" w:rsidR="001279D6" w:rsidRDefault="001279D6" w:rsidP="001D6E74">
      <w:pPr>
        <w:pStyle w:val="Titre"/>
      </w:pPr>
      <w:bookmarkStart w:id="3" w:name="_Toc12281056"/>
      <w:r>
        <w:lastRenderedPageBreak/>
        <w:t xml:space="preserve">Énoncé du </w:t>
      </w:r>
      <w:r w:rsidR="00FA1D9E">
        <w:t>sujet</w:t>
      </w:r>
      <w:bookmarkEnd w:id="3"/>
    </w:p>
    <w:p w14:paraId="16F89472" w14:textId="44E0149B" w:rsidR="00E42CE6" w:rsidRDefault="00E42CE6" w:rsidP="00E42CE6">
      <w:pPr>
        <w:pStyle w:val="VRAINORMAL"/>
        <w:ind w:firstLine="0"/>
      </w:pPr>
      <w:r>
        <w:t>HEPIA «Dojo» a pour but de réaliser un outil à but pédagogique pour l’apprentissage de langages de programmation. Il se base sur des idées existantes, non libre, comme « Codewars » et sur le principe des arts martiaux où les « Katas » permettent de répéter des mouvements connus pour perfectionner sa technique et de l’utiliser de manière instinctive lors d’une situation réelle.</w:t>
      </w:r>
      <w:r w:rsidR="00A70FF1">
        <w:t xml:space="preserve"> </w:t>
      </w:r>
      <w:r>
        <w:t xml:space="preserve">L’effort de ce projet est mis sur la qualité́ du code, la modularité́, sa réutilisation et sa maintenance. Le principe de « </w:t>
      </w:r>
      <w:proofErr w:type="spellStart"/>
      <w:r>
        <w:t>Gamification</w:t>
      </w:r>
      <w:proofErr w:type="spellEnd"/>
      <w:r>
        <w:t xml:space="preserve"> » sera </w:t>
      </w:r>
      <w:r w:rsidRPr="00D554D2">
        <w:rPr>
          <w:color w:val="FF0000"/>
        </w:rPr>
        <w:t>utili</w:t>
      </w:r>
      <w:r w:rsidR="00D554D2" w:rsidRPr="00D554D2">
        <w:rPr>
          <w:color w:val="FF0000"/>
        </w:rPr>
        <w:t>s</w:t>
      </w:r>
      <w:r w:rsidR="00D554D2">
        <w:rPr>
          <w:color w:val="FF0000"/>
        </w:rPr>
        <w:t>é (étudié ?)</w:t>
      </w:r>
      <w:r w:rsidRPr="00D554D2">
        <w:t xml:space="preserve"> </w:t>
      </w:r>
      <w:r>
        <w:t>pour fidéliser l’</w:t>
      </w:r>
      <w:proofErr w:type="spellStart"/>
      <w:r>
        <w:t>étudiant-e</w:t>
      </w:r>
      <w:proofErr w:type="spellEnd"/>
      <w:r>
        <w:t xml:space="preserve"> (nombre de points, progression...). Les langages proposés seront : Java11, Python3, </w:t>
      </w:r>
      <w:r w:rsidRPr="00D554D2">
        <w:rPr>
          <w:color w:val="FF0000"/>
        </w:rPr>
        <w:t xml:space="preserve">SQL avec MySQL </w:t>
      </w:r>
      <w:r>
        <w:t>et éventuellement un parseur d’algèbre relationnel.</w:t>
      </w:r>
    </w:p>
    <w:p w14:paraId="5963931C" w14:textId="77777777" w:rsidR="00E42CE6" w:rsidRPr="00E42CE6" w:rsidRDefault="00E42CE6" w:rsidP="00E42CE6">
      <w:pPr>
        <w:pStyle w:val="VRAINORMAL"/>
        <w:ind w:firstLine="0"/>
        <w:rPr>
          <w:b/>
          <w:bCs/>
        </w:rPr>
      </w:pPr>
      <w:r w:rsidRPr="00E42CE6">
        <w:rPr>
          <w:b/>
          <w:bCs/>
        </w:rPr>
        <w:t>Travail demandé :</w:t>
      </w:r>
    </w:p>
    <w:p w14:paraId="5C0F6DC4" w14:textId="77777777" w:rsidR="00E42CE6" w:rsidRDefault="00E42CE6" w:rsidP="00E42CE6">
      <w:pPr>
        <w:pStyle w:val="VRAINORMAL"/>
        <w:ind w:firstLine="0"/>
      </w:pPr>
      <w:r>
        <w:t>Dans les limites du temps disponible :</w:t>
      </w:r>
    </w:p>
    <w:p w14:paraId="56F2D4D0" w14:textId="2B310434" w:rsidR="00E42CE6" w:rsidRPr="00D554D2" w:rsidRDefault="00E42CE6" w:rsidP="00E42CE6">
      <w:pPr>
        <w:pStyle w:val="VRAINORMAL"/>
        <w:numPr>
          <w:ilvl w:val="0"/>
          <w:numId w:val="32"/>
        </w:numPr>
        <w:rPr>
          <w:color w:val="FF0000"/>
        </w:rPr>
      </w:pPr>
      <w:r w:rsidRPr="00D554D2">
        <w:rPr>
          <w:color w:val="FF0000"/>
        </w:rPr>
        <w:t>Étude des technologies pour le développement d'une application smartphone</w:t>
      </w:r>
    </w:p>
    <w:p w14:paraId="3CDB1CE2" w14:textId="53E50CFE" w:rsidR="00E42CE6" w:rsidRDefault="00E42CE6" w:rsidP="00E42CE6">
      <w:pPr>
        <w:pStyle w:val="VRAINORMAL"/>
        <w:numPr>
          <w:ilvl w:val="0"/>
          <w:numId w:val="32"/>
        </w:numPr>
      </w:pPr>
      <w:r>
        <w:t>Réalisation d’une application client-serveur avec persistance de données</w:t>
      </w:r>
    </w:p>
    <w:p w14:paraId="3CEFE477" w14:textId="706926B2" w:rsidR="00E42CE6" w:rsidRDefault="00E42CE6" w:rsidP="00E42CE6">
      <w:pPr>
        <w:pStyle w:val="VRAINORMAL"/>
        <w:numPr>
          <w:ilvl w:val="0"/>
          <w:numId w:val="32"/>
        </w:numPr>
      </w:pPr>
      <w:r>
        <w:t>Authentification facilitée des utilisateurs à l'aide de switch AAI</w:t>
      </w:r>
    </w:p>
    <w:p w14:paraId="548DA6D1" w14:textId="481DE835" w:rsidR="00E42CE6" w:rsidRDefault="00E42CE6" w:rsidP="00E42CE6">
      <w:pPr>
        <w:pStyle w:val="VRAINORMAL"/>
        <w:numPr>
          <w:ilvl w:val="0"/>
          <w:numId w:val="32"/>
        </w:numPr>
      </w:pPr>
      <w:r>
        <w:t>Élaboration d’un programme de plusieurs exercices (« Katas ») pour un pédagogue</w:t>
      </w:r>
    </w:p>
    <w:p w14:paraId="13335756" w14:textId="0D1A8846" w:rsidR="00E42CE6" w:rsidRDefault="00E42CE6" w:rsidP="00E42CE6">
      <w:pPr>
        <w:pStyle w:val="VRAINORMAL"/>
        <w:numPr>
          <w:ilvl w:val="0"/>
          <w:numId w:val="32"/>
        </w:numPr>
      </w:pPr>
      <w:r>
        <w:t>Réalisation et exécution de l’exercice par l’</w:t>
      </w:r>
      <w:proofErr w:type="spellStart"/>
      <w:r>
        <w:t>étudiant-e</w:t>
      </w:r>
      <w:proofErr w:type="spellEnd"/>
      <w:r>
        <w:t xml:space="preserve"> avec retours sur</w:t>
      </w:r>
    </w:p>
    <w:p w14:paraId="33AA28BA" w14:textId="679C6A01" w:rsidR="00E42CE6" w:rsidRDefault="00E42CE6" w:rsidP="00E42CE6">
      <w:pPr>
        <w:pStyle w:val="VRAINORMAL"/>
        <w:numPr>
          <w:ilvl w:val="1"/>
          <w:numId w:val="32"/>
        </w:numPr>
      </w:pPr>
      <w:r>
        <w:t>les éventuelles erreurs de compilation et warnings</w:t>
      </w:r>
    </w:p>
    <w:p w14:paraId="791A7F79" w14:textId="77F2FC84" w:rsidR="00E42CE6" w:rsidRDefault="00E42CE6" w:rsidP="00E42CE6">
      <w:pPr>
        <w:pStyle w:val="VRAINORMAL"/>
        <w:numPr>
          <w:ilvl w:val="1"/>
          <w:numId w:val="32"/>
        </w:numPr>
      </w:pPr>
      <w:r>
        <w:t>les détails éventuels d’un « linter » (convention de nommage, style...)</w:t>
      </w:r>
    </w:p>
    <w:p w14:paraId="36E65829" w14:textId="4731EB2A" w:rsidR="00A70FF1" w:rsidRDefault="00E42CE6" w:rsidP="002352B6">
      <w:pPr>
        <w:pStyle w:val="VRAINORMAL"/>
        <w:numPr>
          <w:ilvl w:val="1"/>
          <w:numId w:val="32"/>
        </w:numPr>
      </w:pPr>
      <w:r>
        <w:t>les tests unitaires qui ont échoué</w:t>
      </w:r>
    </w:p>
    <w:p w14:paraId="38CE7C63" w14:textId="3FD4FE4D" w:rsidR="00A70FF1" w:rsidRDefault="00A70FF1">
      <w:pPr>
        <w:spacing w:after="160" w:line="259" w:lineRule="auto"/>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2352B6" w14:paraId="05530EF1" w14:textId="77777777" w:rsidTr="002352B6">
        <w:tc>
          <w:tcPr>
            <w:tcW w:w="4531" w:type="dxa"/>
          </w:tcPr>
          <w:p w14:paraId="73DE7DA2" w14:textId="77777777" w:rsidR="002352B6" w:rsidRPr="00E42CE6" w:rsidRDefault="002352B6" w:rsidP="002352B6">
            <w:pPr>
              <w:pStyle w:val="VRAINORMAL"/>
              <w:spacing w:after="0"/>
              <w:ind w:firstLine="0"/>
            </w:pPr>
            <w:r w:rsidRPr="00E42CE6">
              <w:t xml:space="preserve">Candidat : </w:t>
            </w:r>
          </w:p>
          <w:p w14:paraId="3986AF61" w14:textId="77777777" w:rsidR="002352B6" w:rsidRPr="00A70FF1" w:rsidRDefault="002352B6" w:rsidP="002352B6">
            <w:pPr>
              <w:pStyle w:val="VRAINORMAL"/>
              <w:spacing w:after="360"/>
              <w:ind w:firstLine="0"/>
              <w:rPr>
                <w:b/>
                <w:bCs/>
              </w:rPr>
            </w:pPr>
            <w:r w:rsidRPr="00A70FF1">
              <w:rPr>
                <w:b/>
                <w:bCs/>
              </w:rPr>
              <w:t>VANINI A</w:t>
            </w:r>
            <w:r>
              <w:rPr>
                <w:b/>
                <w:bCs/>
              </w:rPr>
              <w:t>lexandre</w:t>
            </w:r>
          </w:p>
          <w:p w14:paraId="7F02FC11" w14:textId="77777777" w:rsidR="002352B6" w:rsidRDefault="002352B6" w:rsidP="002352B6">
            <w:pPr>
              <w:pStyle w:val="VRAINORMAL"/>
              <w:spacing w:after="0"/>
              <w:ind w:firstLine="0"/>
            </w:pPr>
            <w:proofErr w:type="spellStart"/>
            <w:r w:rsidRPr="00E42CE6">
              <w:rPr>
                <w:sz w:val="18"/>
                <w:szCs w:val="18"/>
              </w:rPr>
              <w:t>Filière</w:t>
            </w:r>
            <w:proofErr w:type="spellEnd"/>
            <w:r w:rsidRPr="00E42CE6">
              <w:rPr>
                <w:sz w:val="18"/>
                <w:szCs w:val="18"/>
              </w:rPr>
              <w:t xml:space="preserve"> d’</w:t>
            </w:r>
            <w:proofErr w:type="spellStart"/>
            <w:r w:rsidRPr="00E42CE6">
              <w:rPr>
                <w:sz w:val="18"/>
                <w:szCs w:val="18"/>
              </w:rPr>
              <w:t>études</w:t>
            </w:r>
            <w:proofErr w:type="spellEnd"/>
            <w:r w:rsidRPr="00E42CE6">
              <w:rPr>
                <w:sz w:val="18"/>
                <w:szCs w:val="18"/>
              </w:rPr>
              <w:t xml:space="preserve"> </w:t>
            </w:r>
            <w:r w:rsidRPr="00E42CE6">
              <w:rPr>
                <w:rFonts w:ascii="ArialNarrow" w:hAnsi="ArialNarrow"/>
                <w:sz w:val="18"/>
                <w:szCs w:val="18"/>
              </w:rPr>
              <w:t xml:space="preserve">: </w:t>
            </w:r>
            <w:r w:rsidRPr="00E42CE6">
              <w:rPr>
                <w:sz w:val="18"/>
                <w:szCs w:val="18"/>
              </w:rPr>
              <w:t>ITI</w:t>
            </w:r>
          </w:p>
          <w:p w14:paraId="0DC3F608" w14:textId="77777777" w:rsidR="002352B6" w:rsidRDefault="002352B6">
            <w:pPr>
              <w:spacing w:after="160" w:line="259" w:lineRule="auto"/>
            </w:pPr>
          </w:p>
        </w:tc>
        <w:tc>
          <w:tcPr>
            <w:tcW w:w="4531" w:type="dxa"/>
          </w:tcPr>
          <w:p w14:paraId="2382D739" w14:textId="77777777" w:rsidR="002352B6" w:rsidRPr="00A70FF1" w:rsidRDefault="002352B6" w:rsidP="002352B6">
            <w:pPr>
              <w:pStyle w:val="VRAINORMAL"/>
              <w:spacing w:after="0"/>
              <w:ind w:firstLine="0"/>
              <w:jc w:val="left"/>
            </w:pPr>
            <w:r w:rsidRPr="00A70FF1">
              <w:t xml:space="preserve">Professeurs responsables : </w:t>
            </w:r>
          </w:p>
          <w:p w14:paraId="6D87585B" w14:textId="77777777" w:rsidR="002352B6" w:rsidRPr="00A70FF1" w:rsidRDefault="002352B6" w:rsidP="002352B6">
            <w:pPr>
              <w:pStyle w:val="VRAINORMAL"/>
              <w:spacing w:after="0" w:line="240" w:lineRule="auto"/>
              <w:ind w:firstLine="0"/>
              <w:jc w:val="left"/>
              <w:rPr>
                <w:b/>
                <w:bCs/>
              </w:rPr>
            </w:pPr>
            <w:r w:rsidRPr="00A70FF1">
              <w:rPr>
                <w:b/>
                <w:bCs/>
              </w:rPr>
              <w:t xml:space="preserve">CAVAT </w:t>
            </w:r>
            <w:proofErr w:type="spellStart"/>
            <w:r w:rsidRPr="00A70FF1">
              <w:rPr>
                <w:b/>
                <w:bCs/>
              </w:rPr>
              <w:t>Joël</w:t>
            </w:r>
            <w:proofErr w:type="spellEnd"/>
          </w:p>
          <w:p w14:paraId="7C55932A" w14:textId="77777777" w:rsidR="002352B6" w:rsidRPr="00A70FF1" w:rsidRDefault="002352B6" w:rsidP="002352B6">
            <w:pPr>
              <w:pStyle w:val="VRAINORMAL"/>
              <w:spacing w:after="0"/>
              <w:ind w:firstLine="0"/>
              <w:jc w:val="left"/>
              <w:rPr>
                <w:b/>
                <w:bCs/>
              </w:rPr>
            </w:pPr>
            <w:r w:rsidRPr="00A70FF1">
              <w:rPr>
                <w:b/>
                <w:bCs/>
              </w:rPr>
              <w:t xml:space="preserve">MALASPINAS </w:t>
            </w:r>
            <w:proofErr w:type="spellStart"/>
            <w:r w:rsidRPr="00A70FF1">
              <w:rPr>
                <w:b/>
                <w:bCs/>
              </w:rPr>
              <w:t>Orestis</w:t>
            </w:r>
            <w:proofErr w:type="spellEnd"/>
            <w:r w:rsidRPr="00A70FF1">
              <w:rPr>
                <w:b/>
                <w:bCs/>
              </w:rPr>
              <w:t xml:space="preserve"> </w:t>
            </w:r>
          </w:p>
          <w:p w14:paraId="79FBB90D" w14:textId="77777777" w:rsidR="002352B6" w:rsidRDefault="002352B6" w:rsidP="002352B6">
            <w:pPr>
              <w:pStyle w:val="VRAINORMAL"/>
              <w:ind w:firstLine="0"/>
              <w:jc w:val="left"/>
            </w:pPr>
            <w:r w:rsidRPr="00A70FF1">
              <w:t>En collaboration avec : -</w:t>
            </w:r>
          </w:p>
          <w:p w14:paraId="48F71F3C" w14:textId="77777777" w:rsidR="002352B6" w:rsidRDefault="002352B6" w:rsidP="002352B6">
            <w:pPr>
              <w:pStyle w:val="VRAINORMAL"/>
              <w:spacing w:line="240" w:lineRule="auto"/>
              <w:ind w:firstLine="0"/>
              <w:jc w:val="left"/>
            </w:pPr>
            <w:r w:rsidRPr="00A70FF1">
              <w:t xml:space="preserve">Travail de </w:t>
            </w:r>
            <w:proofErr w:type="spellStart"/>
            <w:r w:rsidRPr="00A70FF1">
              <w:t>bachelor</w:t>
            </w:r>
            <w:proofErr w:type="spellEnd"/>
            <w:r w:rsidRPr="00A70FF1">
              <w:t xml:space="preserve"> soumis </w:t>
            </w:r>
            <w:proofErr w:type="spellStart"/>
            <w:r w:rsidRPr="00A70FF1">
              <w:t>a</w:t>
            </w:r>
            <w:proofErr w:type="spellEnd"/>
            <w:r w:rsidRPr="00A70FF1">
              <w:t xml:space="preserve">̀ une convention de stage en entreprise : non </w:t>
            </w:r>
          </w:p>
          <w:p w14:paraId="4B760FD9" w14:textId="77777777" w:rsidR="002352B6" w:rsidRDefault="002352B6" w:rsidP="002352B6">
            <w:pPr>
              <w:pStyle w:val="VRAINORMAL"/>
              <w:spacing w:after="0" w:line="240" w:lineRule="auto"/>
              <w:ind w:firstLine="0"/>
              <w:jc w:val="left"/>
            </w:pPr>
            <w:r w:rsidRPr="00A70FF1">
              <w:t xml:space="preserve">Travail de </w:t>
            </w:r>
            <w:proofErr w:type="spellStart"/>
            <w:r w:rsidRPr="00A70FF1">
              <w:t>bachelor</w:t>
            </w:r>
            <w:proofErr w:type="spellEnd"/>
            <w:r w:rsidRPr="00A70FF1">
              <w:t xml:space="preserve"> soumis </w:t>
            </w:r>
            <w:proofErr w:type="spellStart"/>
            <w:r w:rsidRPr="00A70FF1">
              <w:t>a</w:t>
            </w:r>
            <w:proofErr w:type="spellEnd"/>
            <w:r w:rsidRPr="00A70FF1">
              <w:t xml:space="preserve">̀ un contrat de </w:t>
            </w:r>
            <w:proofErr w:type="spellStart"/>
            <w:r w:rsidRPr="00A70FF1">
              <w:t>confidentialite</w:t>
            </w:r>
            <w:proofErr w:type="spellEnd"/>
            <w:r w:rsidRPr="00A70FF1">
              <w:t xml:space="preserve">́ : non </w:t>
            </w:r>
          </w:p>
          <w:p w14:paraId="31C2480E" w14:textId="77777777" w:rsidR="002352B6" w:rsidRDefault="002352B6" w:rsidP="002352B6">
            <w:pPr>
              <w:pStyle w:val="VRAINORMAL"/>
              <w:ind w:firstLine="0"/>
              <w:jc w:val="left"/>
            </w:pPr>
          </w:p>
        </w:tc>
      </w:tr>
    </w:tbl>
    <w:p w14:paraId="5F3CF021" w14:textId="77777777" w:rsidR="002352B6" w:rsidRDefault="002352B6">
      <w:pPr>
        <w:spacing w:after="160" w:line="259" w:lineRule="auto"/>
        <w:rPr>
          <w:rFonts w:eastAsiaTheme="majorEastAsia" w:cstheme="majorBidi"/>
          <w:b/>
          <w:bCs/>
          <w:smallCaps/>
          <w:kern w:val="36"/>
          <w:sz w:val="40"/>
          <w:szCs w:val="40"/>
        </w:rPr>
      </w:pPr>
    </w:p>
    <w:p w14:paraId="17E85439" w14:textId="0583CC88" w:rsidR="00C1730D" w:rsidRDefault="001279D6" w:rsidP="005B4B23">
      <w:pPr>
        <w:pStyle w:val="Titre"/>
      </w:pPr>
      <w:bookmarkStart w:id="4" w:name="_Toc12281057"/>
      <w:r>
        <w:lastRenderedPageBreak/>
        <w:t>Résumé</w:t>
      </w:r>
      <w:bookmarkEnd w:id="4"/>
    </w:p>
    <w:p w14:paraId="2C4A3FB8" w14:textId="377B462B" w:rsidR="00944AD1" w:rsidRDefault="00944AD1" w:rsidP="00944AD1"/>
    <w:p w14:paraId="0F3FAEAC" w14:textId="191CC82A" w:rsidR="00944AD1" w:rsidRDefault="00944AD1" w:rsidP="00944AD1"/>
    <w:p w14:paraId="11309BB3" w14:textId="77777777" w:rsidR="00944AD1" w:rsidRPr="00944AD1" w:rsidRDefault="00944AD1" w:rsidP="00944AD1"/>
    <w:p w14:paraId="589A288C" w14:textId="1D8F9B2C" w:rsidR="005A40FA" w:rsidRDefault="005A40FA" w:rsidP="00E15B51">
      <w:pPr>
        <w:pStyle w:val="VRAINORMAL"/>
        <w:ind w:firstLine="0"/>
        <w:rPr>
          <w:color w:val="000000" w:themeColor="text1"/>
        </w:rPr>
      </w:pPr>
      <w:r w:rsidRPr="005A40FA">
        <w:rPr>
          <w:color w:val="000000" w:themeColor="text1"/>
        </w:rPr>
        <w:t xml:space="preserve">La constante évolution des technologies est de plus en plus </w:t>
      </w:r>
      <w:r>
        <w:rPr>
          <w:color w:val="000000" w:themeColor="text1"/>
        </w:rPr>
        <w:t>flagrante</w:t>
      </w:r>
      <w:r w:rsidRPr="005A40FA">
        <w:rPr>
          <w:color w:val="000000" w:themeColor="text1"/>
        </w:rPr>
        <w:t xml:space="preserve"> aujourd’hui, et une multitude d’outils voient le jour. Ces mêmes outils se sont rendus indispensables et sont </w:t>
      </w:r>
      <w:r>
        <w:rPr>
          <w:color w:val="000000" w:themeColor="text1"/>
        </w:rPr>
        <w:t>maintenant</w:t>
      </w:r>
      <w:r w:rsidRPr="005A40FA">
        <w:rPr>
          <w:color w:val="000000" w:themeColor="text1"/>
        </w:rPr>
        <w:t xml:space="preserve"> omniprésents dans nos vies et dans </w:t>
      </w:r>
      <w:r>
        <w:rPr>
          <w:color w:val="000000" w:themeColor="text1"/>
        </w:rPr>
        <w:t>notre</w:t>
      </w:r>
      <w:r w:rsidRPr="005A40FA">
        <w:rPr>
          <w:color w:val="000000" w:themeColor="text1"/>
        </w:rPr>
        <w:t xml:space="preserve"> société. En effet, du simple beeper à la </w:t>
      </w:r>
      <w:proofErr w:type="spellStart"/>
      <w:r w:rsidRPr="005A40FA">
        <w:rPr>
          <w:color w:val="000000" w:themeColor="text1"/>
        </w:rPr>
        <w:t>Blockchain</w:t>
      </w:r>
      <w:proofErr w:type="spellEnd"/>
      <w:r w:rsidRPr="005A40FA">
        <w:rPr>
          <w:color w:val="000000" w:themeColor="text1"/>
        </w:rPr>
        <w:t xml:space="preserve">, ils trouvent leurs applications partout. Cette croissance a permis de naturellement </w:t>
      </w:r>
      <w:r>
        <w:rPr>
          <w:color w:val="000000" w:themeColor="text1"/>
        </w:rPr>
        <w:t xml:space="preserve">, </w:t>
      </w:r>
      <w:r w:rsidRPr="005A40FA">
        <w:rPr>
          <w:color w:val="000000" w:themeColor="text1"/>
        </w:rPr>
        <w:t xml:space="preserve">mais non sans peine, </w:t>
      </w:r>
      <w:r w:rsidR="00BA3283">
        <w:rPr>
          <w:color w:val="000000" w:themeColor="text1"/>
        </w:rPr>
        <w:t xml:space="preserve">à </w:t>
      </w:r>
      <w:r w:rsidRPr="005A40FA">
        <w:rPr>
          <w:color w:val="000000" w:themeColor="text1"/>
        </w:rPr>
        <w:t>orienter l’apprentissage scolaire vers une migration informatique de masse, permettant aux élèves d’accéder à une multitude d’outils et de techniques permettant de graduellement améliorer leur apprentissage des compétences et connaissances.</w:t>
      </w:r>
    </w:p>
    <w:p w14:paraId="13E4BBE8" w14:textId="6C2CE0C0" w:rsidR="005A40FA" w:rsidRDefault="005A40FA" w:rsidP="00E15B51">
      <w:pPr>
        <w:pStyle w:val="VRAINORMAL"/>
        <w:ind w:firstLine="0"/>
        <w:rPr>
          <w:color w:val="000000" w:themeColor="text1"/>
        </w:rPr>
      </w:pPr>
      <w:r w:rsidRPr="005A40FA">
        <w:rPr>
          <w:color w:val="000000" w:themeColor="text1"/>
        </w:rPr>
        <w:t>Hepia n'a pas dérogé à cette croissance et se voit doté de plus en plus de cours utilisant des technologies liées à l’informatique (cours et démonstration sur ordinateur, impression 3D, etc.. ). Même la filière des technologies de l’informations, ITI, met constamment à jour ses outils d’apprentissage pour rester à niveau, et c’est dans cette optique qu’a été imaginé DojoHepia.</w:t>
      </w:r>
    </w:p>
    <w:p w14:paraId="2CAF5E3F" w14:textId="267B1073" w:rsidR="005A40FA" w:rsidRDefault="005A40FA" w:rsidP="0078041B">
      <w:pPr>
        <w:pStyle w:val="VRAINORMAL"/>
        <w:ind w:firstLine="709"/>
        <w:rPr>
          <w:color w:val="000000" w:themeColor="text1"/>
        </w:rPr>
      </w:pPr>
      <w:r w:rsidRPr="005A40FA">
        <w:rPr>
          <w:color w:val="000000" w:themeColor="text1"/>
        </w:rPr>
        <w:t xml:space="preserve">DojoHepia est une plateforme d’apprentissage de programmation en ligne, dont l’objectif principal est de permettre aux élèves de réaliser des exercices, ne nécessitant pas d’installer des outils ou </w:t>
      </w:r>
      <w:proofErr w:type="spellStart"/>
      <w:r w:rsidRPr="005A40FA">
        <w:rPr>
          <w:color w:val="000000" w:themeColor="text1"/>
        </w:rPr>
        <w:t>Frameworks</w:t>
      </w:r>
      <w:proofErr w:type="spellEnd"/>
      <w:r w:rsidRPr="005A40FA">
        <w:rPr>
          <w:color w:val="000000" w:themeColor="text1"/>
        </w:rPr>
        <w:t xml:space="preserve"> pour leur réalisation, mais bien d’avoir son propre outil de programmation et validation en ligne</w:t>
      </w:r>
      <w:r>
        <w:rPr>
          <w:color w:val="000000" w:themeColor="text1"/>
        </w:rPr>
        <w:t xml:space="preserve">. L’objectif est aussi de </w:t>
      </w:r>
      <w:r w:rsidRPr="005A40FA">
        <w:rPr>
          <w:color w:val="000000" w:themeColor="text1"/>
        </w:rPr>
        <w:t>leur permettre d’y sauvegarder leur progression générale, sur une seule et même plateforme</w:t>
      </w:r>
      <w:r>
        <w:rPr>
          <w:color w:val="000000" w:themeColor="text1"/>
        </w:rPr>
        <w:t>.</w:t>
      </w:r>
      <w:r w:rsidRPr="005A40FA">
        <w:rPr>
          <w:color w:val="000000" w:themeColor="text1"/>
        </w:rPr>
        <w:t xml:space="preserve"> Ne partant d’aucunes bases et d’aucun projet, une partie du travail se porte sur l’analyse des outils nécessaires et du marché existant. Aussi, Une intention toute particulière est portée sur l’étude des technologies de développement Web les mieux cotées du moment, ainsi que sur le design et l’expérience utilisateur, pour permettre à DojoHepia de devenir et rester une plateforme fiable et simple d’utilisation.</w:t>
      </w:r>
    </w:p>
    <w:p w14:paraId="6C411BB2" w14:textId="77777777" w:rsidR="005A40FA" w:rsidRDefault="005A40FA" w:rsidP="00E15B51">
      <w:pPr>
        <w:pStyle w:val="VRAINORMAL"/>
        <w:ind w:firstLine="0"/>
        <w:rPr>
          <w:color w:val="000000" w:themeColor="text1"/>
        </w:rPr>
      </w:pPr>
    </w:p>
    <w:p w14:paraId="65F1A441" w14:textId="5A32DBF3" w:rsidR="001279D6" w:rsidRDefault="001279D6" w:rsidP="007A4DC4">
      <w:pPr>
        <w:pStyle w:val="VRAINORMAL"/>
        <w:ind w:firstLine="709"/>
      </w:pPr>
      <w:r>
        <w:br w:type="page"/>
      </w:r>
    </w:p>
    <w:p w14:paraId="02374468" w14:textId="5EDA7117" w:rsidR="001279D6" w:rsidRDefault="001279D6" w:rsidP="001D6E74">
      <w:pPr>
        <w:pStyle w:val="Titre"/>
      </w:pPr>
      <w:bookmarkStart w:id="5" w:name="_Toc12281058"/>
      <w:r>
        <w:lastRenderedPageBreak/>
        <w:t xml:space="preserve">Table des </w:t>
      </w:r>
      <w:r w:rsidRPr="005A1F30">
        <w:t>illustrations</w:t>
      </w:r>
      <w:bookmarkEnd w:id="5"/>
    </w:p>
    <w:p w14:paraId="37C9F63D" w14:textId="0574233D" w:rsidR="005E39FA" w:rsidRDefault="009B273A">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Figure" </w:instrText>
      </w:r>
      <w:r>
        <w:rPr>
          <w:rFonts w:ascii="Arial" w:hAnsi="Arial" w:cs="Arial"/>
          <w:i/>
          <w:iCs/>
        </w:rPr>
        <w:fldChar w:fldCharType="separate"/>
      </w:r>
      <w:hyperlink w:anchor="_Toc12274093" w:history="1">
        <w:r w:rsidR="005E39FA" w:rsidRPr="002F7AC6">
          <w:rPr>
            <w:rStyle w:val="Lienhypertexte"/>
            <w:noProof/>
          </w:rPr>
          <w:t>Figure 1 - Architecture de DojoHepia</w:t>
        </w:r>
        <w:r w:rsidR="005E39FA">
          <w:rPr>
            <w:noProof/>
            <w:webHidden/>
          </w:rPr>
          <w:tab/>
        </w:r>
        <w:r w:rsidR="005E39FA">
          <w:rPr>
            <w:noProof/>
            <w:webHidden/>
          </w:rPr>
          <w:fldChar w:fldCharType="begin"/>
        </w:r>
        <w:r w:rsidR="005E39FA">
          <w:rPr>
            <w:noProof/>
            <w:webHidden/>
          </w:rPr>
          <w:instrText xml:space="preserve"> PAGEREF _Toc12274093 \h </w:instrText>
        </w:r>
        <w:r w:rsidR="005E39FA">
          <w:rPr>
            <w:noProof/>
            <w:webHidden/>
          </w:rPr>
        </w:r>
        <w:r w:rsidR="005E39FA">
          <w:rPr>
            <w:noProof/>
            <w:webHidden/>
          </w:rPr>
          <w:fldChar w:fldCharType="separate"/>
        </w:r>
        <w:r w:rsidR="00E15B51">
          <w:rPr>
            <w:noProof/>
            <w:webHidden/>
          </w:rPr>
          <w:t>21</w:t>
        </w:r>
        <w:r w:rsidR="005E39FA">
          <w:rPr>
            <w:noProof/>
            <w:webHidden/>
          </w:rPr>
          <w:fldChar w:fldCharType="end"/>
        </w:r>
      </w:hyperlink>
    </w:p>
    <w:p w14:paraId="59F8449F" w14:textId="546F0497" w:rsidR="005E39FA" w:rsidRDefault="004608FE">
      <w:pPr>
        <w:pStyle w:val="Tabledesillustrations"/>
        <w:tabs>
          <w:tab w:val="right" w:leader="dot" w:pos="9062"/>
        </w:tabs>
        <w:rPr>
          <w:rFonts w:asciiTheme="minorHAnsi" w:eastAsiaTheme="minorEastAsia" w:hAnsiTheme="minorHAnsi" w:cstheme="minorBidi"/>
          <w:noProof/>
        </w:rPr>
      </w:pPr>
      <w:hyperlink w:anchor="_Toc12274094" w:history="1">
        <w:r w:rsidR="005E39FA" w:rsidRPr="002F7AC6">
          <w:rPr>
            <w:rStyle w:val="Lienhypertexte"/>
            <w:noProof/>
          </w:rPr>
          <w:t>Figure 2 - La collection Users et ses sous-collections (AV, 2019)</w:t>
        </w:r>
        <w:r w:rsidR="005E39FA">
          <w:rPr>
            <w:noProof/>
            <w:webHidden/>
          </w:rPr>
          <w:tab/>
        </w:r>
        <w:r w:rsidR="005E39FA">
          <w:rPr>
            <w:noProof/>
            <w:webHidden/>
          </w:rPr>
          <w:fldChar w:fldCharType="begin"/>
        </w:r>
        <w:r w:rsidR="005E39FA">
          <w:rPr>
            <w:noProof/>
            <w:webHidden/>
          </w:rPr>
          <w:instrText xml:space="preserve"> PAGEREF _Toc12274094 \h </w:instrText>
        </w:r>
        <w:r w:rsidR="005E39FA">
          <w:rPr>
            <w:noProof/>
            <w:webHidden/>
          </w:rPr>
        </w:r>
        <w:r w:rsidR="005E39FA">
          <w:rPr>
            <w:noProof/>
            <w:webHidden/>
          </w:rPr>
          <w:fldChar w:fldCharType="separate"/>
        </w:r>
        <w:r w:rsidR="00E15B51">
          <w:rPr>
            <w:noProof/>
            <w:webHidden/>
          </w:rPr>
          <w:t>25</w:t>
        </w:r>
        <w:r w:rsidR="005E39FA">
          <w:rPr>
            <w:noProof/>
            <w:webHidden/>
          </w:rPr>
          <w:fldChar w:fldCharType="end"/>
        </w:r>
      </w:hyperlink>
    </w:p>
    <w:p w14:paraId="246D6606" w14:textId="7ADFD654" w:rsidR="005E39FA" w:rsidRDefault="004608FE">
      <w:pPr>
        <w:pStyle w:val="Tabledesillustrations"/>
        <w:tabs>
          <w:tab w:val="right" w:leader="dot" w:pos="9062"/>
        </w:tabs>
        <w:rPr>
          <w:rFonts w:asciiTheme="minorHAnsi" w:eastAsiaTheme="minorEastAsia" w:hAnsiTheme="minorHAnsi" w:cstheme="minorBidi"/>
          <w:noProof/>
        </w:rPr>
      </w:pPr>
      <w:hyperlink w:anchor="_Toc12274095" w:history="1">
        <w:r w:rsidR="005E39FA" w:rsidRPr="002F7AC6">
          <w:rPr>
            <w:rStyle w:val="Lienhypertexte"/>
            <w:noProof/>
          </w:rPr>
          <w:t>Figure 3 - La collection Programs et sa sous-collection (AV, 2019)</w:t>
        </w:r>
        <w:r w:rsidR="005E39FA">
          <w:rPr>
            <w:noProof/>
            <w:webHidden/>
          </w:rPr>
          <w:tab/>
        </w:r>
        <w:r w:rsidR="005E39FA">
          <w:rPr>
            <w:noProof/>
            <w:webHidden/>
          </w:rPr>
          <w:fldChar w:fldCharType="begin"/>
        </w:r>
        <w:r w:rsidR="005E39FA">
          <w:rPr>
            <w:noProof/>
            <w:webHidden/>
          </w:rPr>
          <w:instrText xml:space="preserve"> PAGEREF _Toc12274095 \h </w:instrText>
        </w:r>
        <w:r w:rsidR="005E39FA">
          <w:rPr>
            <w:noProof/>
            <w:webHidden/>
          </w:rPr>
        </w:r>
        <w:r w:rsidR="005E39FA">
          <w:rPr>
            <w:noProof/>
            <w:webHidden/>
          </w:rPr>
          <w:fldChar w:fldCharType="separate"/>
        </w:r>
        <w:r w:rsidR="00E15B51">
          <w:rPr>
            <w:noProof/>
            <w:webHidden/>
          </w:rPr>
          <w:t>27</w:t>
        </w:r>
        <w:r w:rsidR="005E39FA">
          <w:rPr>
            <w:noProof/>
            <w:webHidden/>
          </w:rPr>
          <w:fldChar w:fldCharType="end"/>
        </w:r>
      </w:hyperlink>
    </w:p>
    <w:p w14:paraId="13EFBAFD" w14:textId="24D6A432" w:rsidR="005E39FA" w:rsidRDefault="004608FE">
      <w:pPr>
        <w:pStyle w:val="Tabledesillustrations"/>
        <w:tabs>
          <w:tab w:val="right" w:leader="dot" w:pos="9062"/>
        </w:tabs>
        <w:rPr>
          <w:rFonts w:asciiTheme="minorHAnsi" w:eastAsiaTheme="minorEastAsia" w:hAnsiTheme="minorHAnsi" w:cstheme="minorBidi"/>
          <w:noProof/>
        </w:rPr>
      </w:pPr>
      <w:hyperlink w:anchor="_Toc12274096" w:history="1">
        <w:r w:rsidR="005E39FA" w:rsidRPr="002F7AC6">
          <w:rPr>
            <w:rStyle w:val="Lienhypertexte"/>
            <w:noProof/>
          </w:rPr>
          <w:t>Figure 4 - Vue des programmes (AV, 2019)</w:t>
        </w:r>
        <w:r w:rsidR="005E39FA">
          <w:rPr>
            <w:noProof/>
            <w:webHidden/>
          </w:rPr>
          <w:tab/>
        </w:r>
        <w:r w:rsidR="005E39FA">
          <w:rPr>
            <w:noProof/>
            <w:webHidden/>
          </w:rPr>
          <w:fldChar w:fldCharType="begin"/>
        </w:r>
        <w:r w:rsidR="005E39FA">
          <w:rPr>
            <w:noProof/>
            <w:webHidden/>
          </w:rPr>
          <w:instrText xml:space="preserve"> PAGEREF _Toc12274096 \h </w:instrText>
        </w:r>
        <w:r w:rsidR="005E39FA">
          <w:rPr>
            <w:noProof/>
            <w:webHidden/>
          </w:rPr>
        </w:r>
        <w:r w:rsidR="005E39FA">
          <w:rPr>
            <w:noProof/>
            <w:webHidden/>
          </w:rPr>
          <w:fldChar w:fldCharType="separate"/>
        </w:r>
        <w:r w:rsidR="00E15B51">
          <w:rPr>
            <w:noProof/>
            <w:webHidden/>
          </w:rPr>
          <w:t>32</w:t>
        </w:r>
        <w:r w:rsidR="005E39FA">
          <w:rPr>
            <w:noProof/>
            <w:webHidden/>
          </w:rPr>
          <w:fldChar w:fldCharType="end"/>
        </w:r>
      </w:hyperlink>
    </w:p>
    <w:p w14:paraId="6EE54856" w14:textId="335893DA" w:rsidR="005E39FA" w:rsidRDefault="004608FE">
      <w:pPr>
        <w:pStyle w:val="Tabledesillustrations"/>
        <w:tabs>
          <w:tab w:val="right" w:leader="dot" w:pos="9062"/>
        </w:tabs>
        <w:rPr>
          <w:rFonts w:asciiTheme="minorHAnsi" w:eastAsiaTheme="minorEastAsia" w:hAnsiTheme="minorHAnsi" w:cstheme="minorBidi"/>
          <w:noProof/>
        </w:rPr>
      </w:pPr>
      <w:hyperlink w:anchor="_Toc12274097" w:history="1">
        <w:r w:rsidR="005E39FA" w:rsidRPr="002F7AC6">
          <w:rPr>
            <w:rStyle w:val="Lienhypertexte"/>
            <w:noProof/>
          </w:rPr>
          <w:t>Figure 5 - Carte d'un programme (AV, 2019)</w:t>
        </w:r>
        <w:r w:rsidR="005E39FA">
          <w:rPr>
            <w:noProof/>
            <w:webHidden/>
          </w:rPr>
          <w:tab/>
        </w:r>
        <w:r w:rsidR="005E39FA">
          <w:rPr>
            <w:noProof/>
            <w:webHidden/>
          </w:rPr>
          <w:fldChar w:fldCharType="begin"/>
        </w:r>
        <w:r w:rsidR="005E39FA">
          <w:rPr>
            <w:noProof/>
            <w:webHidden/>
          </w:rPr>
          <w:instrText xml:space="preserve"> PAGEREF _Toc12274097 \h </w:instrText>
        </w:r>
        <w:r w:rsidR="005E39FA">
          <w:rPr>
            <w:noProof/>
            <w:webHidden/>
          </w:rPr>
        </w:r>
        <w:r w:rsidR="005E39FA">
          <w:rPr>
            <w:noProof/>
            <w:webHidden/>
          </w:rPr>
          <w:fldChar w:fldCharType="separate"/>
        </w:r>
        <w:r w:rsidR="00E15B51">
          <w:rPr>
            <w:noProof/>
            <w:webHidden/>
          </w:rPr>
          <w:t>32</w:t>
        </w:r>
        <w:r w:rsidR="005E39FA">
          <w:rPr>
            <w:noProof/>
            <w:webHidden/>
          </w:rPr>
          <w:fldChar w:fldCharType="end"/>
        </w:r>
      </w:hyperlink>
    </w:p>
    <w:p w14:paraId="6D14EF92" w14:textId="1B098DBE" w:rsidR="005E39FA" w:rsidRDefault="004608FE">
      <w:pPr>
        <w:pStyle w:val="Tabledesillustrations"/>
        <w:tabs>
          <w:tab w:val="right" w:leader="dot" w:pos="9062"/>
        </w:tabs>
        <w:rPr>
          <w:rFonts w:asciiTheme="minorHAnsi" w:eastAsiaTheme="minorEastAsia" w:hAnsiTheme="minorHAnsi" w:cstheme="minorBidi"/>
          <w:noProof/>
        </w:rPr>
      </w:pPr>
      <w:hyperlink w:anchor="_Toc12274098" w:history="1">
        <w:r w:rsidR="005E39FA" w:rsidRPr="002F7AC6">
          <w:rPr>
            <w:rStyle w:val="Lienhypertexte"/>
            <w:noProof/>
          </w:rPr>
          <w:t>Figure 6 - Vue des  programmes, aucun filtre (AV,, 2019)</w:t>
        </w:r>
        <w:r w:rsidR="005E39FA">
          <w:rPr>
            <w:noProof/>
            <w:webHidden/>
          </w:rPr>
          <w:tab/>
        </w:r>
        <w:r w:rsidR="005E39FA">
          <w:rPr>
            <w:noProof/>
            <w:webHidden/>
          </w:rPr>
          <w:fldChar w:fldCharType="begin"/>
        </w:r>
        <w:r w:rsidR="005E39FA">
          <w:rPr>
            <w:noProof/>
            <w:webHidden/>
          </w:rPr>
          <w:instrText xml:space="preserve"> PAGEREF _Toc12274098 \h </w:instrText>
        </w:r>
        <w:r w:rsidR="005E39FA">
          <w:rPr>
            <w:noProof/>
            <w:webHidden/>
          </w:rPr>
        </w:r>
        <w:r w:rsidR="005E39FA">
          <w:rPr>
            <w:noProof/>
            <w:webHidden/>
          </w:rPr>
          <w:fldChar w:fldCharType="separate"/>
        </w:r>
        <w:r w:rsidR="00E15B51">
          <w:rPr>
            <w:noProof/>
            <w:webHidden/>
          </w:rPr>
          <w:t>33</w:t>
        </w:r>
        <w:r w:rsidR="005E39FA">
          <w:rPr>
            <w:noProof/>
            <w:webHidden/>
          </w:rPr>
          <w:fldChar w:fldCharType="end"/>
        </w:r>
      </w:hyperlink>
    </w:p>
    <w:p w14:paraId="57379645" w14:textId="1171E2F3" w:rsidR="005E39FA" w:rsidRDefault="004608FE">
      <w:pPr>
        <w:pStyle w:val="Tabledesillustrations"/>
        <w:tabs>
          <w:tab w:val="right" w:leader="dot" w:pos="9062"/>
        </w:tabs>
        <w:rPr>
          <w:rFonts w:asciiTheme="minorHAnsi" w:eastAsiaTheme="minorEastAsia" w:hAnsiTheme="minorHAnsi" w:cstheme="minorBidi"/>
          <w:noProof/>
        </w:rPr>
      </w:pPr>
      <w:hyperlink w:anchor="_Toc12274099" w:history="1">
        <w:r w:rsidR="005E39FA" w:rsidRPr="002F7AC6">
          <w:rPr>
            <w:rStyle w:val="Lienhypertexte"/>
            <w:noProof/>
          </w:rPr>
          <w:t>Figure 7 - Vue des programmes, Filtre sur tag "list" appliqué (AV, 2019)</w:t>
        </w:r>
        <w:r w:rsidR="005E39FA">
          <w:rPr>
            <w:noProof/>
            <w:webHidden/>
          </w:rPr>
          <w:tab/>
        </w:r>
        <w:r w:rsidR="005E39FA">
          <w:rPr>
            <w:noProof/>
            <w:webHidden/>
          </w:rPr>
          <w:fldChar w:fldCharType="begin"/>
        </w:r>
        <w:r w:rsidR="005E39FA">
          <w:rPr>
            <w:noProof/>
            <w:webHidden/>
          </w:rPr>
          <w:instrText xml:space="preserve"> PAGEREF _Toc12274099 \h </w:instrText>
        </w:r>
        <w:r w:rsidR="005E39FA">
          <w:rPr>
            <w:noProof/>
            <w:webHidden/>
          </w:rPr>
        </w:r>
        <w:r w:rsidR="005E39FA">
          <w:rPr>
            <w:noProof/>
            <w:webHidden/>
          </w:rPr>
          <w:fldChar w:fldCharType="separate"/>
        </w:r>
        <w:r w:rsidR="00E15B51">
          <w:rPr>
            <w:noProof/>
            <w:webHidden/>
          </w:rPr>
          <w:t>33</w:t>
        </w:r>
        <w:r w:rsidR="005E39FA">
          <w:rPr>
            <w:noProof/>
            <w:webHidden/>
          </w:rPr>
          <w:fldChar w:fldCharType="end"/>
        </w:r>
      </w:hyperlink>
    </w:p>
    <w:p w14:paraId="0A8CB401" w14:textId="2B90AD68" w:rsidR="005E39FA" w:rsidRDefault="004608FE">
      <w:pPr>
        <w:pStyle w:val="Tabledesillustrations"/>
        <w:tabs>
          <w:tab w:val="right" w:leader="dot" w:pos="9062"/>
        </w:tabs>
        <w:rPr>
          <w:rFonts w:asciiTheme="minorHAnsi" w:eastAsiaTheme="minorEastAsia" w:hAnsiTheme="minorHAnsi" w:cstheme="minorBidi"/>
          <w:noProof/>
        </w:rPr>
      </w:pPr>
      <w:hyperlink w:anchor="_Toc12274100" w:history="1">
        <w:r w:rsidR="005E39FA" w:rsidRPr="002F7AC6">
          <w:rPr>
            <w:rStyle w:val="Lienhypertexte"/>
            <w:noProof/>
          </w:rPr>
          <w:t>Figure 9 - Vue des katas, Monji (AV, 2019)</w:t>
        </w:r>
        <w:r w:rsidR="005E39FA">
          <w:rPr>
            <w:noProof/>
            <w:webHidden/>
          </w:rPr>
          <w:tab/>
        </w:r>
        <w:r w:rsidR="005E39FA">
          <w:rPr>
            <w:noProof/>
            <w:webHidden/>
          </w:rPr>
          <w:fldChar w:fldCharType="begin"/>
        </w:r>
        <w:r w:rsidR="005E39FA">
          <w:rPr>
            <w:noProof/>
            <w:webHidden/>
          </w:rPr>
          <w:instrText xml:space="preserve"> PAGEREF _Toc12274100 \h </w:instrText>
        </w:r>
        <w:r w:rsidR="005E39FA">
          <w:rPr>
            <w:noProof/>
            <w:webHidden/>
          </w:rPr>
        </w:r>
        <w:r w:rsidR="005E39FA">
          <w:rPr>
            <w:noProof/>
            <w:webHidden/>
          </w:rPr>
          <w:fldChar w:fldCharType="separate"/>
        </w:r>
        <w:r w:rsidR="00E15B51">
          <w:rPr>
            <w:noProof/>
            <w:webHidden/>
          </w:rPr>
          <w:t>34</w:t>
        </w:r>
        <w:r w:rsidR="005E39FA">
          <w:rPr>
            <w:noProof/>
            <w:webHidden/>
          </w:rPr>
          <w:fldChar w:fldCharType="end"/>
        </w:r>
      </w:hyperlink>
    </w:p>
    <w:p w14:paraId="52E24328" w14:textId="4197AC37" w:rsidR="005E39FA" w:rsidRDefault="004608FE">
      <w:pPr>
        <w:pStyle w:val="Tabledesillustrations"/>
        <w:tabs>
          <w:tab w:val="right" w:leader="dot" w:pos="9062"/>
        </w:tabs>
        <w:rPr>
          <w:rFonts w:asciiTheme="minorHAnsi" w:eastAsiaTheme="minorEastAsia" w:hAnsiTheme="minorHAnsi" w:cstheme="minorBidi"/>
          <w:noProof/>
        </w:rPr>
      </w:pPr>
      <w:hyperlink w:anchor="_Toc12274101" w:history="1">
        <w:r w:rsidR="005E39FA" w:rsidRPr="002F7AC6">
          <w:rPr>
            <w:rStyle w:val="Lienhypertexte"/>
            <w:noProof/>
          </w:rPr>
          <w:t>Figure 10 - Uu kata, utilisateur Sensei (AV, 2019)</w:t>
        </w:r>
        <w:r w:rsidR="005E39FA">
          <w:rPr>
            <w:noProof/>
            <w:webHidden/>
          </w:rPr>
          <w:tab/>
        </w:r>
        <w:r w:rsidR="005E39FA">
          <w:rPr>
            <w:noProof/>
            <w:webHidden/>
          </w:rPr>
          <w:fldChar w:fldCharType="begin"/>
        </w:r>
        <w:r w:rsidR="005E39FA">
          <w:rPr>
            <w:noProof/>
            <w:webHidden/>
          </w:rPr>
          <w:instrText xml:space="preserve"> PAGEREF _Toc12274101 \h </w:instrText>
        </w:r>
        <w:r w:rsidR="005E39FA">
          <w:rPr>
            <w:noProof/>
            <w:webHidden/>
          </w:rPr>
        </w:r>
        <w:r w:rsidR="005E39FA">
          <w:rPr>
            <w:noProof/>
            <w:webHidden/>
          </w:rPr>
          <w:fldChar w:fldCharType="separate"/>
        </w:r>
        <w:r w:rsidR="00E15B51">
          <w:rPr>
            <w:noProof/>
            <w:webHidden/>
          </w:rPr>
          <w:t>35</w:t>
        </w:r>
        <w:r w:rsidR="005E39FA">
          <w:rPr>
            <w:noProof/>
            <w:webHidden/>
          </w:rPr>
          <w:fldChar w:fldCharType="end"/>
        </w:r>
      </w:hyperlink>
    </w:p>
    <w:p w14:paraId="4D374998" w14:textId="5EC24E72" w:rsidR="005E39FA" w:rsidRDefault="004608FE">
      <w:pPr>
        <w:pStyle w:val="Tabledesillustrations"/>
        <w:tabs>
          <w:tab w:val="right" w:leader="dot" w:pos="9062"/>
        </w:tabs>
        <w:rPr>
          <w:rFonts w:asciiTheme="minorHAnsi" w:eastAsiaTheme="minorEastAsia" w:hAnsiTheme="minorHAnsi" w:cstheme="minorBidi"/>
          <w:noProof/>
        </w:rPr>
      </w:pPr>
      <w:hyperlink w:anchor="_Toc12274102" w:history="1">
        <w:r w:rsidR="005E39FA" w:rsidRPr="002F7AC6">
          <w:rPr>
            <w:rStyle w:val="Lienhypertexte"/>
            <w:noProof/>
          </w:rPr>
          <w:t>Figure 11 - Vue de la réalisation d'un kata (AV, 2019)</w:t>
        </w:r>
        <w:r w:rsidR="005E39FA">
          <w:rPr>
            <w:noProof/>
            <w:webHidden/>
          </w:rPr>
          <w:tab/>
        </w:r>
        <w:r w:rsidR="005E39FA">
          <w:rPr>
            <w:noProof/>
            <w:webHidden/>
          </w:rPr>
          <w:fldChar w:fldCharType="begin"/>
        </w:r>
        <w:r w:rsidR="005E39FA">
          <w:rPr>
            <w:noProof/>
            <w:webHidden/>
          </w:rPr>
          <w:instrText xml:space="preserve"> PAGEREF _Toc12274102 \h </w:instrText>
        </w:r>
        <w:r w:rsidR="005E39FA">
          <w:rPr>
            <w:noProof/>
            <w:webHidden/>
          </w:rPr>
        </w:r>
        <w:r w:rsidR="005E39FA">
          <w:rPr>
            <w:noProof/>
            <w:webHidden/>
          </w:rPr>
          <w:fldChar w:fldCharType="separate"/>
        </w:r>
        <w:r w:rsidR="00E15B51">
          <w:rPr>
            <w:noProof/>
            <w:webHidden/>
          </w:rPr>
          <w:t>37</w:t>
        </w:r>
        <w:r w:rsidR="005E39FA">
          <w:rPr>
            <w:noProof/>
            <w:webHidden/>
          </w:rPr>
          <w:fldChar w:fldCharType="end"/>
        </w:r>
      </w:hyperlink>
    </w:p>
    <w:p w14:paraId="5D0F33EB" w14:textId="755E8036" w:rsidR="005E39FA" w:rsidRDefault="004608FE">
      <w:pPr>
        <w:pStyle w:val="Tabledesillustrations"/>
        <w:tabs>
          <w:tab w:val="right" w:leader="dot" w:pos="9062"/>
        </w:tabs>
        <w:rPr>
          <w:rFonts w:asciiTheme="minorHAnsi" w:eastAsiaTheme="minorEastAsia" w:hAnsiTheme="minorHAnsi" w:cstheme="minorBidi"/>
          <w:noProof/>
        </w:rPr>
      </w:pPr>
      <w:hyperlink w:anchor="_Toc12274103" w:history="1">
        <w:r w:rsidR="005E39FA" w:rsidRPr="002F7AC6">
          <w:rPr>
            <w:rStyle w:val="Lienhypertexte"/>
            <w:noProof/>
          </w:rPr>
          <w:t>Figure 12 – Réalisation d’un kata, communication entre les services (AV, 2019)</w:t>
        </w:r>
        <w:r w:rsidR="005E39FA">
          <w:rPr>
            <w:noProof/>
            <w:webHidden/>
          </w:rPr>
          <w:tab/>
        </w:r>
        <w:r w:rsidR="005E39FA">
          <w:rPr>
            <w:noProof/>
            <w:webHidden/>
          </w:rPr>
          <w:fldChar w:fldCharType="begin"/>
        </w:r>
        <w:r w:rsidR="005E39FA">
          <w:rPr>
            <w:noProof/>
            <w:webHidden/>
          </w:rPr>
          <w:instrText xml:space="preserve"> PAGEREF _Toc12274103 \h </w:instrText>
        </w:r>
        <w:r w:rsidR="005E39FA">
          <w:rPr>
            <w:noProof/>
            <w:webHidden/>
          </w:rPr>
        </w:r>
        <w:r w:rsidR="005E39FA">
          <w:rPr>
            <w:noProof/>
            <w:webHidden/>
          </w:rPr>
          <w:fldChar w:fldCharType="separate"/>
        </w:r>
        <w:r w:rsidR="00E15B51">
          <w:rPr>
            <w:noProof/>
            <w:webHidden/>
          </w:rPr>
          <w:t>46</w:t>
        </w:r>
        <w:r w:rsidR="005E39FA">
          <w:rPr>
            <w:noProof/>
            <w:webHidden/>
          </w:rPr>
          <w:fldChar w:fldCharType="end"/>
        </w:r>
      </w:hyperlink>
    </w:p>
    <w:p w14:paraId="2B47A733" w14:textId="7B32103A" w:rsidR="005E39FA" w:rsidRDefault="004608FE">
      <w:pPr>
        <w:pStyle w:val="Tabledesillustrations"/>
        <w:tabs>
          <w:tab w:val="right" w:leader="dot" w:pos="9062"/>
        </w:tabs>
        <w:rPr>
          <w:rFonts w:asciiTheme="minorHAnsi" w:eastAsiaTheme="minorEastAsia" w:hAnsiTheme="minorHAnsi" w:cstheme="minorBidi"/>
          <w:noProof/>
        </w:rPr>
      </w:pPr>
      <w:hyperlink w:anchor="_Toc12274104" w:history="1">
        <w:r w:rsidR="005E39FA" w:rsidRPr="002F7AC6">
          <w:rPr>
            <w:rStyle w:val="Lienhypertexte"/>
            <w:noProof/>
          </w:rPr>
          <w:t>Figure 13 - Gestion d'un kata, menu déroulant</w:t>
        </w:r>
        <w:r w:rsidR="005E39FA">
          <w:rPr>
            <w:noProof/>
            <w:webHidden/>
          </w:rPr>
          <w:tab/>
        </w:r>
        <w:r w:rsidR="005E39FA">
          <w:rPr>
            <w:noProof/>
            <w:webHidden/>
          </w:rPr>
          <w:fldChar w:fldCharType="begin"/>
        </w:r>
        <w:r w:rsidR="005E39FA">
          <w:rPr>
            <w:noProof/>
            <w:webHidden/>
          </w:rPr>
          <w:instrText xml:space="preserve"> PAGEREF _Toc12274104 \h </w:instrText>
        </w:r>
        <w:r w:rsidR="005E39FA">
          <w:rPr>
            <w:noProof/>
            <w:webHidden/>
          </w:rPr>
        </w:r>
        <w:r w:rsidR="005E39FA">
          <w:rPr>
            <w:noProof/>
            <w:webHidden/>
          </w:rPr>
          <w:fldChar w:fldCharType="separate"/>
        </w:r>
        <w:r w:rsidR="00E15B51">
          <w:rPr>
            <w:noProof/>
            <w:webHidden/>
          </w:rPr>
          <w:t>48</w:t>
        </w:r>
        <w:r w:rsidR="005E39FA">
          <w:rPr>
            <w:noProof/>
            <w:webHidden/>
          </w:rPr>
          <w:fldChar w:fldCharType="end"/>
        </w:r>
      </w:hyperlink>
    </w:p>
    <w:p w14:paraId="76E6076C" w14:textId="4AA508DE" w:rsidR="005E39FA" w:rsidRDefault="004608FE">
      <w:pPr>
        <w:pStyle w:val="Tabledesillustrations"/>
        <w:tabs>
          <w:tab w:val="right" w:leader="dot" w:pos="9062"/>
        </w:tabs>
        <w:rPr>
          <w:rFonts w:asciiTheme="minorHAnsi" w:eastAsiaTheme="minorEastAsia" w:hAnsiTheme="minorHAnsi" w:cstheme="minorBidi"/>
          <w:noProof/>
        </w:rPr>
      </w:pPr>
      <w:hyperlink w:anchor="_Toc12274105" w:history="1">
        <w:r w:rsidR="005E39FA" w:rsidRPr="002F7AC6">
          <w:rPr>
            <w:rStyle w:val="Lienhypertexte"/>
            <w:noProof/>
          </w:rPr>
          <w:t>Figure 14 - Authentification d’un client au serveur (AV, 2019)</w:t>
        </w:r>
        <w:r w:rsidR="005E39FA">
          <w:rPr>
            <w:noProof/>
            <w:webHidden/>
          </w:rPr>
          <w:tab/>
        </w:r>
        <w:r w:rsidR="005E39FA">
          <w:rPr>
            <w:noProof/>
            <w:webHidden/>
          </w:rPr>
          <w:fldChar w:fldCharType="begin"/>
        </w:r>
        <w:r w:rsidR="005E39FA">
          <w:rPr>
            <w:noProof/>
            <w:webHidden/>
          </w:rPr>
          <w:instrText xml:space="preserve"> PAGEREF _Toc12274105 \h </w:instrText>
        </w:r>
        <w:r w:rsidR="005E39FA">
          <w:rPr>
            <w:noProof/>
            <w:webHidden/>
          </w:rPr>
        </w:r>
        <w:r w:rsidR="005E39FA">
          <w:rPr>
            <w:noProof/>
            <w:webHidden/>
          </w:rPr>
          <w:fldChar w:fldCharType="separate"/>
        </w:r>
        <w:r w:rsidR="00E15B51">
          <w:rPr>
            <w:noProof/>
            <w:webHidden/>
          </w:rPr>
          <w:t>52</w:t>
        </w:r>
        <w:r w:rsidR="005E39FA">
          <w:rPr>
            <w:noProof/>
            <w:webHidden/>
          </w:rPr>
          <w:fldChar w:fldCharType="end"/>
        </w:r>
      </w:hyperlink>
    </w:p>
    <w:p w14:paraId="71B7A767" w14:textId="3F8D4709" w:rsidR="005E39FA" w:rsidRDefault="004608FE">
      <w:pPr>
        <w:pStyle w:val="Tabledesillustrations"/>
        <w:tabs>
          <w:tab w:val="right" w:leader="dot" w:pos="9062"/>
        </w:tabs>
        <w:rPr>
          <w:rFonts w:asciiTheme="minorHAnsi" w:eastAsiaTheme="minorEastAsia" w:hAnsiTheme="minorHAnsi" w:cstheme="minorBidi"/>
          <w:noProof/>
        </w:rPr>
      </w:pPr>
      <w:hyperlink w:anchor="_Toc12274106" w:history="1">
        <w:r w:rsidR="005E39FA" w:rsidRPr="002F7AC6">
          <w:rPr>
            <w:rStyle w:val="Lienhypertexte"/>
            <w:noProof/>
          </w:rPr>
          <w:t>Figure 15 - Cycle de vie d’une requête http (AV, 2019)</w:t>
        </w:r>
        <w:r w:rsidR="005E39FA">
          <w:rPr>
            <w:noProof/>
            <w:webHidden/>
          </w:rPr>
          <w:tab/>
        </w:r>
        <w:r w:rsidR="005E39FA">
          <w:rPr>
            <w:noProof/>
            <w:webHidden/>
          </w:rPr>
          <w:fldChar w:fldCharType="begin"/>
        </w:r>
        <w:r w:rsidR="005E39FA">
          <w:rPr>
            <w:noProof/>
            <w:webHidden/>
          </w:rPr>
          <w:instrText xml:space="preserve"> PAGEREF _Toc12274106 \h </w:instrText>
        </w:r>
        <w:r w:rsidR="005E39FA">
          <w:rPr>
            <w:noProof/>
            <w:webHidden/>
          </w:rPr>
        </w:r>
        <w:r w:rsidR="005E39FA">
          <w:rPr>
            <w:noProof/>
            <w:webHidden/>
          </w:rPr>
          <w:fldChar w:fldCharType="separate"/>
        </w:r>
        <w:r w:rsidR="00E15B51">
          <w:rPr>
            <w:noProof/>
            <w:webHidden/>
          </w:rPr>
          <w:t>53</w:t>
        </w:r>
        <w:r w:rsidR="005E39FA">
          <w:rPr>
            <w:noProof/>
            <w:webHidden/>
          </w:rPr>
          <w:fldChar w:fldCharType="end"/>
        </w:r>
      </w:hyperlink>
    </w:p>
    <w:p w14:paraId="2D9E0D49" w14:textId="39149379" w:rsidR="005E39FA" w:rsidRDefault="004608FE">
      <w:pPr>
        <w:pStyle w:val="Tabledesillustrations"/>
        <w:tabs>
          <w:tab w:val="right" w:leader="dot" w:pos="9062"/>
        </w:tabs>
        <w:rPr>
          <w:rFonts w:asciiTheme="minorHAnsi" w:eastAsiaTheme="minorEastAsia" w:hAnsiTheme="minorHAnsi" w:cstheme="minorBidi"/>
          <w:noProof/>
        </w:rPr>
      </w:pPr>
      <w:hyperlink w:anchor="_Toc12274107" w:history="1">
        <w:r w:rsidR="005E39FA" w:rsidRPr="002F7AC6">
          <w:rPr>
            <w:rStyle w:val="Lienhypertexte"/>
            <w:noProof/>
          </w:rPr>
          <w:t>Figure 16 - Manuel utilisateur : Sensei - Page de Sponsoring (AV, 2019)</w:t>
        </w:r>
        <w:r w:rsidR="005E39FA">
          <w:rPr>
            <w:noProof/>
            <w:webHidden/>
          </w:rPr>
          <w:tab/>
        </w:r>
        <w:r w:rsidR="005E39FA">
          <w:rPr>
            <w:noProof/>
            <w:webHidden/>
          </w:rPr>
          <w:fldChar w:fldCharType="begin"/>
        </w:r>
        <w:r w:rsidR="005E39FA">
          <w:rPr>
            <w:noProof/>
            <w:webHidden/>
          </w:rPr>
          <w:instrText xml:space="preserve"> PAGEREF _Toc12274107 \h </w:instrText>
        </w:r>
        <w:r w:rsidR="005E39FA">
          <w:rPr>
            <w:noProof/>
            <w:webHidden/>
          </w:rPr>
        </w:r>
        <w:r w:rsidR="005E39FA">
          <w:rPr>
            <w:noProof/>
            <w:webHidden/>
          </w:rPr>
          <w:fldChar w:fldCharType="separate"/>
        </w:r>
        <w:r w:rsidR="00E15B51">
          <w:rPr>
            <w:noProof/>
            <w:webHidden/>
          </w:rPr>
          <w:t>62</w:t>
        </w:r>
        <w:r w:rsidR="005E39FA">
          <w:rPr>
            <w:noProof/>
            <w:webHidden/>
          </w:rPr>
          <w:fldChar w:fldCharType="end"/>
        </w:r>
      </w:hyperlink>
    </w:p>
    <w:p w14:paraId="23706E88" w14:textId="39F0453A" w:rsidR="005E39FA" w:rsidRDefault="004608FE">
      <w:pPr>
        <w:pStyle w:val="Tabledesillustrations"/>
        <w:tabs>
          <w:tab w:val="right" w:leader="dot" w:pos="9062"/>
        </w:tabs>
        <w:rPr>
          <w:rFonts w:asciiTheme="minorHAnsi" w:eastAsiaTheme="minorEastAsia" w:hAnsiTheme="minorHAnsi" w:cstheme="minorBidi"/>
          <w:noProof/>
        </w:rPr>
      </w:pPr>
      <w:hyperlink w:anchor="_Toc12274108" w:history="1">
        <w:r w:rsidR="005E39FA" w:rsidRPr="002F7AC6">
          <w:rPr>
            <w:rStyle w:val="Lienhypertexte"/>
            <w:noProof/>
          </w:rPr>
          <w:t>Figure 17 - Manuel utilisateur : Sensei - Token généré (AV, 2019)</w:t>
        </w:r>
        <w:r w:rsidR="005E39FA">
          <w:rPr>
            <w:noProof/>
            <w:webHidden/>
          </w:rPr>
          <w:tab/>
        </w:r>
        <w:r w:rsidR="005E39FA">
          <w:rPr>
            <w:noProof/>
            <w:webHidden/>
          </w:rPr>
          <w:fldChar w:fldCharType="begin"/>
        </w:r>
        <w:r w:rsidR="005E39FA">
          <w:rPr>
            <w:noProof/>
            <w:webHidden/>
          </w:rPr>
          <w:instrText xml:space="preserve"> PAGEREF _Toc12274108 \h </w:instrText>
        </w:r>
        <w:r w:rsidR="005E39FA">
          <w:rPr>
            <w:noProof/>
            <w:webHidden/>
          </w:rPr>
        </w:r>
        <w:r w:rsidR="005E39FA">
          <w:rPr>
            <w:noProof/>
            <w:webHidden/>
          </w:rPr>
          <w:fldChar w:fldCharType="separate"/>
        </w:r>
        <w:r w:rsidR="00E15B51">
          <w:rPr>
            <w:noProof/>
            <w:webHidden/>
          </w:rPr>
          <w:t>62</w:t>
        </w:r>
        <w:r w:rsidR="005E39FA">
          <w:rPr>
            <w:noProof/>
            <w:webHidden/>
          </w:rPr>
          <w:fldChar w:fldCharType="end"/>
        </w:r>
      </w:hyperlink>
    </w:p>
    <w:p w14:paraId="2B4D160C" w14:textId="7EA8FBBD" w:rsidR="005E39FA" w:rsidRDefault="004608FE">
      <w:pPr>
        <w:pStyle w:val="Tabledesillustrations"/>
        <w:tabs>
          <w:tab w:val="right" w:leader="dot" w:pos="9062"/>
        </w:tabs>
        <w:rPr>
          <w:rFonts w:asciiTheme="minorHAnsi" w:eastAsiaTheme="minorEastAsia" w:hAnsiTheme="minorHAnsi" w:cstheme="minorBidi"/>
          <w:noProof/>
        </w:rPr>
      </w:pPr>
      <w:hyperlink w:anchor="_Toc12274109" w:history="1">
        <w:r w:rsidR="005E39FA" w:rsidRPr="002F7AC6">
          <w:rPr>
            <w:rStyle w:val="Lienhypertexte"/>
            <w:noProof/>
          </w:rPr>
          <w:t>Figure 18 - Manuel utilisateur : Monji - Tous les programmes disponibles (AV, 2019)</w:t>
        </w:r>
        <w:r w:rsidR="005E39FA">
          <w:rPr>
            <w:noProof/>
            <w:webHidden/>
          </w:rPr>
          <w:tab/>
        </w:r>
        <w:r w:rsidR="005E39FA">
          <w:rPr>
            <w:noProof/>
            <w:webHidden/>
          </w:rPr>
          <w:fldChar w:fldCharType="begin"/>
        </w:r>
        <w:r w:rsidR="005E39FA">
          <w:rPr>
            <w:noProof/>
            <w:webHidden/>
          </w:rPr>
          <w:instrText xml:space="preserve"> PAGEREF _Toc12274109 \h </w:instrText>
        </w:r>
        <w:r w:rsidR="005E39FA">
          <w:rPr>
            <w:noProof/>
            <w:webHidden/>
          </w:rPr>
        </w:r>
        <w:r w:rsidR="005E39FA">
          <w:rPr>
            <w:noProof/>
            <w:webHidden/>
          </w:rPr>
          <w:fldChar w:fldCharType="separate"/>
        </w:r>
        <w:r w:rsidR="00E15B51">
          <w:rPr>
            <w:noProof/>
            <w:webHidden/>
          </w:rPr>
          <w:t>63</w:t>
        </w:r>
        <w:r w:rsidR="005E39FA">
          <w:rPr>
            <w:noProof/>
            <w:webHidden/>
          </w:rPr>
          <w:fldChar w:fldCharType="end"/>
        </w:r>
      </w:hyperlink>
    </w:p>
    <w:p w14:paraId="47539E81" w14:textId="1239858D" w:rsidR="005E39FA" w:rsidRDefault="004608FE">
      <w:pPr>
        <w:pStyle w:val="Tabledesillustrations"/>
        <w:tabs>
          <w:tab w:val="right" w:leader="dot" w:pos="9062"/>
        </w:tabs>
        <w:rPr>
          <w:rFonts w:asciiTheme="minorHAnsi" w:eastAsiaTheme="minorEastAsia" w:hAnsiTheme="minorHAnsi" w:cstheme="minorBidi"/>
          <w:noProof/>
        </w:rPr>
      </w:pPr>
      <w:hyperlink w:anchor="_Toc12274110" w:history="1">
        <w:r w:rsidR="005E39FA" w:rsidRPr="002F7AC6">
          <w:rPr>
            <w:rStyle w:val="Lienhypertexte"/>
            <w:noProof/>
          </w:rPr>
          <w:t>Figure 19 - Manuel utilisateur : Monji - Tous les programmes disponibles | Aucun filtre (AV, 2019)</w:t>
        </w:r>
        <w:r w:rsidR="005E39FA">
          <w:rPr>
            <w:noProof/>
            <w:webHidden/>
          </w:rPr>
          <w:tab/>
        </w:r>
        <w:r w:rsidR="005E39FA">
          <w:rPr>
            <w:noProof/>
            <w:webHidden/>
          </w:rPr>
          <w:fldChar w:fldCharType="begin"/>
        </w:r>
        <w:r w:rsidR="005E39FA">
          <w:rPr>
            <w:noProof/>
            <w:webHidden/>
          </w:rPr>
          <w:instrText xml:space="preserve"> PAGEREF _Toc12274110 \h </w:instrText>
        </w:r>
        <w:r w:rsidR="005E39FA">
          <w:rPr>
            <w:noProof/>
            <w:webHidden/>
          </w:rPr>
        </w:r>
        <w:r w:rsidR="005E39FA">
          <w:rPr>
            <w:noProof/>
            <w:webHidden/>
          </w:rPr>
          <w:fldChar w:fldCharType="separate"/>
        </w:r>
        <w:r w:rsidR="00E15B51">
          <w:rPr>
            <w:noProof/>
            <w:webHidden/>
          </w:rPr>
          <w:t>64</w:t>
        </w:r>
        <w:r w:rsidR="005E39FA">
          <w:rPr>
            <w:noProof/>
            <w:webHidden/>
          </w:rPr>
          <w:fldChar w:fldCharType="end"/>
        </w:r>
      </w:hyperlink>
    </w:p>
    <w:p w14:paraId="6DF49407" w14:textId="01070A61" w:rsidR="005E39FA" w:rsidRDefault="004608FE">
      <w:pPr>
        <w:pStyle w:val="Tabledesillustrations"/>
        <w:tabs>
          <w:tab w:val="right" w:leader="dot" w:pos="9062"/>
        </w:tabs>
        <w:rPr>
          <w:rFonts w:asciiTheme="minorHAnsi" w:eastAsiaTheme="minorEastAsia" w:hAnsiTheme="minorHAnsi" w:cstheme="minorBidi"/>
          <w:noProof/>
        </w:rPr>
      </w:pPr>
      <w:hyperlink w:anchor="_Toc12274111" w:history="1">
        <w:r w:rsidR="005E39FA" w:rsidRPr="002F7AC6">
          <w:rPr>
            <w:rStyle w:val="Lienhypertexte"/>
            <w:noProof/>
          </w:rPr>
          <w:t>Figure 20 - Manuel utilisateur : Monji -Page : Tous les programmes disponibles | Filtrée par tag (AV, 2019)</w:t>
        </w:r>
        <w:r w:rsidR="005E39FA">
          <w:rPr>
            <w:noProof/>
            <w:webHidden/>
          </w:rPr>
          <w:tab/>
        </w:r>
        <w:r w:rsidR="005E39FA">
          <w:rPr>
            <w:noProof/>
            <w:webHidden/>
          </w:rPr>
          <w:fldChar w:fldCharType="begin"/>
        </w:r>
        <w:r w:rsidR="005E39FA">
          <w:rPr>
            <w:noProof/>
            <w:webHidden/>
          </w:rPr>
          <w:instrText xml:space="preserve"> PAGEREF _Toc12274111 \h </w:instrText>
        </w:r>
        <w:r w:rsidR="005E39FA">
          <w:rPr>
            <w:noProof/>
            <w:webHidden/>
          </w:rPr>
        </w:r>
        <w:r w:rsidR="005E39FA">
          <w:rPr>
            <w:noProof/>
            <w:webHidden/>
          </w:rPr>
          <w:fldChar w:fldCharType="separate"/>
        </w:r>
        <w:r w:rsidR="00E15B51">
          <w:rPr>
            <w:noProof/>
            <w:webHidden/>
          </w:rPr>
          <w:t>64</w:t>
        </w:r>
        <w:r w:rsidR="005E39FA">
          <w:rPr>
            <w:noProof/>
            <w:webHidden/>
          </w:rPr>
          <w:fldChar w:fldCharType="end"/>
        </w:r>
      </w:hyperlink>
    </w:p>
    <w:p w14:paraId="5ADFB03A" w14:textId="75E0C405" w:rsidR="005E39FA" w:rsidRDefault="004608FE">
      <w:pPr>
        <w:pStyle w:val="Tabledesillustrations"/>
        <w:tabs>
          <w:tab w:val="right" w:leader="dot" w:pos="9062"/>
        </w:tabs>
        <w:rPr>
          <w:rFonts w:asciiTheme="minorHAnsi" w:eastAsiaTheme="minorEastAsia" w:hAnsiTheme="minorHAnsi" w:cstheme="minorBidi"/>
          <w:noProof/>
        </w:rPr>
      </w:pPr>
      <w:hyperlink w:anchor="_Toc12274112" w:history="1">
        <w:r w:rsidR="005E39FA" w:rsidRPr="002F7AC6">
          <w:rPr>
            <w:rStyle w:val="Lienhypertexte"/>
            <w:noProof/>
          </w:rPr>
          <w:t>Figure 21 - Manuel utilisateur : Monji - Page d'un kata, utilisateur non-abonné (AV, 2019)</w:t>
        </w:r>
        <w:r w:rsidR="005E39FA">
          <w:rPr>
            <w:noProof/>
            <w:webHidden/>
          </w:rPr>
          <w:tab/>
        </w:r>
        <w:r w:rsidR="005E39FA">
          <w:rPr>
            <w:noProof/>
            <w:webHidden/>
          </w:rPr>
          <w:fldChar w:fldCharType="begin"/>
        </w:r>
        <w:r w:rsidR="005E39FA">
          <w:rPr>
            <w:noProof/>
            <w:webHidden/>
          </w:rPr>
          <w:instrText xml:space="preserve"> PAGEREF _Toc12274112 \h </w:instrText>
        </w:r>
        <w:r w:rsidR="005E39FA">
          <w:rPr>
            <w:noProof/>
            <w:webHidden/>
          </w:rPr>
        </w:r>
        <w:r w:rsidR="005E39FA">
          <w:rPr>
            <w:noProof/>
            <w:webHidden/>
          </w:rPr>
          <w:fldChar w:fldCharType="separate"/>
        </w:r>
        <w:r w:rsidR="00E15B51">
          <w:rPr>
            <w:noProof/>
            <w:webHidden/>
          </w:rPr>
          <w:t>65</w:t>
        </w:r>
        <w:r w:rsidR="005E39FA">
          <w:rPr>
            <w:noProof/>
            <w:webHidden/>
          </w:rPr>
          <w:fldChar w:fldCharType="end"/>
        </w:r>
      </w:hyperlink>
    </w:p>
    <w:p w14:paraId="52787943" w14:textId="34C3EB8F" w:rsidR="005E39FA" w:rsidRDefault="004608FE">
      <w:pPr>
        <w:pStyle w:val="Tabledesillustrations"/>
        <w:tabs>
          <w:tab w:val="right" w:leader="dot" w:pos="9062"/>
        </w:tabs>
        <w:rPr>
          <w:rFonts w:asciiTheme="minorHAnsi" w:eastAsiaTheme="minorEastAsia" w:hAnsiTheme="minorHAnsi" w:cstheme="minorBidi"/>
          <w:noProof/>
        </w:rPr>
      </w:pPr>
      <w:hyperlink w:anchor="_Toc12274113" w:history="1">
        <w:r w:rsidR="005E39FA" w:rsidRPr="002F7AC6">
          <w:rPr>
            <w:rStyle w:val="Lienhypertexte"/>
            <w:noProof/>
          </w:rPr>
          <w:t>Figure 22 - Manuel utilisateur : Monji - Page d'un kata, utilisateur abonné (AV, 2019)</w:t>
        </w:r>
        <w:r w:rsidR="005E39FA">
          <w:rPr>
            <w:noProof/>
            <w:webHidden/>
          </w:rPr>
          <w:tab/>
        </w:r>
        <w:r w:rsidR="005E39FA">
          <w:rPr>
            <w:noProof/>
            <w:webHidden/>
          </w:rPr>
          <w:fldChar w:fldCharType="begin"/>
        </w:r>
        <w:r w:rsidR="005E39FA">
          <w:rPr>
            <w:noProof/>
            <w:webHidden/>
          </w:rPr>
          <w:instrText xml:space="preserve"> PAGEREF _Toc12274113 \h </w:instrText>
        </w:r>
        <w:r w:rsidR="005E39FA">
          <w:rPr>
            <w:noProof/>
            <w:webHidden/>
          </w:rPr>
        </w:r>
        <w:r w:rsidR="005E39FA">
          <w:rPr>
            <w:noProof/>
            <w:webHidden/>
          </w:rPr>
          <w:fldChar w:fldCharType="separate"/>
        </w:r>
        <w:r w:rsidR="00E15B51">
          <w:rPr>
            <w:noProof/>
            <w:webHidden/>
          </w:rPr>
          <w:t>65</w:t>
        </w:r>
        <w:r w:rsidR="005E39FA">
          <w:rPr>
            <w:noProof/>
            <w:webHidden/>
          </w:rPr>
          <w:fldChar w:fldCharType="end"/>
        </w:r>
      </w:hyperlink>
    </w:p>
    <w:p w14:paraId="72D0D129" w14:textId="72451E87" w:rsidR="005E39FA" w:rsidRDefault="004608FE">
      <w:pPr>
        <w:pStyle w:val="Tabledesillustrations"/>
        <w:tabs>
          <w:tab w:val="right" w:leader="dot" w:pos="9062"/>
        </w:tabs>
        <w:rPr>
          <w:rFonts w:asciiTheme="minorHAnsi" w:eastAsiaTheme="minorEastAsia" w:hAnsiTheme="minorHAnsi" w:cstheme="minorBidi"/>
          <w:noProof/>
        </w:rPr>
      </w:pPr>
      <w:hyperlink w:anchor="_Toc12274114" w:history="1">
        <w:r w:rsidR="005E39FA" w:rsidRPr="002F7AC6">
          <w:rPr>
            <w:rStyle w:val="Lienhypertexte"/>
            <w:noProof/>
          </w:rPr>
          <w:t>Figure 23 - Manuel utilisateur : Monji - Interface de réalisation d'un kata</w:t>
        </w:r>
        <w:r w:rsidR="005E39FA">
          <w:rPr>
            <w:noProof/>
            <w:webHidden/>
          </w:rPr>
          <w:tab/>
        </w:r>
        <w:r w:rsidR="005E39FA">
          <w:rPr>
            <w:noProof/>
            <w:webHidden/>
          </w:rPr>
          <w:fldChar w:fldCharType="begin"/>
        </w:r>
        <w:r w:rsidR="005E39FA">
          <w:rPr>
            <w:noProof/>
            <w:webHidden/>
          </w:rPr>
          <w:instrText xml:space="preserve"> PAGEREF _Toc12274114 \h </w:instrText>
        </w:r>
        <w:r w:rsidR="005E39FA">
          <w:rPr>
            <w:noProof/>
            <w:webHidden/>
          </w:rPr>
        </w:r>
        <w:r w:rsidR="005E39FA">
          <w:rPr>
            <w:noProof/>
            <w:webHidden/>
          </w:rPr>
          <w:fldChar w:fldCharType="separate"/>
        </w:r>
        <w:r w:rsidR="00E15B51">
          <w:rPr>
            <w:noProof/>
            <w:webHidden/>
          </w:rPr>
          <w:t>67</w:t>
        </w:r>
        <w:r w:rsidR="005E39FA">
          <w:rPr>
            <w:noProof/>
            <w:webHidden/>
          </w:rPr>
          <w:fldChar w:fldCharType="end"/>
        </w:r>
      </w:hyperlink>
    </w:p>
    <w:p w14:paraId="4FF4F938" w14:textId="0732959B" w:rsidR="005E39FA" w:rsidRDefault="004608FE">
      <w:pPr>
        <w:pStyle w:val="Tabledesillustrations"/>
        <w:tabs>
          <w:tab w:val="right" w:leader="dot" w:pos="9062"/>
        </w:tabs>
        <w:rPr>
          <w:rFonts w:asciiTheme="minorHAnsi" w:eastAsiaTheme="minorEastAsia" w:hAnsiTheme="minorHAnsi" w:cstheme="minorBidi"/>
          <w:noProof/>
        </w:rPr>
      </w:pPr>
      <w:hyperlink w:anchor="_Toc12274115" w:history="1">
        <w:r w:rsidR="005E39FA" w:rsidRPr="002F7AC6">
          <w:rPr>
            <w:rStyle w:val="Lienhypertexte"/>
            <w:noProof/>
          </w:rPr>
          <w:t>Figure 24 - Manuel utilisateur : N'importe qui - Page de création de compte (AV, 2019)</w:t>
        </w:r>
        <w:r w:rsidR="005E39FA">
          <w:rPr>
            <w:noProof/>
            <w:webHidden/>
          </w:rPr>
          <w:tab/>
        </w:r>
        <w:r w:rsidR="005E39FA">
          <w:rPr>
            <w:noProof/>
            <w:webHidden/>
          </w:rPr>
          <w:fldChar w:fldCharType="begin"/>
        </w:r>
        <w:r w:rsidR="005E39FA">
          <w:rPr>
            <w:noProof/>
            <w:webHidden/>
          </w:rPr>
          <w:instrText xml:space="preserve"> PAGEREF _Toc12274115 \h </w:instrText>
        </w:r>
        <w:r w:rsidR="005E39FA">
          <w:rPr>
            <w:noProof/>
            <w:webHidden/>
          </w:rPr>
        </w:r>
        <w:r w:rsidR="005E39FA">
          <w:rPr>
            <w:noProof/>
            <w:webHidden/>
          </w:rPr>
          <w:fldChar w:fldCharType="separate"/>
        </w:r>
        <w:r w:rsidR="00E15B51">
          <w:rPr>
            <w:noProof/>
            <w:webHidden/>
          </w:rPr>
          <w:t>68</w:t>
        </w:r>
        <w:r w:rsidR="005E39FA">
          <w:rPr>
            <w:noProof/>
            <w:webHidden/>
          </w:rPr>
          <w:fldChar w:fldCharType="end"/>
        </w:r>
      </w:hyperlink>
    </w:p>
    <w:p w14:paraId="0409C5C5" w14:textId="747D3971" w:rsidR="005E39FA" w:rsidRDefault="004608FE">
      <w:pPr>
        <w:pStyle w:val="Tabledesillustrations"/>
        <w:tabs>
          <w:tab w:val="right" w:leader="dot" w:pos="9062"/>
        </w:tabs>
        <w:rPr>
          <w:rFonts w:asciiTheme="minorHAnsi" w:eastAsiaTheme="minorEastAsia" w:hAnsiTheme="minorHAnsi" w:cstheme="minorBidi"/>
          <w:noProof/>
        </w:rPr>
      </w:pPr>
      <w:hyperlink w:anchor="_Toc12274116" w:history="1">
        <w:r w:rsidR="005E39FA" w:rsidRPr="002F7AC6">
          <w:rPr>
            <w:rStyle w:val="Lienhypertexte"/>
            <w:noProof/>
          </w:rPr>
          <w:t>Figure 25 - Manuel utilisateur : N'importe qui -  Page d'authentification</w:t>
        </w:r>
        <w:r w:rsidR="005E39FA">
          <w:rPr>
            <w:noProof/>
            <w:webHidden/>
          </w:rPr>
          <w:tab/>
        </w:r>
        <w:r w:rsidR="005E39FA">
          <w:rPr>
            <w:noProof/>
            <w:webHidden/>
          </w:rPr>
          <w:fldChar w:fldCharType="begin"/>
        </w:r>
        <w:r w:rsidR="005E39FA">
          <w:rPr>
            <w:noProof/>
            <w:webHidden/>
          </w:rPr>
          <w:instrText xml:space="preserve"> PAGEREF _Toc12274116 \h </w:instrText>
        </w:r>
        <w:r w:rsidR="005E39FA">
          <w:rPr>
            <w:noProof/>
            <w:webHidden/>
          </w:rPr>
        </w:r>
        <w:r w:rsidR="005E39FA">
          <w:rPr>
            <w:noProof/>
            <w:webHidden/>
          </w:rPr>
          <w:fldChar w:fldCharType="separate"/>
        </w:r>
        <w:r w:rsidR="00E15B51">
          <w:rPr>
            <w:noProof/>
            <w:webHidden/>
          </w:rPr>
          <w:t>69</w:t>
        </w:r>
        <w:r w:rsidR="005E39FA">
          <w:rPr>
            <w:noProof/>
            <w:webHidden/>
          </w:rPr>
          <w:fldChar w:fldCharType="end"/>
        </w:r>
      </w:hyperlink>
    </w:p>
    <w:p w14:paraId="004D4076" w14:textId="67E42E1D" w:rsidR="002622D9" w:rsidRDefault="009B273A" w:rsidP="009B273A">
      <w:pPr>
        <w:rPr>
          <w:rFonts w:ascii="Arial" w:hAnsi="Arial" w:cs="Arial"/>
          <w:i/>
          <w:iCs/>
        </w:rPr>
      </w:pPr>
      <w:r>
        <w:rPr>
          <w:rFonts w:ascii="Arial" w:hAnsi="Arial" w:cs="Arial"/>
          <w:i/>
          <w:iCs/>
        </w:rPr>
        <w:fldChar w:fldCharType="end"/>
      </w:r>
    </w:p>
    <w:p w14:paraId="2EAE9FA6" w14:textId="2C55EC1E" w:rsidR="002622D9" w:rsidRDefault="002622D9" w:rsidP="002622D9">
      <w:pPr>
        <w:pStyle w:val="Titre"/>
      </w:pPr>
      <w:bookmarkStart w:id="6" w:name="_Toc12281059"/>
      <w:r>
        <w:t>Table des listing</w:t>
      </w:r>
      <w:bookmarkEnd w:id="6"/>
    </w:p>
    <w:p w14:paraId="43E479D3" w14:textId="53D75E25" w:rsidR="003A68B8" w:rsidRDefault="002622D9">
      <w:pPr>
        <w:pStyle w:val="Tabledesillustrations"/>
        <w:tabs>
          <w:tab w:val="right" w:leader="dot" w:pos="9062"/>
        </w:tabs>
        <w:rPr>
          <w:rFonts w:asciiTheme="minorHAnsi" w:eastAsiaTheme="minorEastAsia" w:hAnsiTheme="minorHAnsi" w:cstheme="minorBidi"/>
          <w:noProof/>
        </w:rPr>
      </w:pPr>
      <w:r>
        <w:fldChar w:fldCharType="begin"/>
      </w:r>
      <w:r>
        <w:instrText xml:space="preserve"> TOC \h \z \c "Listing" </w:instrText>
      </w:r>
      <w:r>
        <w:fldChar w:fldCharType="separate"/>
      </w:r>
      <w:hyperlink w:anchor="_Toc11943151" w:history="1">
        <w:r w:rsidR="003A68B8" w:rsidRPr="00A52B6B">
          <w:rPr>
            <w:rStyle w:val="Lienhypertexte"/>
            <w:noProof/>
          </w:rPr>
          <w:t>Listing 1 - Dockerfile de l'image python</w:t>
        </w:r>
        <w:r w:rsidR="003A68B8">
          <w:rPr>
            <w:noProof/>
            <w:webHidden/>
          </w:rPr>
          <w:tab/>
        </w:r>
        <w:r w:rsidR="003A68B8">
          <w:rPr>
            <w:noProof/>
            <w:webHidden/>
          </w:rPr>
          <w:fldChar w:fldCharType="begin"/>
        </w:r>
        <w:r w:rsidR="003A68B8">
          <w:rPr>
            <w:noProof/>
            <w:webHidden/>
          </w:rPr>
          <w:instrText xml:space="preserve"> PAGEREF _Toc11943151 \h </w:instrText>
        </w:r>
        <w:r w:rsidR="003A68B8">
          <w:rPr>
            <w:noProof/>
            <w:webHidden/>
          </w:rPr>
        </w:r>
        <w:r w:rsidR="003A68B8">
          <w:rPr>
            <w:noProof/>
            <w:webHidden/>
          </w:rPr>
          <w:fldChar w:fldCharType="separate"/>
        </w:r>
        <w:r w:rsidR="00E15B51">
          <w:rPr>
            <w:noProof/>
            <w:webHidden/>
          </w:rPr>
          <w:t>43</w:t>
        </w:r>
        <w:r w:rsidR="003A68B8">
          <w:rPr>
            <w:noProof/>
            <w:webHidden/>
          </w:rPr>
          <w:fldChar w:fldCharType="end"/>
        </w:r>
      </w:hyperlink>
    </w:p>
    <w:p w14:paraId="2F225E48" w14:textId="1EC437F1" w:rsidR="003A68B8" w:rsidRDefault="004608FE">
      <w:pPr>
        <w:pStyle w:val="Tabledesillustrations"/>
        <w:tabs>
          <w:tab w:val="right" w:leader="dot" w:pos="9062"/>
        </w:tabs>
        <w:rPr>
          <w:rFonts w:asciiTheme="minorHAnsi" w:eastAsiaTheme="minorEastAsia" w:hAnsiTheme="minorHAnsi" w:cstheme="minorBidi"/>
          <w:noProof/>
        </w:rPr>
      </w:pPr>
      <w:hyperlink w:anchor="_Toc11943152" w:history="1">
        <w:r w:rsidR="003A68B8" w:rsidRPr="00A52B6B">
          <w:rPr>
            <w:rStyle w:val="Lienhypertexte"/>
            <w:noProof/>
          </w:rPr>
          <w:t>Listing 2 - Dockerfile de l'image java</w:t>
        </w:r>
        <w:r w:rsidR="003A68B8">
          <w:rPr>
            <w:noProof/>
            <w:webHidden/>
          </w:rPr>
          <w:tab/>
        </w:r>
        <w:r w:rsidR="003A68B8">
          <w:rPr>
            <w:noProof/>
            <w:webHidden/>
          </w:rPr>
          <w:fldChar w:fldCharType="begin"/>
        </w:r>
        <w:r w:rsidR="003A68B8">
          <w:rPr>
            <w:noProof/>
            <w:webHidden/>
          </w:rPr>
          <w:instrText xml:space="preserve"> PAGEREF _Toc11943152 \h </w:instrText>
        </w:r>
        <w:r w:rsidR="003A68B8">
          <w:rPr>
            <w:noProof/>
            <w:webHidden/>
          </w:rPr>
        </w:r>
        <w:r w:rsidR="003A68B8">
          <w:rPr>
            <w:noProof/>
            <w:webHidden/>
          </w:rPr>
          <w:fldChar w:fldCharType="separate"/>
        </w:r>
        <w:r w:rsidR="00E15B51">
          <w:rPr>
            <w:noProof/>
            <w:webHidden/>
          </w:rPr>
          <w:t>44</w:t>
        </w:r>
        <w:r w:rsidR="003A68B8">
          <w:rPr>
            <w:noProof/>
            <w:webHidden/>
          </w:rPr>
          <w:fldChar w:fldCharType="end"/>
        </w:r>
      </w:hyperlink>
    </w:p>
    <w:p w14:paraId="5487C6B3" w14:textId="4EA691FF" w:rsidR="003A68B8" w:rsidRDefault="004608FE">
      <w:pPr>
        <w:pStyle w:val="Tabledesillustrations"/>
        <w:tabs>
          <w:tab w:val="right" w:leader="dot" w:pos="9062"/>
        </w:tabs>
        <w:rPr>
          <w:rFonts w:asciiTheme="minorHAnsi" w:eastAsiaTheme="minorEastAsia" w:hAnsiTheme="minorHAnsi" w:cstheme="minorBidi"/>
          <w:noProof/>
        </w:rPr>
      </w:pPr>
      <w:hyperlink w:anchor="_Toc11943153" w:history="1">
        <w:r w:rsidR="003A68B8" w:rsidRPr="00A52B6B">
          <w:rPr>
            <w:rStyle w:val="Lienhypertexte"/>
            <w:noProof/>
          </w:rPr>
          <w:t>Listing 3 - Contenu du fichier .bashrc</w:t>
        </w:r>
        <w:r w:rsidR="003A68B8">
          <w:rPr>
            <w:noProof/>
            <w:webHidden/>
          </w:rPr>
          <w:tab/>
        </w:r>
        <w:r w:rsidR="003A68B8">
          <w:rPr>
            <w:noProof/>
            <w:webHidden/>
          </w:rPr>
          <w:fldChar w:fldCharType="begin"/>
        </w:r>
        <w:r w:rsidR="003A68B8">
          <w:rPr>
            <w:noProof/>
            <w:webHidden/>
          </w:rPr>
          <w:instrText xml:space="preserve"> PAGEREF _Toc11943153 \h </w:instrText>
        </w:r>
        <w:r w:rsidR="003A68B8">
          <w:rPr>
            <w:noProof/>
            <w:webHidden/>
          </w:rPr>
        </w:r>
        <w:r w:rsidR="003A68B8">
          <w:rPr>
            <w:noProof/>
            <w:webHidden/>
          </w:rPr>
          <w:fldChar w:fldCharType="separate"/>
        </w:r>
        <w:r w:rsidR="00E15B51">
          <w:rPr>
            <w:noProof/>
            <w:webHidden/>
          </w:rPr>
          <w:t>44</w:t>
        </w:r>
        <w:r w:rsidR="003A68B8">
          <w:rPr>
            <w:noProof/>
            <w:webHidden/>
          </w:rPr>
          <w:fldChar w:fldCharType="end"/>
        </w:r>
      </w:hyperlink>
    </w:p>
    <w:p w14:paraId="77DE92FF" w14:textId="1B7071A9" w:rsidR="003A68B8" w:rsidRDefault="004608FE">
      <w:pPr>
        <w:pStyle w:val="Tabledesillustrations"/>
        <w:tabs>
          <w:tab w:val="right" w:leader="dot" w:pos="9062"/>
        </w:tabs>
        <w:rPr>
          <w:rFonts w:asciiTheme="minorHAnsi" w:eastAsiaTheme="minorEastAsia" w:hAnsiTheme="minorHAnsi" w:cstheme="minorBidi"/>
          <w:noProof/>
        </w:rPr>
      </w:pPr>
      <w:hyperlink w:anchor="_Toc11943154" w:history="1">
        <w:r w:rsidR="003A68B8" w:rsidRPr="00A52B6B">
          <w:rPr>
            <w:rStyle w:val="Lienhypertexte"/>
            <w:noProof/>
          </w:rPr>
          <w:t>Listing 4 - Contenu du fichier java_test.sh</w:t>
        </w:r>
        <w:r w:rsidR="003A68B8">
          <w:rPr>
            <w:noProof/>
            <w:webHidden/>
          </w:rPr>
          <w:tab/>
        </w:r>
        <w:r w:rsidR="003A68B8">
          <w:rPr>
            <w:noProof/>
            <w:webHidden/>
          </w:rPr>
          <w:fldChar w:fldCharType="begin"/>
        </w:r>
        <w:r w:rsidR="003A68B8">
          <w:rPr>
            <w:noProof/>
            <w:webHidden/>
          </w:rPr>
          <w:instrText xml:space="preserve"> PAGEREF _Toc11943154 \h </w:instrText>
        </w:r>
        <w:r w:rsidR="003A68B8">
          <w:rPr>
            <w:noProof/>
            <w:webHidden/>
          </w:rPr>
        </w:r>
        <w:r w:rsidR="003A68B8">
          <w:rPr>
            <w:noProof/>
            <w:webHidden/>
          </w:rPr>
          <w:fldChar w:fldCharType="separate"/>
        </w:r>
        <w:r w:rsidR="00E15B51">
          <w:rPr>
            <w:noProof/>
            <w:webHidden/>
          </w:rPr>
          <w:t>44</w:t>
        </w:r>
        <w:r w:rsidR="003A68B8">
          <w:rPr>
            <w:noProof/>
            <w:webHidden/>
          </w:rPr>
          <w:fldChar w:fldCharType="end"/>
        </w:r>
      </w:hyperlink>
    </w:p>
    <w:p w14:paraId="30BA35E7" w14:textId="4CE0ECD1" w:rsidR="003A68B8" w:rsidRDefault="004608FE">
      <w:pPr>
        <w:pStyle w:val="Tabledesillustrations"/>
        <w:tabs>
          <w:tab w:val="right" w:leader="dot" w:pos="9062"/>
        </w:tabs>
        <w:rPr>
          <w:rFonts w:asciiTheme="minorHAnsi" w:eastAsiaTheme="minorEastAsia" w:hAnsiTheme="minorHAnsi" w:cstheme="minorBidi"/>
          <w:noProof/>
        </w:rPr>
      </w:pPr>
      <w:hyperlink w:anchor="_Toc11943155" w:history="1">
        <w:r w:rsidR="003A68B8" w:rsidRPr="00A52B6B">
          <w:rPr>
            <w:rStyle w:val="Lienhypertexte"/>
            <w:noProof/>
          </w:rPr>
          <w:t>Listing 5 - Commande docker, permettant de créer et lancer un container python</w:t>
        </w:r>
        <w:r w:rsidR="003A68B8">
          <w:rPr>
            <w:noProof/>
            <w:webHidden/>
          </w:rPr>
          <w:tab/>
        </w:r>
        <w:r w:rsidR="003A68B8">
          <w:rPr>
            <w:noProof/>
            <w:webHidden/>
          </w:rPr>
          <w:fldChar w:fldCharType="begin"/>
        </w:r>
        <w:r w:rsidR="003A68B8">
          <w:rPr>
            <w:noProof/>
            <w:webHidden/>
          </w:rPr>
          <w:instrText xml:space="preserve"> PAGEREF _Toc11943155 \h </w:instrText>
        </w:r>
        <w:r w:rsidR="003A68B8">
          <w:rPr>
            <w:noProof/>
            <w:webHidden/>
          </w:rPr>
        </w:r>
        <w:r w:rsidR="003A68B8">
          <w:rPr>
            <w:noProof/>
            <w:webHidden/>
          </w:rPr>
          <w:fldChar w:fldCharType="separate"/>
        </w:r>
        <w:r w:rsidR="00E15B51">
          <w:rPr>
            <w:noProof/>
            <w:webHidden/>
          </w:rPr>
          <w:t>45</w:t>
        </w:r>
        <w:r w:rsidR="003A68B8">
          <w:rPr>
            <w:noProof/>
            <w:webHidden/>
          </w:rPr>
          <w:fldChar w:fldCharType="end"/>
        </w:r>
      </w:hyperlink>
    </w:p>
    <w:p w14:paraId="72B29CBB" w14:textId="701FA4F9" w:rsidR="003A68B8" w:rsidRDefault="004608FE">
      <w:pPr>
        <w:pStyle w:val="Tabledesillustrations"/>
        <w:tabs>
          <w:tab w:val="right" w:leader="dot" w:pos="9062"/>
        </w:tabs>
        <w:rPr>
          <w:rFonts w:asciiTheme="minorHAnsi" w:eastAsiaTheme="minorEastAsia" w:hAnsiTheme="minorHAnsi" w:cstheme="minorBidi"/>
          <w:noProof/>
        </w:rPr>
      </w:pPr>
      <w:hyperlink w:anchor="_Toc11943156" w:history="1">
        <w:r w:rsidR="003A68B8" w:rsidRPr="00A52B6B">
          <w:rPr>
            <w:rStyle w:val="Lienhypertexte"/>
            <w:noProof/>
          </w:rPr>
          <w:t>Listing 6 - Commande docker, permettant de créer et lancer un container java</w:t>
        </w:r>
        <w:r w:rsidR="003A68B8">
          <w:rPr>
            <w:noProof/>
            <w:webHidden/>
          </w:rPr>
          <w:tab/>
        </w:r>
        <w:r w:rsidR="003A68B8">
          <w:rPr>
            <w:noProof/>
            <w:webHidden/>
          </w:rPr>
          <w:fldChar w:fldCharType="begin"/>
        </w:r>
        <w:r w:rsidR="003A68B8">
          <w:rPr>
            <w:noProof/>
            <w:webHidden/>
          </w:rPr>
          <w:instrText xml:space="preserve"> PAGEREF _Toc11943156 \h </w:instrText>
        </w:r>
        <w:r w:rsidR="003A68B8">
          <w:rPr>
            <w:noProof/>
            <w:webHidden/>
          </w:rPr>
        </w:r>
        <w:r w:rsidR="003A68B8">
          <w:rPr>
            <w:noProof/>
            <w:webHidden/>
          </w:rPr>
          <w:fldChar w:fldCharType="separate"/>
        </w:r>
        <w:r w:rsidR="00E15B51">
          <w:rPr>
            <w:noProof/>
            <w:webHidden/>
          </w:rPr>
          <w:t>45</w:t>
        </w:r>
        <w:r w:rsidR="003A68B8">
          <w:rPr>
            <w:noProof/>
            <w:webHidden/>
          </w:rPr>
          <w:fldChar w:fldCharType="end"/>
        </w:r>
      </w:hyperlink>
    </w:p>
    <w:p w14:paraId="4933AC84" w14:textId="71C28439" w:rsidR="003A68B8" w:rsidRDefault="004608FE">
      <w:pPr>
        <w:pStyle w:val="Tabledesillustrations"/>
        <w:tabs>
          <w:tab w:val="right" w:leader="dot" w:pos="9062"/>
        </w:tabs>
        <w:rPr>
          <w:rFonts w:asciiTheme="minorHAnsi" w:eastAsiaTheme="minorEastAsia" w:hAnsiTheme="minorHAnsi" w:cstheme="minorBidi"/>
          <w:noProof/>
        </w:rPr>
      </w:pPr>
      <w:hyperlink w:anchor="_Toc11943157" w:history="1">
        <w:r w:rsidR="003A68B8" w:rsidRPr="00A52B6B">
          <w:rPr>
            <w:rStyle w:val="Lienhypertexte"/>
            <w:noProof/>
          </w:rPr>
          <w:t>Listing 7 - Un JWT</w:t>
        </w:r>
        <w:r w:rsidR="003A68B8">
          <w:rPr>
            <w:noProof/>
            <w:webHidden/>
          </w:rPr>
          <w:tab/>
        </w:r>
        <w:r w:rsidR="003A68B8">
          <w:rPr>
            <w:noProof/>
            <w:webHidden/>
          </w:rPr>
          <w:fldChar w:fldCharType="begin"/>
        </w:r>
        <w:r w:rsidR="003A68B8">
          <w:rPr>
            <w:noProof/>
            <w:webHidden/>
          </w:rPr>
          <w:instrText xml:space="preserve"> PAGEREF _Toc11943157 \h </w:instrText>
        </w:r>
        <w:r w:rsidR="003A68B8">
          <w:rPr>
            <w:noProof/>
            <w:webHidden/>
          </w:rPr>
        </w:r>
        <w:r w:rsidR="003A68B8">
          <w:rPr>
            <w:noProof/>
            <w:webHidden/>
          </w:rPr>
          <w:fldChar w:fldCharType="separate"/>
        </w:r>
        <w:r w:rsidR="00E15B51">
          <w:rPr>
            <w:noProof/>
            <w:webHidden/>
          </w:rPr>
          <w:t>49</w:t>
        </w:r>
        <w:r w:rsidR="003A68B8">
          <w:rPr>
            <w:noProof/>
            <w:webHidden/>
          </w:rPr>
          <w:fldChar w:fldCharType="end"/>
        </w:r>
      </w:hyperlink>
    </w:p>
    <w:p w14:paraId="5E6E2416" w14:textId="501BD345" w:rsidR="003A68B8" w:rsidRDefault="004608FE">
      <w:pPr>
        <w:pStyle w:val="Tabledesillustrations"/>
        <w:tabs>
          <w:tab w:val="right" w:leader="dot" w:pos="9062"/>
        </w:tabs>
        <w:rPr>
          <w:rFonts w:asciiTheme="minorHAnsi" w:eastAsiaTheme="minorEastAsia" w:hAnsiTheme="minorHAnsi" w:cstheme="minorBidi"/>
          <w:noProof/>
        </w:rPr>
      </w:pPr>
      <w:hyperlink w:anchor="_Toc11943158" w:history="1">
        <w:r w:rsidR="003A68B8" w:rsidRPr="00A52B6B">
          <w:rPr>
            <w:rStyle w:val="Lienhypertexte"/>
            <w:noProof/>
            <w:lang w:val="en-US"/>
          </w:rPr>
          <w:t>Listing 8 - Header d’un JWT</w:t>
        </w:r>
        <w:r w:rsidR="003A68B8">
          <w:rPr>
            <w:noProof/>
            <w:webHidden/>
          </w:rPr>
          <w:tab/>
        </w:r>
        <w:r w:rsidR="003A68B8">
          <w:rPr>
            <w:noProof/>
            <w:webHidden/>
          </w:rPr>
          <w:fldChar w:fldCharType="begin"/>
        </w:r>
        <w:r w:rsidR="003A68B8">
          <w:rPr>
            <w:noProof/>
            <w:webHidden/>
          </w:rPr>
          <w:instrText xml:space="preserve"> PAGEREF _Toc11943158 \h </w:instrText>
        </w:r>
        <w:r w:rsidR="003A68B8">
          <w:rPr>
            <w:noProof/>
            <w:webHidden/>
          </w:rPr>
        </w:r>
        <w:r w:rsidR="003A68B8">
          <w:rPr>
            <w:noProof/>
            <w:webHidden/>
          </w:rPr>
          <w:fldChar w:fldCharType="separate"/>
        </w:r>
        <w:r w:rsidR="00E15B51">
          <w:rPr>
            <w:noProof/>
            <w:webHidden/>
          </w:rPr>
          <w:t>50</w:t>
        </w:r>
        <w:r w:rsidR="003A68B8">
          <w:rPr>
            <w:noProof/>
            <w:webHidden/>
          </w:rPr>
          <w:fldChar w:fldCharType="end"/>
        </w:r>
      </w:hyperlink>
    </w:p>
    <w:p w14:paraId="426B3B8E" w14:textId="508483F6" w:rsidR="003A68B8" w:rsidRDefault="004608FE">
      <w:pPr>
        <w:pStyle w:val="Tabledesillustrations"/>
        <w:tabs>
          <w:tab w:val="right" w:leader="dot" w:pos="9062"/>
        </w:tabs>
        <w:rPr>
          <w:rFonts w:asciiTheme="minorHAnsi" w:eastAsiaTheme="minorEastAsia" w:hAnsiTheme="minorHAnsi" w:cstheme="minorBidi"/>
          <w:noProof/>
        </w:rPr>
      </w:pPr>
      <w:hyperlink w:anchor="_Toc11943159" w:history="1">
        <w:r w:rsidR="003A68B8" w:rsidRPr="00A52B6B">
          <w:rPr>
            <w:rStyle w:val="Lienhypertexte"/>
            <w:noProof/>
          </w:rPr>
          <w:t>Listing 9 -  Exemple du payload d’un JWT</w:t>
        </w:r>
        <w:r w:rsidR="003A68B8">
          <w:rPr>
            <w:noProof/>
            <w:webHidden/>
          </w:rPr>
          <w:tab/>
        </w:r>
        <w:r w:rsidR="003A68B8">
          <w:rPr>
            <w:noProof/>
            <w:webHidden/>
          </w:rPr>
          <w:fldChar w:fldCharType="begin"/>
        </w:r>
        <w:r w:rsidR="003A68B8">
          <w:rPr>
            <w:noProof/>
            <w:webHidden/>
          </w:rPr>
          <w:instrText xml:space="preserve"> PAGEREF _Toc11943159 \h </w:instrText>
        </w:r>
        <w:r w:rsidR="003A68B8">
          <w:rPr>
            <w:noProof/>
            <w:webHidden/>
          </w:rPr>
        </w:r>
        <w:r w:rsidR="003A68B8">
          <w:rPr>
            <w:noProof/>
            <w:webHidden/>
          </w:rPr>
          <w:fldChar w:fldCharType="separate"/>
        </w:r>
        <w:r w:rsidR="00E15B51">
          <w:rPr>
            <w:noProof/>
            <w:webHidden/>
          </w:rPr>
          <w:t>51</w:t>
        </w:r>
        <w:r w:rsidR="003A68B8">
          <w:rPr>
            <w:noProof/>
            <w:webHidden/>
          </w:rPr>
          <w:fldChar w:fldCharType="end"/>
        </w:r>
      </w:hyperlink>
    </w:p>
    <w:p w14:paraId="26D88F14" w14:textId="4B135A21" w:rsidR="003A68B8" w:rsidRDefault="004608FE">
      <w:pPr>
        <w:pStyle w:val="Tabledesillustrations"/>
        <w:tabs>
          <w:tab w:val="right" w:leader="dot" w:pos="9062"/>
        </w:tabs>
        <w:rPr>
          <w:rFonts w:asciiTheme="minorHAnsi" w:eastAsiaTheme="minorEastAsia" w:hAnsiTheme="minorHAnsi" w:cstheme="minorBidi"/>
          <w:noProof/>
        </w:rPr>
      </w:pPr>
      <w:hyperlink w:anchor="_Toc11943160" w:history="1">
        <w:r w:rsidR="003A68B8" w:rsidRPr="00A52B6B">
          <w:rPr>
            <w:rStyle w:val="Lienhypertexte"/>
            <w:noProof/>
          </w:rPr>
          <w:t>Listing 10 - Dockerfile, python</w:t>
        </w:r>
        <w:r w:rsidR="003A68B8">
          <w:rPr>
            <w:noProof/>
            <w:webHidden/>
          </w:rPr>
          <w:tab/>
        </w:r>
        <w:r w:rsidR="003A68B8">
          <w:rPr>
            <w:noProof/>
            <w:webHidden/>
          </w:rPr>
          <w:fldChar w:fldCharType="begin"/>
        </w:r>
        <w:r w:rsidR="003A68B8">
          <w:rPr>
            <w:noProof/>
            <w:webHidden/>
          </w:rPr>
          <w:instrText xml:space="preserve"> PAGEREF _Toc11943160 \h </w:instrText>
        </w:r>
        <w:r w:rsidR="003A68B8">
          <w:rPr>
            <w:noProof/>
            <w:webHidden/>
          </w:rPr>
        </w:r>
        <w:r w:rsidR="003A68B8">
          <w:rPr>
            <w:noProof/>
            <w:webHidden/>
          </w:rPr>
          <w:fldChar w:fldCharType="separate"/>
        </w:r>
        <w:r w:rsidR="00E15B51">
          <w:rPr>
            <w:noProof/>
            <w:webHidden/>
          </w:rPr>
          <w:t>71</w:t>
        </w:r>
        <w:r w:rsidR="003A68B8">
          <w:rPr>
            <w:noProof/>
            <w:webHidden/>
          </w:rPr>
          <w:fldChar w:fldCharType="end"/>
        </w:r>
      </w:hyperlink>
    </w:p>
    <w:p w14:paraId="5CF5B999" w14:textId="79E7167C" w:rsidR="003A68B8" w:rsidRDefault="004608FE">
      <w:pPr>
        <w:pStyle w:val="Tabledesillustrations"/>
        <w:tabs>
          <w:tab w:val="right" w:leader="dot" w:pos="9062"/>
        </w:tabs>
        <w:rPr>
          <w:rFonts w:asciiTheme="minorHAnsi" w:eastAsiaTheme="minorEastAsia" w:hAnsiTheme="minorHAnsi" w:cstheme="minorBidi"/>
          <w:noProof/>
        </w:rPr>
      </w:pPr>
      <w:hyperlink w:anchor="_Toc11943161" w:history="1">
        <w:r w:rsidR="003A68B8" w:rsidRPr="00A52B6B">
          <w:rPr>
            <w:rStyle w:val="Lienhypertexte"/>
            <w:noProof/>
          </w:rPr>
          <w:t>Listing 11 - Exemple d'ajout d'une nouvelle entrée dans le dictionnaire des langages</w:t>
        </w:r>
        <w:r w:rsidR="003A68B8">
          <w:rPr>
            <w:noProof/>
            <w:webHidden/>
          </w:rPr>
          <w:tab/>
        </w:r>
        <w:r w:rsidR="003A68B8">
          <w:rPr>
            <w:noProof/>
            <w:webHidden/>
          </w:rPr>
          <w:fldChar w:fldCharType="begin"/>
        </w:r>
        <w:r w:rsidR="003A68B8">
          <w:rPr>
            <w:noProof/>
            <w:webHidden/>
          </w:rPr>
          <w:instrText xml:space="preserve"> PAGEREF _Toc11943161 \h </w:instrText>
        </w:r>
        <w:r w:rsidR="003A68B8">
          <w:rPr>
            <w:noProof/>
            <w:webHidden/>
          </w:rPr>
        </w:r>
        <w:r w:rsidR="003A68B8">
          <w:rPr>
            <w:noProof/>
            <w:webHidden/>
          </w:rPr>
          <w:fldChar w:fldCharType="separate"/>
        </w:r>
        <w:r w:rsidR="00E15B51">
          <w:rPr>
            <w:noProof/>
            <w:webHidden/>
          </w:rPr>
          <w:t>72</w:t>
        </w:r>
        <w:r w:rsidR="003A68B8">
          <w:rPr>
            <w:noProof/>
            <w:webHidden/>
          </w:rPr>
          <w:fldChar w:fldCharType="end"/>
        </w:r>
      </w:hyperlink>
    </w:p>
    <w:p w14:paraId="59DDF96C" w14:textId="0EDDF19D" w:rsidR="003A68B8" w:rsidRDefault="004608FE">
      <w:pPr>
        <w:pStyle w:val="Tabledesillustrations"/>
        <w:tabs>
          <w:tab w:val="right" w:leader="dot" w:pos="9062"/>
        </w:tabs>
        <w:rPr>
          <w:rFonts w:asciiTheme="minorHAnsi" w:eastAsiaTheme="minorEastAsia" w:hAnsiTheme="minorHAnsi" w:cstheme="minorBidi"/>
          <w:noProof/>
        </w:rPr>
      </w:pPr>
      <w:hyperlink w:anchor="_Toc11943162" w:history="1">
        <w:r w:rsidR="003A68B8" w:rsidRPr="00A52B6B">
          <w:rPr>
            <w:rStyle w:val="Lienhypertexte"/>
            <w:noProof/>
          </w:rPr>
          <w:t>Listing 12 - Entrée d'un langage dans le fichier LANG</w:t>
        </w:r>
        <w:r w:rsidR="003A68B8">
          <w:rPr>
            <w:noProof/>
            <w:webHidden/>
          </w:rPr>
          <w:tab/>
        </w:r>
        <w:r w:rsidR="003A68B8">
          <w:rPr>
            <w:noProof/>
            <w:webHidden/>
          </w:rPr>
          <w:fldChar w:fldCharType="begin"/>
        </w:r>
        <w:r w:rsidR="003A68B8">
          <w:rPr>
            <w:noProof/>
            <w:webHidden/>
          </w:rPr>
          <w:instrText xml:space="preserve"> PAGEREF _Toc11943162 \h </w:instrText>
        </w:r>
        <w:r w:rsidR="003A68B8">
          <w:rPr>
            <w:noProof/>
            <w:webHidden/>
          </w:rPr>
        </w:r>
        <w:r w:rsidR="003A68B8">
          <w:rPr>
            <w:noProof/>
            <w:webHidden/>
          </w:rPr>
          <w:fldChar w:fldCharType="separate"/>
        </w:r>
        <w:r w:rsidR="00E15B51">
          <w:rPr>
            <w:noProof/>
            <w:webHidden/>
          </w:rPr>
          <w:t>73</w:t>
        </w:r>
        <w:r w:rsidR="003A68B8">
          <w:rPr>
            <w:noProof/>
            <w:webHidden/>
          </w:rPr>
          <w:fldChar w:fldCharType="end"/>
        </w:r>
      </w:hyperlink>
    </w:p>
    <w:p w14:paraId="33B69215" w14:textId="647DAAD5" w:rsidR="003A68B8" w:rsidRDefault="004608FE">
      <w:pPr>
        <w:pStyle w:val="Tabledesillustrations"/>
        <w:tabs>
          <w:tab w:val="right" w:leader="dot" w:pos="9062"/>
        </w:tabs>
        <w:rPr>
          <w:rFonts w:asciiTheme="minorHAnsi" w:eastAsiaTheme="minorEastAsia" w:hAnsiTheme="minorHAnsi" w:cstheme="minorBidi"/>
          <w:noProof/>
        </w:rPr>
      </w:pPr>
      <w:hyperlink w:anchor="_Toc11943163" w:history="1">
        <w:r w:rsidR="003A68B8" w:rsidRPr="00A52B6B">
          <w:rPr>
            <w:rStyle w:val="Lienhypertexte"/>
            <w:noProof/>
          </w:rPr>
          <w:t>Listing 13 - Ajout d'un kata, le code, avant l'ajout d'un langage</w:t>
        </w:r>
        <w:r w:rsidR="003A68B8">
          <w:rPr>
            <w:noProof/>
            <w:webHidden/>
          </w:rPr>
          <w:tab/>
        </w:r>
        <w:r w:rsidR="003A68B8">
          <w:rPr>
            <w:noProof/>
            <w:webHidden/>
          </w:rPr>
          <w:fldChar w:fldCharType="begin"/>
        </w:r>
        <w:r w:rsidR="003A68B8">
          <w:rPr>
            <w:noProof/>
            <w:webHidden/>
          </w:rPr>
          <w:instrText xml:space="preserve"> PAGEREF _Toc11943163 \h </w:instrText>
        </w:r>
        <w:r w:rsidR="003A68B8">
          <w:rPr>
            <w:noProof/>
            <w:webHidden/>
          </w:rPr>
        </w:r>
        <w:r w:rsidR="003A68B8">
          <w:rPr>
            <w:noProof/>
            <w:webHidden/>
          </w:rPr>
          <w:fldChar w:fldCharType="separate"/>
        </w:r>
        <w:r w:rsidR="00E15B51">
          <w:rPr>
            <w:noProof/>
            <w:webHidden/>
          </w:rPr>
          <w:t>74</w:t>
        </w:r>
        <w:r w:rsidR="003A68B8">
          <w:rPr>
            <w:noProof/>
            <w:webHidden/>
          </w:rPr>
          <w:fldChar w:fldCharType="end"/>
        </w:r>
      </w:hyperlink>
    </w:p>
    <w:p w14:paraId="7E0EEE0A" w14:textId="2FA92845" w:rsidR="003A68B8" w:rsidRDefault="004608FE">
      <w:pPr>
        <w:pStyle w:val="Tabledesillustrations"/>
        <w:tabs>
          <w:tab w:val="right" w:leader="dot" w:pos="9062"/>
        </w:tabs>
        <w:rPr>
          <w:rFonts w:asciiTheme="minorHAnsi" w:eastAsiaTheme="minorEastAsia" w:hAnsiTheme="minorHAnsi" w:cstheme="minorBidi"/>
          <w:noProof/>
        </w:rPr>
      </w:pPr>
      <w:hyperlink w:anchor="_Toc11943164" w:history="1">
        <w:r w:rsidR="003A68B8" w:rsidRPr="00A52B6B">
          <w:rPr>
            <w:rStyle w:val="Lienhypertexte"/>
            <w:noProof/>
          </w:rPr>
          <w:t>Listing 14 - Ajout d'un kata, le code, après l'ajout d'un langage</w:t>
        </w:r>
        <w:r w:rsidR="003A68B8">
          <w:rPr>
            <w:noProof/>
            <w:webHidden/>
          </w:rPr>
          <w:tab/>
        </w:r>
        <w:r w:rsidR="003A68B8">
          <w:rPr>
            <w:noProof/>
            <w:webHidden/>
          </w:rPr>
          <w:fldChar w:fldCharType="begin"/>
        </w:r>
        <w:r w:rsidR="003A68B8">
          <w:rPr>
            <w:noProof/>
            <w:webHidden/>
          </w:rPr>
          <w:instrText xml:space="preserve"> PAGEREF _Toc11943164 \h </w:instrText>
        </w:r>
        <w:r w:rsidR="003A68B8">
          <w:rPr>
            <w:noProof/>
            <w:webHidden/>
          </w:rPr>
        </w:r>
        <w:r w:rsidR="003A68B8">
          <w:rPr>
            <w:noProof/>
            <w:webHidden/>
          </w:rPr>
          <w:fldChar w:fldCharType="separate"/>
        </w:r>
        <w:r w:rsidR="00E15B51">
          <w:rPr>
            <w:noProof/>
            <w:webHidden/>
          </w:rPr>
          <w:t>74</w:t>
        </w:r>
        <w:r w:rsidR="003A68B8">
          <w:rPr>
            <w:noProof/>
            <w:webHidden/>
          </w:rPr>
          <w:fldChar w:fldCharType="end"/>
        </w:r>
      </w:hyperlink>
    </w:p>
    <w:p w14:paraId="774FF736" w14:textId="228E306D" w:rsidR="002622D9" w:rsidRPr="002622D9" w:rsidRDefault="002622D9" w:rsidP="002622D9">
      <w:r>
        <w:fldChar w:fldCharType="end"/>
      </w:r>
    </w:p>
    <w:p w14:paraId="1D4807C0" w14:textId="710C4F5B" w:rsidR="001279D6" w:rsidRDefault="001279D6" w:rsidP="009B273A">
      <w:r>
        <w:br w:type="page"/>
      </w:r>
    </w:p>
    <w:p w14:paraId="6F5E0C8B" w14:textId="1EF4C206" w:rsidR="001279D6" w:rsidRDefault="001279D6" w:rsidP="001D6E74">
      <w:pPr>
        <w:pStyle w:val="Titre"/>
      </w:pPr>
      <w:bookmarkStart w:id="7" w:name="_Toc12281060"/>
      <w:r>
        <w:lastRenderedPageBreak/>
        <w:t>Index des tableaux</w:t>
      </w:r>
      <w:bookmarkEnd w:id="7"/>
    </w:p>
    <w:p w14:paraId="1CA58933" w14:textId="1B039A81" w:rsidR="00E15B51" w:rsidRDefault="00171D97">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Tableau" </w:instrText>
      </w:r>
      <w:r>
        <w:rPr>
          <w:rFonts w:ascii="Arial" w:hAnsi="Arial" w:cs="Arial"/>
          <w:i/>
          <w:iCs/>
        </w:rPr>
        <w:fldChar w:fldCharType="separate"/>
      </w:r>
      <w:hyperlink w:anchor="_Toc12277268" w:history="1">
        <w:r w:rsidR="00E15B51" w:rsidRPr="00EC5DED">
          <w:rPr>
            <w:rStyle w:val="Lienhypertexte"/>
            <w:noProof/>
          </w:rPr>
          <w:t>Tableau 1 - Les programmes par notion / par langage</w:t>
        </w:r>
        <w:r w:rsidR="00E15B51">
          <w:rPr>
            <w:noProof/>
            <w:webHidden/>
          </w:rPr>
          <w:tab/>
        </w:r>
        <w:r w:rsidR="00E15B51">
          <w:rPr>
            <w:noProof/>
            <w:webHidden/>
          </w:rPr>
          <w:fldChar w:fldCharType="begin"/>
        </w:r>
        <w:r w:rsidR="00E15B51">
          <w:rPr>
            <w:noProof/>
            <w:webHidden/>
          </w:rPr>
          <w:instrText xml:space="preserve"> PAGEREF _Toc12277268 \h </w:instrText>
        </w:r>
        <w:r w:rsidR="00E15B51">
          <w:rPr>
            <w:noProof/>
            <w:webHidden/>
          </w:rPr>
        </w:r>
        <w:r w:rsidR="00E15B51">
          <w:rPr>
            <w:noProof/>
            <w:webHidden/>
          </w:rPr>
          <w:fldChar w:fldCharType="separate"/>
        </w:r>
        <w:r w:rsidR="00E15B51">
          <w:rPr>
            <w:noProof/>
            <w:webHidden/>
          </w:rPr>
          <w:t>32</w:t>
        </w:r>
        <w:r w:rsidR="00E15B51">
          <w:rPr>
            <w:noProof/>
            <w:webHidden/>
          </w:rPr>
          <w:fldChar w:fldCharType="end"/>
        </w:r>
      </w:hyperlink>
    </w:p>
    <w:p w14:paraId="158D239A" w14:textId="3FB267B8" w:rsidR="00E15B51" w:rsidRDefault="004608FE">
      <w:pPr>
        <w:pStyle w:val="Tabledesillustrations"/>
        <w:tabs>
          <w:tab w:val="right" w:leader="dot" w:pos="9062"/>
        </w:tabs>
        <w:rPr>
          <w:rFonts w:asciiTheme="minorHAnsi" w:eastAsiaTheme="minorEastAsia" w:hAnsiTheme="minorHAnsi" w:cstheme="minorBidi"/>
          <w:noProof/>
        </w:rPr>
      </w:pPr>
      <w:hyperlink w:anchor="_Toc12277269" w:history="1">
        <w:r w:rsidR="00E15B51" w:rsidRPr="00EC5DED">
          <w:rPr>
            <w:rStyle w:val="Lienhypertexte"/>
            <w:noProof/>
          </w:rPr>
          <w:t>Tableau 2 - Les differents status d'un kata</w:t>
        </w:r>
        <w:r w:rsidR="00E15B51">
          <w:rPr>
            <w:noProof/>
            <w:webHidden/>
          </w:rPr>
          <w:tab/>
        </w:r>
        <w:r w:rsidR="00E15B51">
          <w:rPr>
            <w:noProof/>
            <w:webHidden/>
          </w:rPr>
          <w:fldChar w:fldCharType="begin"/>
        </w:r>
        <w:r w:rsidR="00E15B51">
          <w:rPr>
            <w:noProof/>
            <w:webHidden/>
          </w:rPr>
          <w:instrText xml:space="preserve"> PAGEREF _Toc12277269 \h </w:instrText>
        </w:r>
        <w:r w:rsidR="00E15B51">
          <w:rPr>
            <w:noProof/>
            <w:webHidden/>
          </w:rPr>
        </w:r>
        <w:r w:rsidR="00E15B51">
          <w:rPr>
            <w:noProof/>
            <w:webHidden/>
          </w:rPr>
          <w:fldChar w:fldCharType="separate"/>
        </w:r>
        <w:r w:rsidR="00E15B51">
          <w:rPr>
            <w:noProof/>
            <w:webHidden/>
          </w:rPr>
          <w:t>36</w:t>
        </w:r>
        <w:r w:rsidR="00E15B51">
          <w:rPr>
            <w:noProof/>
            <w:webHidden/>
          </w:rPr>
          <w:fldChar w:fldCharType="end"/>
        </w:r>
      </w:hyperlink>
    </w:p>
    <w:p w14:paraId="629B75A7" w14:textId="293473FD" w:rsidR="00E15B51" w:rsidRDefault="004608FE">
      <w:pPr>
        <w:pStyle w:val="Tabledesillustrations"/>
        <w:tabs>
          <w:tab w:val="right" w:leader="dot" w:pos="9062"/>
        </w:tabs>
        <w:rPr>
          <w:rFonts w:asciiTheme="minorHAnsi" w:eastAsiaTheme="minorEastAsia" w:hAnsiTheme="minorHAnsi" w:cstheme="minorBidi"/>
          <w:noProof/>
        </w:rPr>
      </w:pPr>
      <w:hyperlink w:anchor="_Toc12277270" w:history="1">
        <w:r w:rsidR="00E15B51" w:rsidRPr="00EC5DED">
          <w:rPr>
            <w:rStyle w:val="Lienhypertexte"/>
            <w:noProof/>
          </w:rPr>
          <w:t>Tableau 3 - Exemple d'utilisation d'assert py</w:t>
        </w:r>
        <w:r w:rsidR="00E15B51">
          <w:rPr>
            <w:noProof/>
            <w:webHidden/>
          </w:rPr>
          <w:tab/>
        </w:r>
        <w:r w:rsidR="00E15B51">
          <w:rPr>
            <w:noProof/>
            <w:webHidden/>
          </w:rPr>
          <w:fldChar w:fldCharType="begin"/>
        </w:r>
        <w:r w:rsidR="00E15B51">
          <w:rPr>
            <w:noProof/>
            <w:webHidden/>
          </w:rPr>
          <w:instrText xml:space="preserve"> PAGEREF _Toc12277270 \h </w:instrText>
        </w:r>
        <w:r w:rsidR="00E15B51">
          <w:rPr>
            <w:noProof/>
            <w:webHidden/>
          </w:rPr>
        </w:r>
        <w:r w:rsidR="00E15B51">
          <w:rPr>
            <w:noProof/>
            <w:webHidden/>
          </w:rPr>
          <w:fldChar w:fldCharType="separate"/>
        </w:r>
        <w:r w:rsidR="00E15B51">
          <w:rPr>
            <w:noProof/>
            <w:webHidden/>
          </w:rPr>
          <w:t>40</w:t>
        </w:r>
        <w:r w:rsidR="00E15B51">
          <w:rPr>
            <w:noProof/>
            <w:webHidden/>
          </w:rPr>
          <w:fldChar w:fldCharType="end"/>
        </w:r>
      </w:hyperlink>
    </w:p>
    <w:p w14:paraId="00FD760B" w14:textId="3C0F620E" w:rsidR="00E15B51" w:rsidRDefault="004608FE">
      <w:pPr>
        <w:pStyle w:val="Tabledesillustrations"/>
        <w:tabs>
          <w:tab w:val="right" w:leader="dot" w:pos="9062"/>
        </w:tabs>
        <w:rPr>
          <w:rFonts w:asciiTheme="minorHAnsi" w:eastAsiaTheme="minorEastAsia" w:hAnsiTheme="minorHAnsi" w:cstheme="minorBidi"/>
          <w:noProof/>
        </w:rPr>
      </w:pPr>
      <w:hyperlink w:anchor="_Toc12277271" w:history="1">
        <w:r w:rsidR="00E15B51" w:rsidRPr="00EC5DED">
          <w:rPr>
            <w:rStyle w:val="Lienhypertexte"/>
            <w:noProof/>
          </w:rPr>
          <w:t>Tableau 4 - Résultat de l'exécution d'un kata, assert py</w:t>
        </w:r>
        <w:r w:rsidR="00E15B51">
          <w:rPr>
            <w:noProof/>
            <w:webHidden/>
          </w:rPr>
          <w:tab/>
        </w:r>
        <w:r w:rsidR="00E15B51">
          <w:rPr>
            <w:noProof/>
            <w:webHidden/>
          </w:rPr>
          <w:fldChar w:fldCharType="begin"/>
        </w:r>
        <w:r w:rsidR="00E15B51">
          <w:rPr>
            <w:noProof/>
            <w:webHidden/>
          </w:rPr>
          <w:instrText xml:space="preserve"> PAGEREF _Toc12277271 \h </w:instrText>
        </w:r>
        <w:r w:rsidR="00E15B51">
          <w:rPr>
            <w:noProof/>
            <w:webHidden/>
          </w:rPr>
        </w:r>
        <w:r w:rsidR="00E15B51">
          <w:rPr>
            <w:noProof/>
            <w:webHidden/>
          </w:rPr>
          <w:fldChar w:fldCharType="separate"/>
        </w:r>
        <w:r w:rsidR="00E15B51">
          <w:rPr>
            <w:noProof/>
            <w:webHidden/>
          </w:rPr>
          <w:t>40</w:t>
        </w:r>
        <w:r w:rsidR="00E15B51">
          <w:rPr>
            <w:noProof/>
            <w:webHidden/>
          </w:rPr>
          <w:fldChar w:fldCharType="end"/>
        </w:r>
      </w:hyperlink>
    </w:p>
    <w:p w14:paraId="16A62677" w14:textId="3175343B" w:rsidR="00E15B51" w:rsidRDefault="004608FE">
      <w:pPr>
        <w:pStyle w:val="Tabledesillustrations"/>
        <w:tabs>
          <w:tab w:val="right" w:leader="dot" w:pos="9062"/>
        </w:tabs>
        <w:rPr>
          <w:rFonts w:asciiTheme="minorHAnsi" w:eastAsiaTheme="minorEastAsia" w:hAnsiTheme="minorHAnsi" w:cstheme="minorBidi"/>
          <w:noProof/>
        </w:rPr>
      </w:pPr>
      <w:hyperlink w:anchor="_Toc12277272" w:history="1">
        <w:r w:rsidR="00E15B51" w:rsidRPr="00EC5DED">
          <w:rPr>
            <w:rStyle w:val="Lienhypertexte"/>
            <w:noProof/>
          </w:rPr>
          <w:t>Tableau 5 - Exemple d'utilisation de Junit 5</w:t>
        </w:r>
        <w:r w:rsidR="00E15B51">
          <w:rPr>
            <w:noProof/>
            <w:webHidden/>
          </w:rPr>
          <w:tab/>
        </w:r>
        <w:r w:rsidR="00E15B51">
          <w:rPr>
            <w:noProof/>
            <w:webHidden/>
          </w:rPr>
          <w:fldChar w:fldCharType="begin"/>
        </w:r>
        <w:r w:rsidR="00E15B51">
          <w:rPr>
            <w:noProof/>
            <w:webHidden/>
          </w:rPr>
          <w:instrText xml:space="preserve"> PAGEREF _Toc12277272 \h </w:instrText>
        </w:r>
        <w:r w:rsidR="00E15B51">
          <w:rPr>
            <w:noProof/>
            <w:webHidden/>
          </w:rPr>
        </w:r>
        <w:r w:rsidR="00E15B51">
          <w:rPr>
            <w:noProof/>
            <w:webHidden/>
          </w:rPr>
          <w:fldChar w:fldCharType="separate"/>
        </w:r>
        <w:r w:rsidR="00E15B51">
          <w:rPr>
            <w:noProof/>
            <w:webHidden/>
          </w:rPr>
          <w:t>41</w:t>
        </w:r>
        <w:r w:rsidR="00E15B51">
          <w:rPr>
            <w:noProof/>
            <w:webHidden/>
          </w:rPr>
          <w:fldChar w:fldCharType="end"/>
        </w:r>
      </w:hyperlink>
    </w:p>
    <w:p w14:paraId="7F1E6BFC" w14:textId="35BDF1D7" w:rsidR="00E15B51" w:rsidRDefault="004608FE">
      <w:pPr>
        <w:pStyle w:val="Tabledesillustrations"/>
        <w:tabs>
          <w:tab w:val="right" w:leader="dot" w:pos="9062"/>
        </w:tabs>
        <w:rPr>
          <w:rFonts w:asciiTheme="minorHAnsi" w:eastAsiaTheme="minorEastAsia" w:hAnsiTheme="minorHAnsi" w:cstheme="minorBidi"/>
          <w:noProof/>
        </w:rPr>
      </w:pPr>
      <w:hyperlink w:anchor="_Toc12277273" w:history="1">
        <w:r w:rsidR="00E15B51" w:rsidRPr="00EC5DED">
          <w:rPr>
            <w:rStyle w:val="Lienhypertexte"/>
            <w:noProof/>
          </w:rPr>
          <w:t>Tableau 6 - Résultat de l'exécution d'un kata, Junit 5</w:t>
        </w:r>
        <w:r w:rsidR="00E15B51">
          <w:rPr>
            <w:noProof/>
            <w:webHidden/>
          </w:rPr>
          <w:tab/>
        </w:r>
        <w:r w:rsidR="00E15B51">
          <w:rPr>
            <w:noProof/>
            <w:webHidden/>
          </w:rPr>
          <w:fldChar w:fldCharType="begin"/>
        </w:r>
        <w:r w:rsidR="00E15B51">
          <w:rPr>
            <w:noProof/>
            <w:webHidden/>
          </w:rPr>
          <w:instrText xml:space="preserve"> PAGEREF _Toc12277273 \h </w:instrText>
        </w:r>
        <w:r w:rsidR="00E15B51">
          <w:rPr>
            <w:noProof/>
            <w:webHidden/>
          </w:rPr>
        </w:r>
        <w:r w:rsidR="00E15B51">
          <w:rPr>
            <w:noProof/>
            <w:webHidden/>
          </w:rPr>
          <w:fldChar w:fldCharType="separate"/>
        </w:r>
        <w:r w:rsidR="00E15B51">
          <w:rPr>
            <w:noProof/>
            <w:webHidden/>
          </w:rPr>
          <w:t>41</w:t>
        </w:r>
        <w:r w:rsidR="00E15B51">
          <w:rPr>
            <w:noProof/>
            <w:webHidden/>
          </w:rPr>
          <w:fldChar w:fldCharType="end"/>
        </w:r>
      </w:hyperlink>
    </w:p>
    <w:p w14:paraId="4D219633" w14:textId="55A9F237" w:rsidR="00E15B51" w:rsidRDefault="004608FE">
      <w:pPr>
        <w:pStyle w:val="Tabledesillustrations"/>
        <w:tabs>
          <w:tab w:val="right" w:leader="dot" w:pos="9062"/>
        </w:tabs>
        <w:rPr>
          <w:rFonts w:asciiTheme="minorHAnsi" w:eastAsiaTheme="minorEastAsia" w:hAnsiTheme="minorHAnsi" w:cstheme="minorBidi"/>
          <w:noProof/>
        </w:rPr>
      </w:pPr>
      <w:hyperlink w:anchor="_Toc12277274" w:history="1">
        <w:r w:rsidR="00E15B51" w:rsidRPr="00EC5DED">
          <w:rPr>
            <w:rStyle w:val="Lienhypertexte"/>
            <w:noProof/>
          </w:rPr>
          <w:t>Tableau 7 - Avantages et inconvénients de la containerisation de l'exécution.</w:t>
        </w:r>
        <w:r w:rsidR="00E15B51">
          <w:rPr>
            <w:noProof/>
            <w:webHidden/>
          </w:rPr>
          <w:tab/>
        </w:r>
        <w:r w:rsidR="00E15B51">
          <w:rPr>
            <w:noProof/>
            <w:webHidden/>
          </w:rPr>
          <w:fldChar w:fldCharType="begin"/>
        </w:r>
        <w:r w:rsidR="00E15B51">
          <w:rPr>
            <w:noProof/>
            <w:webHidden/>
          </w:rPr>
          <w:instrText xml:space="preserve"> PAGEREF _Toc12277274 \h </w:instrText>
        </w:r>
        <w:r w:rsidR="00E15B51">
          <w:rPr>
            <w:noProof/>
            <w:webHidden/>
          </w:rPr>
        </w:r>
        <w:r w:rsidR="00E15B51">
          <w:rPr>
            <w:noProof/>
            <w:webHidden/>
          </w:rPr>
          <w:fldChar w:fldCharType="separate"/>
        </w:r>
        <w:r w:rsidR="00E15B51">
          <w:rPr>
            <w:noProof/>
            <w:webHidden/>
          </w:rPr>
          <w:t>42</w:t>
        </w:r>
        <w:r w:rsidR="00E15B51">
          <w:rPr>
            <w:noProof/>
            <w:webHidden/>
          </w:rPr>
          <w:fldChar w:fldCharType="end"/>
        </w:r>
      </w:hyperlink>
    </w:p>
    <w:p w14:paraId="1C8BF720" w14:textId="39D18E25" w:rsidR="00E15B51" w:rsidRDefault="004608FE">
      <w:pPr>
        <w:pStyle w:val="Tabledesillustrations"/>
        <w:tabs>
          <w:tab w:val="right" w:leader="dot" w:pos="9062"/>
        </w:tabs>
        <w:rPr>
          <w:rFonts w:asciiTheme="minorHAnsi" w:eastAsiaTheme="minorEastAsia" w:hAnsiTheme="minorHAnsi" w:cstheme="minorBidi"/>
          <w:noProof/>
        </w:rPr>
      </w:pPr>
      <w:hyperlink w:anchor="_Toc12277275" w:history="1">
        <w:r w:rsidR="00E15B51" w:rsidRPr="00EC5DED">
          <w:rPr>
            <w:rStyle w:val="Lienhypertexte"/>
            <w:noProof/>
          </w:rPr>
          <w:t>Tableau 8 - Mesures, Exécution containerisée vs hostée</w:t>
        </w:r>
        <w:r w:rsidR="00E15B51">
          <w:rPr>
            <w:noProof/>
            <w:webHidden/>
          </w:rPr>
          <w:tab/>
        </w:r>
        <w:r w:rsidR="00E15B51">
          <w:rPr>
            <w:noProof/>
            <w:webHidden/>
          </w:rPr>
          <w:fldChar w:fldCharType="begin"/>
        </w:r>
        <w:r w:rsidR="00E15B51">
          <w:rPr>
            <w:noProof/>
            <w:webHidden/>
          </w:rPr>
          <w:instrText xml:space="preserve"> PAGEREF _Toc12277275 \h </w:instrText>
        </w:r>
        <w:r w:rsidR="00E15B51">
          <w:rPr>
            <w:noProof/>
            <w:webHidden/>
          </w:rPr>
        </w:r>
        <w:r w:rsidR="00E15B51">
          <w:rPr>
            <w:noProof/>
            <w:webHidden/>
          </w:rPr>
          <w:fldChar w:fldCharType="separate"/>
        </w:r>
        <w:r w:rsidR="00E15B51">
          <w:rPr>
            <w:noProof/>
            <w:webHidden/>
          </w:rPr>
          <w:t>43</w:t>
        </w:r>
        <w:r w:rsidR="00E15B51">
          <w:rPr>
            <w:noProof/>
            <w:webHidden/>
          </w:rPr>
          <w:fldChar w:fldCharType="end"/>
        </w:r>
      </w:hyperlink>
    </w:p>
    <w:p w14:paraId="40943CE0" w14:textId="2903E2A2" w:rsidR="00E15B51" w:rsidRDefault="004608FE">
      <w:pPr>
        <w:pStyle w:val="Tabledesillustrations"/>
        <w:tabs>
          <w:tab w:val="right" w:leader="dot" w:pos="9062"/>
        </w:tabs>
        <w:rPr>
          <w:rFonts w:asciiTheme="minorHAnsi" w:eastAsiaTheme="minorEastAsia" w:hAnsiTheme="minorHAnsi" w:cstheme="minorBidi"/>
          <w:noProof/>
        </w:rPr>
      </w:pPr>
      <w:hyperlink w:anchor="_Toc12277276" w:history="1">
        <w:r w:rsidR="00E15B51" w:rsidRPr="00EC5DED">
          <w:rPr>
            <w:rStyle w:val="Lienhypertexte"/>
            <w:noProof/>
          </w:rPr>
          <w:t>Tableau 9 - Payload d’un JWT</w:t>
        </w:r>
        <w:r w:rsidR="00E15B51">
          <w:rPr>
            <w:noProof/>
            <w:webHidden/>
          </w:rPr>
          <w:tab/>
        </w:r>
        <w:r w:rsidR="00E15B51">
          <w:rPr>
            <w:noProof/>
            <w:webHidden/>
          </w:rPr>
          <w:fldChar w:fldCharType="begin"/>
        </w:r>
        <w:r w:rsidR="00E15B51">
          <w:rPr>
            <w:noProof/>
            <w:webHidden/>
          </w:rPr>
          <w:instrText xml:space="preserve"> PAGEREF _Toc12277276 \h </w:instrText>
        </w:r>
        <w:r w:rsidR="00E15B51">
          <w:rPr>
            <w:noProof/>
            <w:webHidden/>
          </w:rPr>
        </w:r>
        <w:r w:rsidR="00E15B51">
          <w:rPr>
            <w:noProof/>
            <w:webHidden/>
          </w:rPr>
          <w:fldChar w:fldCharType="separate"/>
        </w:r>
        <w:r w:rsidR="00E15B51">
          <w:rPr>
            <w:noProof/>
            <w:webHidden/>
          </w:rPr>
          <w:t>50</w:t>
        </w:r>
        <w:r w:rsidR="00E15B51">
          <w:rPr>
            <w:noProof/>
            <w:webHidden/>
          </w:rPr>
          <w:fldChar w:fldCharType="end"/>
        </w:r>
      </w:hyperlink>
    </w:p>
    <w:p w14:paraId="11F02456" w14:textId="2BE5E064" w:rsidR="00E15B51" w:rsidRDefault="004608FE">
      <w:pPr>
        <w:pStyle w:val="Tabledesillustrations"/>
        <w:tabs>
          <w:tab w:val="right" w:leader="dot" w:pos="9062"/>
        </w:tabs>
        <w:rPr>
          <w:rFonts w:asciiTheme="minorHAnsi" w:eastAsiaTheme="minorEastAsia" w:hAnsiTheme="minorHAnsi" w:cstheme="minorBidi"/>
          <w:noProof/>
        </w:rPr>
      </w:pPr>
      <w:hyperlink w:anchor="_Toc12277277" w:history="1">
        <w:r w:rsidR="00E15B51" w:rsidRPr="00EC5DED">
          <w:rPr>
            <w:rStyle w:val="Lienhypertexte"/>
            <w:noProof/>
          </w:rPr>
          <w:t>Tableau 10 - Liste des états d'un kata</w:t>
        </w:r>
        <w:r w:rsidR="00E15B51">
          <w:rPr>
            <w:noProof/>
            <w:webHidden/>
          </w:rPr>
          <w:tab/>
        </w:r>
        <w:r w:rsidR="00E15B51">
          <w:rPr>
            <w:noProof/>
            <w:webHidden/>
          </w:rPr>
          <w:fldChar w:fldCharType="begin"/>
        </w:r>
        <w:r w:rsidR="00E15B51">
          <w:rPr>
            <w:noProof/>
            <w:webHidden/>
          </w:rPr>
          <w:instrText xml:space="preserve"> PAGEREF _Toc12277277 \h </w:instrText>
        </w:r>
        <w:r w:rsidR="00E15B51">
          <w:rPr>
            <w:noProof/>
            <w:webHidden/>
          </w:rPr>
        </w:r>
        <w:r w:rsidR="00E15B51">
          <w:rPr>
            <w:noProof/>
            <w:webHidden/>
          </w:rPr>
          <w:fldChar w:fldCharType="separate"/>
        </w:r>
        <w:r w:rsidR="00E15B51">
          <w:rPr>
            <w:noProof/>
            <w:webHidden/>
          </w:rPr>
          <w:t>66</w:t>
        </w:r>
        <w:r w:rsidR="00E15B51">
          <w:rPr>
            <w:noProof/>
            <w:webHidden/>
          </w:rPr>
          <w:fldChar w:fldCharType="end"/>
        </w:r>
      </w:hyperlink>
    </w:p>
    <w:p w14:paraId="4D051293" w14:textId="05C2C8FF" w:rsidR="001854DC" w:rsidRDefault="00171D97" w:rsidP="00B977EA">
      <w:pPr>
        <w:pStyle w:val="western"/>
        <w:spacing w:before="0" w:beforeAutospacing="0" w:after="0" w:line="240" w:lineRule="auto"/>
        <w:rPr>
          <w:rFonts w:ascii="Arial" w:hAnsi="Arial" w:cs="Arial"/>
          <w:i/>
          <w:iCs/>
        </w:rPr>
      </w:pPr>
      <w:r>
        <w:rPr>
          <w:rFonts w:ascii="Arial" w:hAnsi="Arial" w:cs="Arial"/>
          <w:i/>
          <w:iCs/>
        </w:rPr>
        <w:fldChar w:fldCharType="end"/>
      </w:r>
    </w:p>
    <w:p w14:paraId="2DF8B0EB" w14:textId="051656BA" w:rsidR="00171D97" w:rsidRDefault="00171D97" w:rsidP="00171D97">
      <w:pPr>
        <w:pStyle w:val="western"/>
        <w:spacing w:before="0" w:beforeAutospacing="0" w:after="0" w:line="240" w:lineRule="auto"/>
        <w:ind w:left="708" w:hanging="708"/>
        <w:rPr>
          <w:rFonts w:ascii="Arial" w:hAnsi="Arial" w:cs="Arial"/>
          <w:i/>
          <w:iCs/>
        </w:rPr>
      </w:pPr>
    </w:p>
    <w:p w14:paraId="484AA842" w14:textId="77777777" w:rsidR="001279D6" w:rsidRDefault="001279D6" w:rsidP="00B977EA">
      <w:pPr>
        <w:rPr>
          <w:lang w:eastAsia="fr-CH"/>
        </w:rPr>
      </w:pPr>
      <w:r>
        <w:br w:type="page"/>
      </w:r>
    </w:p>
    <w:p w14:paraId="7325BF98" w14:textId="5632C561" w:rsidR="001279D6" w:rsidRDefault="001279D6" w:rsidP="001D6E74">
      <w:pPr>
        <w:pStyle w:val="Titre"/>
      </w:pPr>
      <w:bookmarkStart w:id="8" w:name="_Toc12281061"/>
      <w:r>
        <w:lastRenderedPageBreak/>
        <w:t xml:space="preserve">Liste des </w:t>
      </w:r>
      <w:r w:rsidRPr="005A1F30">
        <w:t>acronymes</w:t>
      </w:r>
      <w:bookmarkEnd w:id="8"/>
    </w:p>
    <w:p w14:paraId="11E77B60" w14:textId="49483CD5" w:rsidR="003976A3" w:rsidRDefault="003976A3" w:rsidP="003976A3">
      <w:pPr>
        <w:tabs>
          <w:tab w:val="right" w:pos="9072"/>
        </w:tabs>
        <w:rPr>
          <w:b/>
          <w:bCs/>
        </w:rPr>
      </w:pPr>
      <w:r w:rsidRPr="003976A3">
        <w:rPr>
          <w:b/>
          <w:bCs/>
        </w:rPr>
        <w:t>Acronyme</w:t>
      </w:r>
      <w:r w:rsidRPr="003976A3">
        <w:rPr>
          <w:b/>
          <w:bCs/>
        </w:rPr>
        <w:tab/>
        <w:t>Signification</w:t>
      </w:r>
    </w:p>
    <w:p w14:paraId="7352A419" w14:textId="77777777" w:rsidR="003976A3" w:rsidRPr="003976A3" w:rsidRDefault="003976A3" w:rsidP="003976A3">
      <w:pPr>
        <w:tabs>
          <w:tab w:val="right" w:pos="9072"/>
        </w:tabs>
        <w:rPr>
          <w:b/>
          <w:bCs/>
        </w:rPr>
      </w:pPr>
    </w:p>
    <w:p w14:paraId="0A341F56" w14:textId="19067BEB" w:rsidR="001279D6" w:rsidRDefault="003976A3" w:rsidP="003976A3">
      <w:pPr>
        <w:tabs>
          <w:tab w:val="right" w:leader="dot" w:pos="9072"/>
        </w:tabs>
        <w:rPr>
          <w:lang w:eastAsia="fr-CH"/>
        </w:rPr>
      </w:pPr>
      <w:r>
        <w:t>AV</w:t>
      </w:r>
      <w:r>
        <w:tab/>
        <w:t>Alexandre Vanini</w:t>
      </w:r>
      <w:r w:rsidR="001279D6">
        <w:br w:type="page"/>
      </w:r>
    </w:p>
    <w:p w14:paraId="30162687" w14:textId="29CE585F" w:rsidR="004F222C" w:rsidRDefault="001279D6" w:rsidP="004F222C">
      <w:pPr>
        <w:pStyle w:val="Titre"/>
      </w:pPr>
      <w:bookmarkStart w:id="9" w:name="_Toc12281062"/>
      <w:r w:rsidRPr="0062170E">
        <w:lastRenderedPageBreak/>
        <w:t>Introduction</w:t>
      </w:r>
      <w:bookmarkStart w:id="10" w:name="__DdeLink__4537_815341517"/>
      <w:bookmarkStart w:id="11" w:name="__DdeLink__4667_8153415172"/>
      <w:bookmarkStart w:id="12" w:name="__DdeLink__4670_8153415172"/>
      <w:bookmarkEnd w:id="9"/>
      <w:bookmarkEnd w:id="10"/>
      <w:bookmarkEnd w:id="11"/>
      <w:bookmarkEnd w:id="12"/>
    </w:p>
    <w:p w14:paraId="24EA5AB9" w14:textId="6ECB8152" w:rsidR="00D8281D" w:rsidRDefault="00821BBC" w:rsidP="00821BBC">
      <w:pPr>
        <w:pStyle w:val="VRAINORMAL"/>
        <w:ind w:firstLine="0"/>
      </w:pPr>
      <w:r>
        <w:t>La forte avancée technologique de ces dernières années a poussé tous les domaines à mettre à jour leur</w:t>
      </w:r>
      <w:r w:rsidR="00B771A3">
        <w:t>s</w:t>
      </w:r>
      <w:r>
        <w:t xml:space="preserve"> manière</w:t>
      </w:r>
      <w:r w:rsidR="00B771A3">
        <w:t>s</w:t>
      </w:r>
      <w:r>
        <w:t xml:space="preserve"> de fonctionner, et aucun n’en </w:t>
      </w:r>
      <w:r w:rsidR="00B771A3">
        <w:t xml:space="preserve">a été </w:t>
      </w:r>
      <w:r>
        <w:t xml:space="preserve">épargné. Certain de ces domaines disparaissent </w:t>
      </w:r>
      <w:r w:rsidR="00D8281D">
        <w:t>progressivement</w:t>
      </w:r>
      <w:r>
        <w:t>, certain</w:t>
      </w:r>
      <w:r w:rsidR="00D8281D">
        <w:t>s</w:t>
      </w:r>
      <w:r>
        <w:t xml:space="preserve"> arrivent à tenir le cap malgré la concurrence de l’automatisation, d’autre métie</w:t>
      </w:r>
      <w:r w:rsidR="00B771A3">
        <w:t>r meurt pour donner naissance à de nouveau métier. Mais dans le cas de l’apprentissage scolaire, il a fallu s’adapter pour survivre, au risque de devenir obsolète, car, encore obligatoire aujourd’hui, l’apprentissage scolaire est un piliers de notre société.</w:t>
      </w:r>
      <w:r w:rsidR="001D6900">
        <w:t xml:space="preserve"> </w:t>
      </w:r>
      <w:r w:rsidR="00D8281D">
        <w:t xml:space="preserve">Cette optique, d’aider Hepia à faire évoluer ses outils technologiques, m’a beaucoup influencé pour le choix de ce sujet. En effet, étant moi-même élève dans cet établissement, je comprends la nécessité qu’aurait une plateforme tel que DojoHepia au sein de l’enseignement. </w:t>
      </w:r>
    </w:p>
    <w:p w14:paraId="70554442" w14:textId="15FAB5FB" w:rsidR="00D8281D" w:rsidRDefault="00D8281D" w:rsidP="001D6900">
      <w:pPr>
        <w:pStyle w:val="VRAINORMAL"/>
        <w:ind w:firstLine="0"/>
      </w:pPr>
      <w:r>
        <w:t>Aujourd’hui, beaucoup d’outil</w:t>
      </w:r>
      <w:r w:rsidR="001D6900">
        <w:t>s</w:t>
      </w:r>
      <w:r>
        <w:t xml:space="preserve"> sur le Web ont vu le jour, tel qu’</w:t>
      </w:r>
      <w:proofErr w:type="spellStart"/>
      <w:r w:rsidR="00F30EB8">
        <w:t>O</w:t>
      </w:r>
      <w:r>
        <w:t>penclassroom</w:t>
      </w:r>
      <w:proofErr w:type="spellEnd"/>
      <w:r>
        <w:t xml:space="preserve">, </w:t>
      </w:r>
      <w:r w:rsidR="00F30EB8">
        <w:t>C</w:t>
      </w:r>
      <w:r>
        <w:t>odinGame ou encore Codewars. Ces outils, bien que très différents les uns des autres, sont des mines d’or d’apprentissage et de connaissance.</w:t>
      </w:r>
      <w:r w:rsidR="00F30EB8">
        <w:t xml:space="preserve"> De plus,</w:t>
      </w:r>
      <w:r w:rsidR="001D6900">
        <w:t xml:space="preserve"> </w:t>
      </w:r>
      <w:r w:rsidR="00F30EB8">
        <w:t>i</w:t>
      </w:r>
      <w:r w:rsidR="001D6900">
        <w:t>ls sont tous des concurrents directs à l’apprentissage scolaire, qu’on le veuille ou non. C’est aussi pourquoi les écoles et plus particulièrement Hepia (dans cette thèse) doivent se mettre à jour et se doter d’outils performants pour l’apprentissage.</w:t>
      </w:r>
    </w:p>
    <w:p w14:paraId="4E24121C" w14:textId="1F116EEB" w:rsidR="00F30EB8" w:rsidRPr="00D95AC2" w:rsidRDefault="00F30EB8" w:rsidP="001D6900">
      <w:pPr>
        <w:pStyle w:val="VRAINORMAL"/>
        <w:ind w:firstLine="0"/>
        <w:rPr>
          <w:color w:val="FF0000"/>
        </w:rPr>
      </w:pPr>
      <w:r w:rsidRPr="00D95AC2">
        <w:rPr>
          <w:color w:val="FF0000"/>
        </w:rPr>
        <w:t>Il m’a donc été proposer de créer cette nouvelle plateforme performante d’apprentissage en ligne, « DojoHepia ».</w:t>
      </w:r>
    </w:p>
    <w:p w14:paraId="6E729147" w14:textId="53F0177C" w:rsidR="00F05D40" w:rsidRPr="00D95AC2" w:rsidRDefault="00B81C14" w:rsidP="00B81C14">
      <w:pPr>
        <w:pStyle w:val="VRAINORMAL"/>
        <w:ind w:firstLine="0"/>
        <w:rPr>
          <w:color w:val="FF0000"/>
        </w:rPr>
      </w:pPr>
      <w:r w:rsidRPr="00D95AC2">
        <w:rPr>
          <w:color w:val="FF0000"/>
        </w:rPr>
        <w:t xml:space="preserve">DojoHepia tient son inspiration des arts martiaux japonais, et notamment du </w:t>
      </w:r>
      <w:proofErr w:type="spellStart"/>
      <w:r w:rsidRPr="00D95AC2">
        <w:rPr>
          <w:color w:val="FF0000"/>
        </w:rPr>
        <w:t>Shōtōkan-ryū</w:t>
      </w:r>
      <w:proofErr w:type="spellEnd"/>
      <w:r w:rsidRPr="00D95AC2">
        <w:rPr>
          <w:color w:val="FF0000"/>
        </w:rPr>
        <w:t xml:space="preserve"> (c’est d’</w:t>
      </w:r>
      <w:proofErr w:type="spellStart"/>
      <w:r w:rsidRPr="00D95AC2">
        <w:rPr>
          <w:color w:val="FF0000"/>
        </w:rPr>
        <w:t>ailleur</w:t>
      </w:r>
      <w:proofErr w:type="spellEnd"/>
      <w:r w:rsidRPr="00D95AC2">
        <w:rPr>
          <w:color w:val="FF0000"/>
        </w:rPr>
        <w:t xml:space="preserve"> de là que la plateforme tient son vocabulaire). .</w:t>
      </w:r>
      <w:r w:rsidR="00F05D40" w:rsidRPr="00D95AC2">
        <w:rPr>
          <w:color w:val="FF0000"/>
        </w:rPr>
        <w:t xml:space="preserve">Une notion relativement connue en programmation est le « kata ». En informatique, le kata est un exercice qu’un programmeur se doit de répéter souvent pour ne pas perdre les basiques d’un langage. Par exemple, il doit chaque mois créer un système pile avec pointeur en C, pour que cela deviennent un automatisme. De cette manière, le programmeur ne perd pas de temps sur ces notions lorsqu’un projet lui est donné. Cette notion de « kata » a fortement orienté ma plateforme à porter son vocabulaire sur les art-martiaux japonais et notamment Le </w:t>
      </w:r>
      <w:proofErr w:type="spellStart"/>
      <w:r w:rsidR="00F05D40" w:rsidRPr="00D95AC2">
        <w:rPr>
          <w:color w:val="FF0000"/>
        </w:rPr>
        <w:t>Shōtōkan-ryū</w:t>
      </w:r>
      <w:proofErr w:type="spellEnd"/>
      <w:r w:rsidR="00F05D40" w:rsidRPr="00D95AC2">
        <w:rPr>
          <w:color w:val="FF0000"/>
        </w:rPr>
        <w:t xml:space="preserve"> (cette aussi pourquoi DojoHepia contient le mot « dojo », lieu où l’on pratique les arts martiaux). </w:t>
      </w:r>
    </w:p>
    <w:p w14:paraId="21B6BF8E" w14:textId="1CEBFF16" w:rsidR="0078041B" w:rsidRPr="0078041B" w:rsidRDefault="0078041B" w:rsidP="0078041B">
      <w:pPr>
        <w:pStyle w:val="VRAINORMAL"/>
        <w:ind w:firstLine="0"/>
        <w:rPr>
          <w:b/>
          <w:bCs/>
        </w:rPr>
      </w:pPr>
      <w:r w:rsidRPr="0078041B">
        <w:rPr>
          <w:b/>
          <w:bCs/>
        </w:rPr>
        <w:t>Parler des chapitres</w:t>
      </w:r>
    </w:p>
    <w:p w14:paraId="31EB8E64" w14:textId="77777777" w:rsidR="0078041B" w:rsidRDefault="0078041B" w:rsidP="0078041B">
      <w:pPr>
        <w:pStyle w:val="VRAINORMAL"/>
        <w:ind w:firstLine="709"/>
      </w:pPr>
    </w:p>
    <w:p w14:paraId="304C14CF" w14:textId="77777777" w:rsidR="001D6900" w:rsidRDefault="001D6900" w:rsidP="00821BBC">
      <w:pPr>
        <w:pStyle w:val="VRAINORMAL"/>
        <w:ind w:firstLine="0"/>
      </w:pPr>
    </w:p>
    <w:p w14:paraId="5D4D0068" w14:textId="77777777" w:rsidR="004F222C" w:rsidRDefault="004F222C" w:rsidP="00E42CE6">
      <w:pPr>
        <w:pStyle w:val="Titre1"/>
      </w:pPr>
      <w:bookmarkStart w:id="13" w:name="_Toc12281063"/>
      <w:r>
        <w:lastRenderedPageBreak/>
        <w:t>Avant-propos</w:t>
      </w:r>
      <w:bookmarkEnd w:id="13"/>
    </w:p>
    <w:p w14:paraId="64363BA0" w14:textId="603A6008" w:rsidR="00EA1ED3" w:rsidRDefault="00EA1ED3" w:rsidP="00EA1ED3">
      <w:pPr>
        <w:pStyle w:val="NormalWeb"/>
        <w:spacing w:before="0" w:beforeAutospacing="0" w:after="0" w:line="240" w:lineRule="auto"/>
        <w:textAlignment w:val="baseline"/>
        <w:rPr>
          <w:rFonts w:ascii="Arial" w:hAnsi="Arial" w:cs="Arial"/>
          <w:b/>
          <w:bCs/>
          <w:color w:val="000000"/>
          <w:sz w:val="28"/>
          <w:szCs w:val="28"/>
        </w:rPr>
      </w:pPr>
    </w:p>
    <w:p w14:paraId="3A82FB82" w14:textId="77777777" w:rsidR="00821BBC" w:rsidRDefault="00821BBC" w:rsidP="00EA1ED3">
      <w:pPr>
        <w:pStyle w:val="NormalWeb"/>
        <w:spacing w:before="0" w:beforeAutospacing="0" w:after="0" w:line="240" w:lineRule="auto"/>
        <w:textAlignment w:val="baseline"/>
        <w:rPr>
          <w:rFonts w:ascii="Arial" w:hAnsi="Arial" w:cs="Arial"/>
          <w:b/>
          <w:bCs/>
          <w:color w:val="000000"/>
          <w:sz w:val="28"/>
          <w:szCs w:val="28"/>
        </w:rPr>
      </w:pPr>
    </w:p>
    <w:p w14:paraId="4972E849" w14:textId="77777777" w:rsidR="004F222C" w:rsidRDefault="004F222C" w:rsidP="004F222C"/>
    <w:p w14:paraId="58462025" w14:textId="77777777" w:rsidR="004F222C" w:rsidRDefault="004F222C" w:rsidP="004F222C">
      <w:pPr>
        <w:pStyle w:val="NormalWeb"/>
        <w:spacing w:before="0" w:beforeAutospacing="0" w:after="0"/>
      </w:pPr>
      <w:r>
        <w:rPr>
          <w:rFonts w:ascii="Arial" w:hAnsi="Arial" w:cs="Arial"/>
          <w:b/>
          <w:bCs/>
          <w:color w:val="000000"/>
          <w:sz w:val="22"/>
          <w:szCs w:val="22"/>
        </w:rPr>
        <w:t>Cadre du projet</w:t>
      </w:r>
    </w:p>
    <w:p w14:paraId="154C0D4D" w14:textId="77777777" w:rsidR="004F222C" w:rsidRDefault="004F222C" w:rsidP="004F222C">
      <w:pPr>
        <w:pStyle w:val="NormalWeb"/>
        <w:spacing w:before="0" w:beforeAutospacing="0" w:after="0"/>
      </w:pPr>
      <w:r>
        <w:rPr>
          <w:rFonts w:ascii="Arial" w:hAnsi="Arial" w:cs="Arial"/>
          <w:color w:val="000000"/>
          <w:sz w:val="22"/>
          <w:szCs w:val="22"/>
        </w:rPr>
        <w:t xml:space="preserve">Ce projet a été réalisé dans le cadre du projet de </w:t>
      </w:r>
      <w:proofErr w:type="spellStart"/>
      <w:r>
        <w:rPr>
          <w:rFonts w:ascii="Arial" w:hAnsi="Arial" w:cs="Arial"/>
          <w:color w:val="000000"/>
          <w:sz w:val="22"/>
          <w:szCs w:val="22"/>
        </w:rPr>
        <w:t>bachelor</w:t>
      </w:r>
      <w:proofErr w:type="spellEnd"/>
      <w:r>
        <w:rPr>
          <w:rFonts w:ascii="Arial" w:hAnsi="Arial" w:cs="Arial"/>
          <w:color w:val="000000"/>
          <w:sz w:val="22"/>
          <w:szCs w:val="22"/>
        </w:rPr>
        <w:t xml:space="preserve"> en ingénierie des technologies de l’information spécialisation logiciels et systèmes complexes, pendant la période scolaire d’avril 2019 à juillet 2019.</w:t>
      </w:r>
    </w:p>
    <w:p w14:paraId="21A6FEFE" w14:textId="77777777" w:rsidR="004F222C" w:rsidRDefault="004F222C" w:rsidP="004F222C"/>
    <w:p w14:paraId="1E911CB5" w14:textId="77777777" w:rsidR="004F222C" w:rsidRDefault="004F222C" w:rsidP="004F222C">
      <w:pPr>
        <w:pStyle w:val="NormalWeb"/>
        <w:spacing w:before="0" w:beforeAutospacing="0" w:after="0"/>
      </w:pPr>
      <w:r>
        <w:rPr>
          <w:rFonts w:ascii="Arial" w:hAnsi="Arial" w:cs="Arial"/>
          <w:b/>
          <w:bCs/>
          <w:color w:val="000000"/>
          <w:sz w:val="22"/>
          <w:szCs w:val="22"/>
        </w:rPr>
        <w:t>Vocabulaire</w:t>
      </w:r>
    </w:p>
    <w:p w14:paraId="40071BB4" w14:textId="77777777" w:rsidR="004F222C" w:rsidRDefault="004F222C" w:rsidP="004F222C">
      <w:pPr>
        <w:pStyle w:val="NormalWeb"/>
        <w:spacing w:before="0" w:beforeAutospacing="0" w:after="0"/>
      </w:pPr>
      <w:r>
        <w:rPr>
          <w:rFonts w:ascii="Arial" w:hAnsi="Arial" w:cs="Arial"/>
          <w:color w:val="000000"/>
          <w:sz w:val="22"/>
          <w:szCs w:val="22"/>
        </w:rPr>
        <w:t xml:space="preserve">DojoHepia étant une application qui se veut proche du système des arts martiaux, Mr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et </w:t>
      </w:r>
      <w:proofErr w:type="spellStart"/>
      <w:r>
        <w:rPr>
          <w:rFonts w:ascii="Arial" w:hAnsi="Arial" w:cs="Arial"/>
          <w:color w:val="000000"/>
          <w:sz w:val="22"/>
          <w:szCs w:val="22"/>
        </w:rPr>
        <w:t>moi même</w:t>
      </w:r>
      <w:proofErr w:type="spellEnd"/>
      <w:r>
        <w:rPr>
          <w:rFonts w:ascii="Arial" w:hAnsi="Arial" w:cs="Arial"/>
          <w:color w:val="000000"/>
          <w:sz w:val="22"/>
          <w:szCs w:val="22"/>
        </w:rPr>
        <w:t xml:space="preserve"> avons décidé d’y intégrer un vocabulaire propre à la </w:t>
      </w:r>
      <w:proofErr w:type="spellStart"/>
      <w:r>
        <w:rPr>
          <w:rFonts w:ascii="Arial" w:hAnsi="Arial" w:cs="Arial"/>
          <w:color w:val="000000"/>
          <w:sz w:val="22"/>
          <w:szCs w:val="22"/>
        </w:rPr>
        <w:t>plateform</w:t>
      </w:r>
      <w:proofErr w:type="spellEnd"/>
      <w:r>
        <w:rPr>
          <w:rFonts w:ascii="Arial" w:hAnsi="Arial" w:cs="Arial"/>
          <w:color w:val="000000"/>
          <w:sz w:val="22"/>
          <w:szCs w:val="22"/>
        </w:rPr>
        <w:t xml:space="preserve">, qui hérite de différentes branches des arts-martiaux (Le </w:t>
      </w:r>
      <w:proofErr w:type="spellStart"/>
      <w:r>
        <w:rPr>
          <w:rFonts w:ascii="Arial" w:hAnsi="Arial" w:cs="Arial"/>
          <w:color w:val="000000"/>
          <w:sz w:val="22"/>
          <w:szCs w:val="22"/>
        </w:rPr>
        <w:t>Shōtōkan-ryū</w:t>
      </w:r>
      <w:proofErr w:type="spellEnd"/>
      <w:r>
        <w:rPr>
          <w:rFonts w:ascii="Arial" w:hAnsi="Arial" w:cs="Arial"/>
          <w:color w:val="000000"/>
          <w:sz w:val="22"/>
          <w:szCs w:val="22"/>
        </w:rPr>
        <w:t>. notamment).</w:t>
      </w:r>
    </w:p>
    <w:p w14:paraId="6BBE9AF6" w14:textId="77777777" w:rsidR="004F222C" w:rsidRDefault="004F222C" w:rsidP="004F222C"/>
    <w:p w14:paraId="0A4BAFA7" w14:textId="77777777" w:rsidR="004F222C" w:rsidRDefault="004F222C" w:rsidP="004F222C">
      <w:pPr>
        <w:pStyle w:val="NormalWeb"/>
        <w:spacing w:before="0" w:beforeAutospacing="0" w:after="0"/>
      </w:pPr>
      <w:r>
        <w:rPr>
          <w:rFonts w:ascii="Arial" w:hAnsi="Arial" w:cs="Arial"/>
          <w:color w:val="000000"/>
          <w:sz w:val="22"/>
          <w:szCs w:val="22"/>
        </w:rPr>
        <w:t>[TABLEAU DES TRANSLATION]</w:t>
      </w:r>
    </w:p>
    <w:p w14:paraId="149E5CE2" w14:textId="77777777" w:rsidR="004F222C" w:rsidRDefault="004F222C" w:rsidP="004F222C"/>
    <w:p w14:paraId="1A5DFAF5" w14:textId="77777777" w:rsidR="004F222C" w:rsidRDefault="004F222C" w:rsidP="004F222C">
      <w:pPr>
        <w:pStyle w:val="NormalWeb"/>
        <w:spacing w:before="0" w:beforeAutospacing="0" w:after="0"/>
      </w:pPr>
      <w:r>
        <w:rPr>
          <w:rFonts w:ascii="Arial" w:hAnsi="Arial" w:cs="Arial"/>
          <w:b/>
          <w:bCs/>
          <w:color w:val="000000"/>
          <w:sz w:val="22"/>
          <w:szCs w:val="22"/>
        </w:rPr>
        <w:t>But du projet</w:t>
      </w:r>
    </w:p>
    <w:p w14:paraId="22714CF7" w14:textId="77777777" w:rsidR="004F222C" w:rsidRDefault="004F222C" w:rsidP="004F222C">
      <w:pPr>
        <w:pStyle w:val="NormalWeb"/>
        <w:spacing w:before="0" w:beforeAutospacing="0" w:after="0"/>
      </w:pPr>
      <w:r>
        <w:rPr>
          <w:rFonts w:ascii="Arial" w:hAnsi="Arial" w:cs="Arial"/>
          <w:color w:val="000000"/>
          <w:sz w:val="22"/>
          <w:szCs w:val="22"/>
        </w:rPr>
        <w:t>Le but est de créer une plateforme d’apprentissage de programmation en ligne, destiné à Hepia et son infrastructure. Le projet s’</w:t>
      </w:r>
      <w:proofErr w:type="spellStart"/>
      <w:r>
        <w:rPr>
          <w:rFonts w:ascii="Arial" w:hAnsi="Arial" w:cs="Arial"/>
          <w:color w:val="000000"/>
          <w:sz w:val="22"/>
          <w:szCs w:val="22"/>
        </w:rPr>
        <w:t>appel</w:t>
      </w:r>
      <w:proofErr w:type="spellEnd"/>
      <w:r>
        <w:rPr>
          <w:rFonts w:ascii="Arial" w:hAnsi="Arial" w:cs="Arial"/>
          <w:color w:val="000000"/>
          <w:sz w:val="22"/>
          <w:szCs w:val="22"/>
        </w:rPr>
        <w:t xml:space="preserve"> “Dojo Hepia” en référence au Dojo, qui est une salle </w:t>
      </w:r>
      <w:proofErr w:type="spellStart"/>
      <w:r>
        <w:rPr>
          <w:rFonts w:ascii="Arial" w:hAnsi="Arial" w:cs="Arial"/>
          <w:color w:val="000000"/>
          <w:sz w:val="22"/>
          <w:szCs w:val="22"/>
        </w:rPr>
        <w:t>ou</w:t>
      </w:r>
      <w:proofErr w:type="spellEnd"/>
      <w:r>
        <w:rPr>
          <w:rFonts w:ascii="Arial" w:hAnsi="Arial" w:cs="Arial"/>
          <w:color w:val="000000"/>
          <w:sz w:val="22"/>
          <w:szCs w:val="22"/>
        </w:rPr>
        <w:t xml:space="preserve"> l’on pratique des arts martiaux, et Hepia, pour le nom de l’établissement. Cette Plateforme, spécialement construite pour l’apprentissage, permet aux Sensei de publier des programmes sur des points importants de la programmation (tel que les listes, les pointeurs ou encore les tableaux), et de les scinder en une série de katas. </w:t>
      </w:r>
    </w:p>
    <w:p w14:paraId="6FA26FE7" w14:textId="77777777" w:rsidR="004F222C" w:rsidRDefault="004F222C" w:rsidP="004F222C"/>
    <w:p w14:paraId="45ABD865" w14:textId="77777777" w:rsidR="004F222C" w:rsidRDefault="004F222C" w:rsidP="004F222C">
      <w:pPr>
        <w:pStyle w:val="NormalWeb"/>
        <w:spacing w:before="0" w:beforeAutospacing="0" w:after="0"/>
      </w:pPr>
      <w:r>
        <w:rPr>
          <w:rFonts w:ascii="Arial" w:hAnsi="Arial" w:cs="Arial"/>
          <w:color w:val="000000"/>
          <w:sz w:val="22"/>
          <w:szCs w:val="22"/>
        </w:rPr>
        <w:t xml:space="preserve">Dojo </w:t>
      </w:r>
      <w:proofErr w:type="spellStart"/>
      <w:r>
        <w:rPr>
          <w:rFonts w:ascii="Arial" w:hAnsi="Arial" w:cs="Arial"/>
          <w:color w:val="000000"/>
          <w:sz w:val="22"/>
          <w:szCs w:val="22"/>
        </w:rPr>
        <w:t>hepia</w:t>
      </w:r>
      <w:proofErr w:type="spellEnd"/>
      <w:r>
        <w:rPr>
          <w:rFonts w:ascii="Arial" w:hAnsi="Arial" w:cs="Arial"/>
          <w:color w:val="000000"/>
          <w:sz w:val="22"/>
          <w:szCs w:val="22"/>
        </w:rPr>
        <w:t xml:space="preserve"> se voit donc doté d’un outil de programmation en ligne qui permet à un Utilisateur de de tester son raisonnement en direct, et de valider un exercice de cette façon.</w:t>
      </w:r>
    </w:p>
    <w:p w14:paraId="6C996EAF" w14:textId="77777777" w:rsidR="004F222C" w:rsidRDefault="004F222C" w:rsidP="004F222C"/>
    <w:p w14:paraId="5538212A" w14:textId="77777777" w:rsidR="004F222C" w:rsidRDefault="004F222C" w:rsidP="004F222C">
      <w:pPr>
        <w:pStyle w:val="NormalWeb"/>
        <w:spacing w:before="0" w:beforeAutospacing="0" w:after="0"/>
      </w:pPr>
      <w:r>
        <w:rPr>
          <w:rFonts w:ascii="Arial" w:hAnsi="Arial" w:cs="Arial"/>
          <w:b/>
          <w:bCs/>
          <w:color w:val="000000"/>
          <w:sz w:val="22"/>
          <w:szCs w:val="22"/>
        </w:rPr>
        <w:t>Fonctionnalités</w:t>
      </w:r>
    </w:p>
    <w:p w14:paraId="655D302E" w14:textId="77777777" w:rsidR="004F222C" w:rsidRDefault="004F222C" w:rsidP="004F222C"/>
    <w:p w14:paraId="430E5271" w14:textId="77777777" w:rsidR="004F222C" w:rsidRDefault="004F222C" w:rsidP="004B4747">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onnection / Inscription</w:t>
      </w:r>
    </w:p>
    <w:p w14:paraId="177D8AF3" w14:textId="77777777" w:rsidR="004F222C" w:rsidRDefault="004F222C" w:rsidP="004B4747">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Programme</w:t>
      </w:r>
    </w:p>
    <w:p w14:paraId="46485435"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5FD35D7A"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4AB6048F" w14:textId="7A1099AC"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rimer</w:t>
      </w:r>
    </w:p>
    <w:p w14:paraId="69E45205" w14:textId="760D4365" w:rsidR="001D6900" w:rsidRDefault="001D6900"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Dupliquer</w:t>
      </w:r>
    </w:p>
    <w:p w14:paraId="43D9C9BA"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Kata</w:t>
      </w:r>
    </w:p>
    <w:p w14:paraId="151CAE01" w14:textId="75DF5EB1"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1540A6D0" w14:textId="3A2E3046" w:rsidR="001D6900" w:rsidRDefault="001D6900"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 xml:space="preserve">- </w:t>
      </w:r>
      <w:proofErr w:type="spellStart"/>
      <w:r>
        <w:rPr>
          <w:rFonts w:ascii="Arial" w:hAnsi="Arial" w:cs="Arial"/>
          <w:color w:val="000000"/>
          <w:sz w:val="22"/>
          <w:szCs w:val="22"/>
        </w:rPr>
        <w:t>Markdown</w:t>
      </w:r>
      <w:proofErr w:type="spellEnd"/>
    </w:p>
    <w:p w14:paraId="18FEB67D" w14:textId="03EBE8DB" w:rsidR="001D6900" w:rsidRDefault="001D6900"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 Document</w:t>
      </w:r>
    </w:p>
    <w:p w14:paraId="084C1024"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6913FC42"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rimer</w:t>
      </w:r>
    </w:p>
    <w:p w14:paraId="3EC15F3F"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Désactiver</w:t>
      </w:r>
    </w:p>
    <w:p w14:paraId="1B6FC39D"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Participer à un kata</w:t>
      </w:r>
    </w:p>
    <w:p w14:paraId="29B01BB4"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lastRenderedPageBreak/>
        <w:t>Essayer</w:t>
      </w:r>
    </w:p>
    <w:p w14:paraId="64238EAC"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éussir</w:t>
      </w:r>
    </w:p>
    <w:p w14:paraId="432544DC"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bandonner</w:t>
      </w:r>
    </w:p>
    <w:p w14:paraId="07CF86BD"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ort des langages Python, MySQL et Java</w:t>
      </w:r>
    </w:p>
    <w:p w14:paraId="3F70B9D5"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echerche de programme (simple et avancée)</w:t>
      </w:r>
    </w:p>
    <w:p w14:paraId="6295EA8E"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Historique des katas</w:t>
      </w:r>
    </w:p>
    <w:p w14:paraId="2C54430C"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bonnement</w:t>
      </w:r>
    </w:p>
    <w:p w14:paraId="379CE7B2"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ponsoring (Sensei)</w:t>
      </w:r>
    </w:p>
    <w:p w14:paraId="19716452" w14:textId="77777777" w:rsidR="004F222C" w:rsidRDefault="004F222C" w:rsidP="004B4747">
      <w:pPr>
        <w:numPr>
          <w:ilvl w:val="0"/>
          <w:numId w:val="19"/>
        </w:numPr>
        <w:spacing w:before="100" w:beforeAutospacing="1" w:after="100" w:afterAutospacing="1"/>
        <w:textAlignment w:val="baseline"/>
        <w:rPr>
          <w:rFonts w:ascii="Arial" w:hAnsi="Arial" w:cs="Arial"/>
          <w:color w:val="9900FF"/>
          <w:sz w:val="22"/>
          <w:szCs w:val="22"/>
        </w:rPr>
      </w:pPr>
    </w:p>
    <w:p w14:paraId="2E224A4C" w14:textId="588B8140" w:rsidR="004F222C" w:rsidRDefault="004F222C" w:rsidP="004F222C">
      <w:pPr>
        <w:spacing w:after="240"/>
      </w:pPr>
      <w:r>
        <w:br/>
      </w:r>
      <w:r>
        <w:br/>
      </w:r>
      <w:r w:rsidR="00CB3BF3" w:rsidRPr="00CB3BF3">
        <w:rPr>
          <w:color w:val="FF0000"/>
        </w:rPr>
        <w:t>Premièrement, il faut prendre en compte que même si ce service porte le nom de “compilation”, celui-ci est aussi un service d'interprétation car il permet d'interpréter du code Python. Pour simplifier la lecture de ce rapport, je parlerais désormais “d'exécution” pour en généraliser son fonctionnement.</w:t>
      </w:r>
    </w:p>
    <w:p w14:paraId="74891B66" w14:textId="77777777" w:rsidR="004F222C" w:rsidRDefault="004F222C" w:rsidP="004F222C">
      <w:pPr>
        <w:pStyle w:val="NormalWeb"/>
        <w:spacing w:before="0" w:beforeAutospacing="0" w:after="0"/>
      </w:pPr>
      <w:r>
        <w:rPr>
          <w:rFonts w:ascii="Arial" w:hAnsi="Arial" w:cs="Arial"/>
          <w:b/>
          <w:bCs/>
          <w:color w:val="000000"/>
          <w:sz w:val="22"/>
          <w:szCs w:val="22"/>
        </w:rPr>
        <w:t>EXPLIQUER QUE BEAUCOUP DIMAGE NE CONTIENNENT PAS LE MENU DE GAUCHE POUR DES SOUCIS DE VISIBILITE EXPLIQUER DAND UN CH COMME MINELI</w:t>
      </w:r>
    </w:p>
    <w:p w14:paraId="4AED176F" w14:textId="77777777" w:rsidR="004F222C" w:rsidRDefault="004F222C" w:rsidP="004F222C">
      <w:pPr>
        <w:spacing w:after="240"/>
      </w:pPr>
    </w:p>
    <w:p w14:paraId="04A8CF13" w14:textId="77777777" w:rsidR="004F222C" w:rsidRDefault="004F222C" w:rsidP="004F222C">
      <w:pPr>
        <w:pStyle w:val="NormalWeb"/>
        <w:spacing w:before="0" w:beforeAutospacing="0" w:after="0"/>
      </w:pPr>
      <w:r>
        <w:rPr>
          <w:rFonts w:ascii="Arial" w:hAnsi="Arial" w:cs="Arial"/>
          <w:color w:val="000000"/>
          <w:sz w:val="22"/>
          <w:szCs w:val="22"/>
        </w:rPr>
        <w:t xml:space="preserve">Certaine figure (comme la </w:t>
      </w:r>
      <w:proofErr w:type="spellStart"/>
      <w:r>
        <w:rPr>
          <w:rFonts w:ascii="Arial" w:hAnsi="Arial" w:cs="Arial"/>
          <w:color w:val="000000"/>
          <w:sz w:val="22"/>
          <w:szCs w:val="22"/>
        </w:rPr>
        <w:t>fig</w:t>
      </w:r>
      <w:proofErr w:type="spellEnd"/>
      <w:r>
        <w:rPr>
          <w:rFonts w:ascii="Arial" w:hAnsi="Arial" w:cs="Arial"/>
          <w:color w:val="000000"/>
          <w:sz w:val="22"/>
          <w:szCs w:val="22"/>
        </w:rPr>
        <w:t xml:space="preserve"> n), ne sont pas représentative du site de manière global, ces figure ont pu </w:t>
      </w:r>
      <w:proofErr w:type="spellStart"/>
      <w:r>
        <w:rPr>
          <w:rFonts w:ascii="Arial" w:hAnsi="Arial" w:cs="Arial"/>
          <w:color w:val="000000"/>
          <w:sz w:val="22"/>
          <w:szCs w:val="22"/>
        </w:rPr>
        <w:t>subire</w:t>
      </w:r>
      <w:proofErr w:type="spellEnd"/>
      <w:r>
        <w:rPr>
          <w:rFonts w:ascii="Arial" w:hAnsi="Arial" w:cs="Arial"/>
          <w:color w:val="000000"/>
          <w:sz w:val="22"/>
          <w:szCs w:val="22"/>
        </w:rPr>
        <w:t xml:space="preserve"> des rognage, des modifications de taille.</w:t>
      </w:r>
    </w:p>
    <w:p w14:paraId="5B1CC5E5" w14:textId="77777777" w:rsidR="004F222C" w:rsidRDefault="004F222C" w:rsidP="004F222C"/>
    <w:p w14:paraId="79E0D2A8" w14:textId="77777777" w:rsidR="004F222C" w:rsidRDefault="004F222C" w:rsidP="004F222C">
      <w:pPr>
        <w:pStyle w:val="NormalWeb"/>
        <w:spacing w:before="0" w:beforeAutospacing="0" w:after="0"/>
      </w:pPr>
      <w:r>
        <w:rPr>
          <w:rFonts w:ascii="Arial" w:hAnsi="Arial" w:cs="Arial"/>
          <w:b/>
          <w:bCs/>
          <w:color w:val="000000"/>
          <w:sz w:val="22"/>
          <w:szCs w:val="22"/>
        </w:rPr>
        <w:t xml:space="preserve">faire une partie avec les </w:t>
      </w:r>
      <w:proofErr w:type="spellStart"/>
      <w:r>
        <w:rPr>
          <w:rFonts w:ascii="Arial" w:hAnsi="Arial" w:cs="Arial"/>
          <w:b/>
          <w:bCs/>
          <w:color w:val="000000"/>
          <w:sz w:val="22"/>
          <w:szCs w:val="22"/>
        </w:rPr>
        <w:t>mocks</w:t>
      </w:r>
      <w:proofErr w:type="spellEnd"/>
      <w:r>
        <w:rPr>
          <w:rFonts w:ascii="Arial" w:hAnsi="Arial" w:cs="Arial"/>
          <w:b/>
          <w:bCs/>
          <w:color w:val="000000"/>
          <w:sz w:val="22"/>
          <w:szCs w:val="22"/>
        </w:rPr>
        <w:t xml:space="preserve"> frère</w:t>
      </w:r>
    </w:p>
    <w:p w14:paraId="6F7987E3" w14:textId="48C37B87" w:rsidR="004F222C" w:rsidRDefault="004F222C" w:rsidP="009B273A">
      <w:pPr>
        <w:spacing w:after="240"/>
      </w:pPr>
      <w:r>
        <w:br/>
      </w:r>
      <w:r>
        <w:br/>
      </w:r>
      <w:r>
        <w:br/>
      </w:r>
      <w:r>
        <w:br/>
      </w:r>
      <w:r>
        <w:br/>
      </w:r>
      <w:r>
        <w:br/>
      </w:r>
      <w:r>
        <w:rPr>
          <w:rFonts w:ascii="Arial" w:hAnsi="Arial" w:cs="Arial"/>
          <w:color w:val="FF0000"/>
          <w:sz w:val="22"/>
          <w:szCs w:val="22"/>
        </w:rPr>
        <w:t xml:space="preserve">à travers un service de </w:t>
      </w:r>
      <w:proofErr w:type="spellStart"/>
      <w:r>
        <w:rPr>
          <w:rFonts w:ascii="Arial" w:hAnsi="Arial" w:cs="Arial"/>
          <w:color w:val="FF0000"/>
          <w:sz w:val="22"/>
          <w:szCs w:val="22"/>
        </w:rPr>
        <w:t>gameification</w:t>
      </w:r>
      <w:proofErr w:type="spellEnd"/>
      <w:r>
        <w:rPr>
          <w:rFonts w:ascii="Arial" w:hAnsi="Arial" w:cs="Arial"/>
          <w:color w:val="FF0000"/>
          <w:sz w:val="22"/>
          <w:szCs w:val="22"/>
        </w:rPr>
        <w:t xml:space="preserve"> </w:t>
      </w:r>
      <w:proofErr w:type="spellStart"/>
      <w:r>
        <w:rPr>
          <w:rFonts w:ascii="Arial" w:hAnsi="Arial" w:cs="Arial"/>
          <w:color w:val="FF0000"/>
          <w:sz w:val="22"/>
          <w:szCs w:val="22"/>
        </w:rPr>
        <w:t>blahblah</w:t>
      </w:r>
      <w:proofErr w:type="spellEnd"/>
      <w:r>
        <w:rPr>
          <w:rFonts w:ascii="Arial" w:hAnsi="Arial" w:cs="Arial"/>
          <w:color w:val="FF0000"/>
          <w:sz w:val="22"/>
          <w:szCs w:val="22"/>
        </w:rPr>
        <w:t>, parler des bienfaits pédagogique, avec la réussite etc.. l’</w:t>
      </w:r>
      <w:proofErr w:type="spellStart"/>
      <w:r>
        <w:rPr>
          <w:rFonts w:ascii="Arial" w:hAnsi="Arial" w:cs="Arial"/>
          <w:color w:val="FF0000"/>
          <w:sz w:val="22"/>
          <w:szCs w:val="22"/>
        </w:rPr>
        <w:t>exp</w:t>
      </w:r>
      <w:proofErr w:type="spellEnd"/>
      <w:r>
        <w:rPr>
          <w:rFonts w:ascii="Arial" w:hAnsi="Arial" w:cs="Arial"/>
          <w:color w:val="FF0000"/>
          <w:sz w:val="22"/>
          <w:szCs w:val="22"/>
        </w:rPr>
        <w:t xml:space="preserve"> utilisateur </w:t>
      </w:r>
      <w:proofErr w:type="spellStart"/>
      <w:r>
        <w:rPr>
          <w:rFonts w:ascii="Arial" w:hAnsi="Arial" w:cs="Arial"/>
          <w:color w:val="FF0000"/>
          <w:sz w:val="22"/>
          <w:szCs w:val="22"/>
        </w:rPr>
        <w:t>blahblah</w:t>
      </w:r>
      <w:proofErr w:type="spellEnd"/>
    </w:p>
    <w:p w14:paraId="245F015C" w14:textId="77777777" w:rsidR="004F222C" w:rsidRDefault="004F222C" w:rsidP="004F222C"/>
    <w:p w14:paraId="6BC3DD7E" w14:textId="77777777" w:rsidR="004F222C" w:rsidRDefault="004F222C" w:rsidP="004F222C">
      <w:pPr>
        <w:pStyle w:val="NormalWeb"/>
        <w:spacing w:before="0" w:beforeAutospacing="0" w:after="0"/>
      </w:pPr>
      <w:r>
        <w:rPr>
          <w:rFonts w:ascii="Arial" w:hAnsi="Arial" w:cs="Arial"/>
          <w:b/>
          <w:bCs/>
          <w:color w:val="000000"/>
          <w:sz w:val="22"/>
          <w:szCs w:val="22"/>
        </w:rPr>
        <w:t>Bénéfices utilisateurs</w:t>
      </w:r>
    </w:p>
    <w:p w14:paraId="54151805" w14:textId="77777777" w:rsidR="004F222C" w:rsidRDefault="004F222C" w:rsidP="004F222C"/>
    <w:p w14:paraId="48474B5C" w14:textId="77777777" w:rsidR="004F222C" w:rsidRDefault="004F222C" w:rsidP="004F222C">
      <w:pPr>
        <w:pStyle w:val="NormalWeb"/>
        <w:spacing w:before="0" w:beforeAutospacing="0" w:after="0"/>
      </w:pPr>
      <w:proofErr w:type="spellStart"/>
      <w:r>
        <w:rPr>
          <w:rFonts w:ascii="Arial" w:hAnsi="Arial" w:cs="Arial"/>
          <w:color w:val="000000"/>
          <w:sz w:val="22"/>
          <w:szCs w:val="22"/>
        </w:rPr>
        <w:t>Elèves</w:t>
      </w:r>
      <w:proofErr w:type="spellEnd"/>
      <w:r>
        <w:rPr>
          <w:rFonts w:ascii="Arial" w:hAnsi="Arial" w:cs="Arial"/>
          <w:color w:val="000000"/>
          <w:sz w:val="22"/>
          <w:szCs w:val="22"/>
        </w:rPr>
        <w:t xml:space="preserve"> : </w:t>
      </w:r>
    </w:p>
    <w:p w14:paraId="7222F690" w14:textId="77777777" w:rsidR="004F222C" w:rsidRDefault="004F222C" w:rsidP="004F222C">
      <w:pPr>
        <w:pStyle w:val="NormalWeb"/>
        <w:spacing w:before="0" w:beforeAutospacing="0" w:after="0"/>
      </w:pPr>
      <w:r>
        <w:rPr>
          <w:rFonts w:ascii="Arial" w:hAnsi="Arial" w:cs="Arial"/>
          <w:color w:val="000000"/>
          <w:sz w:val="22"/>
          <w:szCs w:val="22"/>
        </w:rPr>
        <w:t xml:space="preserve">Professeurs : Il peut simplement publier une série ou plusieurs séries d’exercice sans se tracasser à suivre les </w:t>
      </w:r>
      <w:proofErr w:type="spellStart"/>
      <w:r>
        <w:rPr>
          <w:rFonts w:ascii="Arial" w:hAnsi="Arial" w:cs="Arial"/>
          <w:color w:val="FF0000"/>
          <w:sz w:val="22"/>
          <w:szCs w:val="22"/>
        </w:rPr>
        <w:t>blahblah</w:t>
      </w:r>
      <w:proofErr w:type="spellEnd"/>
    </w:p>
    <w:p w14:paraId="4259F2F7" w14:textId="77777777" w:rsidR="004F222C" w:rsidRDefault="004F222C" w:rsidP="004F222C"/>
    <w:p w14:paraId="0FCAC2ED" w14:textId="77777777" w:rsidR="004F222C" w:rsidRDefault="004F222C" w:rsidP="004F222C">
      <w:pPr>
        <w:pStyle w:val="NormalWeb"/>
        <w:spacing w:before="0" w:beforeAutospacing="0" w:after="0"/>
      </w:pPr>
      <w:r>
        <w:rPr>
          <w:rFonts w:ascii="Arial" w:hAnsi="Arial" w:cs="Arial"/>
          <w:b/>
          <w:bCs/>
          <w:color w:val="000000"/>
          <w:sz w:val="22"/>
          <w:szCs w:val="22"/>
        </w:rPr>
        <w:t>Cahier des charges</w:t>
      </w:r>
    </w:p>
    <w:p w14:paraId="70A4C5BA" w14:textId="77777777" w:rsidR="004F222C" w:rsidRDefault="004F222C" w:rsidP="004F222C">
      <w:pPr>
        <w:pStyle w:val="NormalWeb"/>
        <w:spacing w:before="0" w:beforeAutospacing="0" w:after="0"/>
      </w:pPr>
      <w:r>
        <w:rPr>
          <w:rFonts w:ascii="Arial" w:hAnsi="Arial" w:cs="Arial"/>
          <w:color w:val="000000"/>
          <w:sz w:val="22"/>
          <w:szCs w:val="22"/>
        </w:rPr>
        <w:t>???</w:t>
      </w:r>
    </w:p>
    <w:p w14:paraId="7C426348" w14:textId="77777777" w:rsidR="004F222C" w:rsidRDefault="004F222C" w:rsidP="004F222C"/>
    <w:p w14:paraId="19E7C4F5" w14:textId="77777777" w:rsidR="004F222C" w:rsidRDefault="004F222C" w:rsidP="004F222C">
      <w:pPr>
        <w:pStyle w:val="NormalWeb"/>
        <w:spacing w:before="0" w:beforeAutospacing="0" w:after="0"/>
      </w:pPr>
      <w:r>
        <w:rPr>
          <w:rFonts w:ascii="Arial" w:hAnsi="Arial" w:cs="Arial"/>
          <w:b/>
          <w:bCs/>
          <w:color w:val="000000"/>
          <w:sz w:val="22"/>
          <w:szCs w:val="22"/>
        </w:rPr>
        <w:t>Méthodologie de travail</w:t>
      </w:r>
    </w:p>
    <w:p w14:paraId="6B7BB1F5" w14:textId="77777777" w:rsidR="004F222C" w:rsidRDefault="004F222C" w:rsidP="004F222C">
      <w:pPr>
        <w:pStyle w:val="NormalWeb"/>
        <w:spacing w:before="0" w:beforeAutospacing="0" w:after="0"/>
      </w:pPr>
      <w:r>
        <w:rPr>
          <w:rFonts w:ascii="Arial" w:hAnsi="Arial" w:cs="Arial"/>
          <w:color w:val="000000"/>
          <w:sz w:val="22"/>
          <w:szCs w:val="22"/>
        </w:rPr>
        <w:lastRenderedPageBreak/>
        <w:t xml:space="preserve">Le travail de </w:t>
      </w:r>
      <w:proofErr w:type="spellStart"/>
      <w:r>
        <w:rPr>
          <w:rFonts w:ascii="Arial" w:hAnsi="Arial" w:cs="Arial"/>
          <w:color w:val="000000"/>
          <w:sz w:val="22"/>
          <w:szCs w:val="22"/>
        </w:rPr>
        <w:t>bachelor</w:t>
      </w:r>
      <w:proofErr w:type="spellEnd"/>
      <w:r>
        <w:rPr>
          <w:rFonts w:ascii="Arial" w:hAnsi="Arial" w:cs="Arial"/>
          <w:color w:val="000000"/>
          <w:sz w:val="22"/>
          <w:szCs w:val="22"/>
        </w:rPr>
        <w:t xml:space="preserve"> est un travail de 3 mois avec une moyenne de 40 heures par semaines (généralement entre 9h et 18h). Dans le cadre de ce travail, et dans l’objectif de nous rapprocher d’un projet d’entreprise moderne, Mr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nous a amené à adopter un mode de travail bien spécifique, que l’on pourrait apparenter à la méthode agile “SCRUM” (le </w:t>
      </w:r>
      <w:proofErr w:type="spellStart"/>
      <w:r>
        <w:rPr>
          <w:rFonts w:ascii="Arial" w:hAnsi="Arial" w:cs="Arial"/>
          <w:color w:val="000000"/>
          <w:sz w:val="22"/>
          <w:szCs w:val="22"/>
        </w:rPr>
        <w:t>scrum</w:t>
      </w:r>
      <w:proofErr w:type="spellEnd"/>
      <w:r>
        <w:rPr>
          <w:rFonts w:ascii="Arial" w:hAnsi="Arial" w:cs="Arial"/>
          <w:color w:val="000000"/>
          <w:sz w:val="22"/>
          <w:szCs w:val="22"/>
        </w:rPr>
        <w:t xml:space="preserve"> est une méthodologie de travail, divisée en étape, et constituée d’itération).</w:t>
      </w:r>
    </w:p>
    <w:p w14:paraId="036704BC" w14:textId="77777777" w:rsidR="004F222C" w:rsidRDefault="004F222C" w:rsidP="004F222C"/>
    <w:p w14:paraId="222D562C" w14:textId="77777777" w:rsidR="004F222C" w:rsidRDefault="004F222C" w:rsidP="004F222C">
      <w:pPr>
        <w:pStyle w:val="NormalWeb"/>
        <w:spacing w:before="0" w:beforeAutospacing="0" w:after="0"/>
      </w:pPr>
      <w:r>
        <w:rPr>
          <w:rFonts w:ascii="Arial" w:hAnsi="Arial" w:cs="Arial"/>
          <w:b/>
          <w:bCs/>
          <w:color w:val="000000"/>
          <w:sz w:val="22"/>
          <w:szCs w:val="22"/>
        </w:rPr>
        <w:t>parler des bonnes pratiques de travail pour la reprise du projet</w:t>
      </w:r>
    </w:p>
    <w:p w14:paraId="404FA077" w14:textId="77777777" w:rsidR="004F222C" w:rsidRDefault="004F222C" w:rsidP="004F222C"/>
    <w:p w14:paraId="49CBBDD6" w14:textId="77777777" w:rsidR="004F222C" w:rsidRDefault="004F222C" w:rsidP="004F222C">
      <w:pPr>
        <w:pStyle w:val="NormalWeb"/>
        <w:spacing w:before="0" w:beforeAutospacing="0" w:after="0"/>
      </w:pPr>
      <w:r>
        <w:rPr>
          <w:rFonts w:ascii="Arial" w:hAnsi="Arial" w:cs="Arial"/>
          <w:b/>
          <w:bCs/>
          <w:color w:val="000000"/>
          <w:sz w:val="22"/>
          <w:szCs w:val="22"/>
        </w:rPr>
        <w:t>Le SCRUM BOARD</w:t>
      </w:r>
    </w:p>
    <w:p w14:paraId="283E94F5" w14:textId="77777777" w:rsidR="004F222C" w:rsidRDefault="004F222C" w:rsidP="004F222C">
      <w:pPr>
        <w:pStyle w:val="NormalWeb"/>
        <w:spacing w:before="0" w:beforeAutospacing="0" w:after="0"/>
      </w:pPr>
      <w:r>
        <w:rPr>
          <w:rFonts w:ascii="Arial" w:hAnsi="Arial" w:cs="Arial"/>
          <w:color w:val="000000"/>
          <w:sz w:val="22"/>
          <w:szCs w:val="22"/>
        </w:rPr>
        <w:t xml:space="preserve">Le développement travail était séparer en itération, ce qui a permis de choisir les fonctionnalités que j’allais implémenter à chaque itérations. Pour permettre de correctement structurer ces itérations, et retenir l’état du développement au fil des semaines, Mr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et moi, avons mis en place un “SCRUM BOARD”, qui est un tableau physique, rempli de post-it, triés et catégorisé. </w:t>
      </w:r>
    </w:p>
    <w:p w14:paraId="03E54928" w14:textId="77777777" w:rsidR="004F222C" w:rsidRDefault="004F222C" w:rsidP="004F222C">
      <w:pPr>
        <w:spacing w:after="240"/>
      </w:pPr>
    </w:p>
    <w:p w14:paraId="0E344852" w14:textId="77777777" w:rsidR="004F222C" w:rsidRDefault="004F222C" w:rsidP="004F222C">
      <w:pPr>
        <w:pStyle w:val="NormalWeb"/>
        <w:spacing w:before="0" w:beforeAutospacing="0" w:after="0"/>
      </w:pPr>
      <w:r>
        <w:rPr>
          <w:rFonts w:ascii="Arial" w:hAnsi="Arial" w:cs="Arial"/>
          <w:color w:val="000000"/>
          <w:sz w:val="22"/>
          <w:szCs w:val="22"/>
        </w:rPr>
        <w:t>[IMAGE DU TABLEAU - PREMIER]</w:t>
      </w:r>
    </w:p>
    <w:p w14:paraId="06C71B87" w14:textId="77777777" w:rsidR="004F222C" w:rsidRDefault="004F222C" w:rsidP="004F222C"/>
    <w:p w14:paraId="1F77C431" w14:textId="77777777" w:rsidR="004F222C" w:rsidRDefault="004F222C" w:rsidP="004F222C">
      <w:pPr>
        <w:pStyle w:val="NormalWeb"/>
        <w:spacing w:before="0" w:beforeAutospacing="0" w:after="0"/>
      </w:pPr>
      <w:r>
        <w:rPr>
          <w:rFonts w:ascii="Arial" w:hAnsi="Arial" w:cs="Arial"/>
          <w:color w:val="000000"/>
          <w:sz w:val="22"/>
          <w:szCs w:val="22"/>
        </w:rPr>
        <w:t>Le tableau se sépare en plusieurs parties :</w:t>
      </w:r>
    </w:p>
    <w:p w14:paraId="50AE3D7A" w14:textId="77777777" w:rsidR="004F222C" w:rsidRDefault="004F222C" w:rsidP="004F222C"/>
    <w:p w14:paraId="47795B92" w14:textId="77777777" w:rsidR="004F222C" w:rsidRDefault="004F222C" w:rsidP="004F222C">
      <w:pPr>
        <w:pStyle w:val="NormalWeb"/>
        <w:spacing w:before="0" w:beforeAutospacing="0" w:after="0"/>
      </w:pPr>
      <w:r>
        <w:rPr>
          <w:rFonts w:ascii="Arial" w:hAnsi="Arial" w:cs="Arial"/>
          <w:color w:val="000000"/>
          <w:sz w:val="22"/>
          <w:szCs w:val="22"/>
        </w:rPr>
        <w:t>BACKLOG</w:t>
      </w:r>
    </w:p>
    <w:p w14:paraId="15BAB93F" w14:textId="77777777" w:rsidR="004F222C" w:rsidRDefault="004F222C" w:rsidP="004F222C">
      <w:pPr>
        <w:pStyle w:val="NormalWeb"/>
        <w:spacing w:before="0" w:beforeAutospacing="0" w:after="0"/>
      </w:pPr>
      <w:r>
        <w:rPr>
          <w:rFonts w:ascii="Arial" w:hAnsi="Arial" w:cs="Arial"/>
          <w:color w:val="000000"/>
          <w:sz w:val="22"/>
          <w:szCs w:val="22"/>
        </w:rPr>
        <w:t>TODO</w:t>
      </w:r>
    </w:p>
    <w:p w14:paraId="37616B1F" w14:textId="77777777" w:rsidR="004F222C" w:rsidRDefault="004F222C" w:rsidP="004F222C">
      <w:pPr>
        <w:pStyle w:val="NormalWeb"/>
        <w:spacing w:before="0" w:beforeAutospacing="0" w:after="0"/>
      </w:pPr>
      <w:r>
        <w:rPr>
          <w:rFonts w:ascii="Arial" w:hAnsi="Arial" w:cs="Arial"/>
          <w:color w:val="000000"/>
          <w:sz w:val="22"/>
          <w:szCs w:val="22"/>
        </w:rPr>
        <w:t>WORK IN PROGRESS</w:t>
      </w:r>
    </w:p>
    <w:p w14:paraId="2F5757CF" w14:textId="77777777" w:rsidR="004F222C" w:rsidRDefault="004F222C" w:rsidP="004B4747">
      <w:pPr>
        <w:pStyle w:val="NormalWeb"/>
        <w:numPr>
          <w:ilvl w:val="0"/>
          <w:numId w:val="20"/>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TTENTE DE VALIDATION</w:t>
      </w:r>
    </w:p>
    <w:p w14:paraId="44D067FB" w14:textId="77777777" w:rsidR="004F222C" w:rsidRDefault="004F222C" w:rsidP="004F222C">
      <w:pPr>
        <w:pStyle w:val="NormalWeb"/>
        <w:spacing w:before="0" w:beforeAutospacing="0" w:after="0"/>
      </w:pPr>
      <w:r>
        <w:rPr>
          <w:rFonts w:ascii="Arial" w:hAnsi="Arial" w:cs="Arial"/>
          <w:color w:val="000000"/>
          <w:sz w:val="22"/>
          <w:szCs w:val="22"/>
        </w:rPr>
        <w:t>DONE</w:t>
      </w:r>
    </w:p>
    <w:p w14:paraId="0A31E27A" w14:textId="77777777" w:rsidR="004F222C" w:rsidRDefault="004F222C" w:rsidP="004F222C"/>
    <w:p w14:paraId="36CA1114" w14:textId="77777777" w:rsidR="004F222C" w:rsidRDefault="004F222C" w:rsidP="004F222C">
      <w:pPr>
        <w:pStyle w:val="NormalWeb"/>
        <w:spacing w:before="0" w:beforeAutospacing="0" w:after="0"/>
      </w:pPr>
      <w:r>
        <w:rPr>
          <w:rFonts w:ascii="Arial" w:hAnsi="Arial" w:cs="Arial"/>
          <w:color w:val="000000"/>
          <w:sz w:val="22"/>
          <w:szCs w:val="22"/>
        </w:rPr>
        <w:t>d’une itération type</w:t>
      </w:r>
    </w:p>
    <w:p w14:paraId="00FDECEF" w14:textId="77777777" w:rsidR="004F222C" w:rsidRDefault="004F222C" w:rsidP="004F222C">
      <w:pPr>
        <w:pStyle w:val="NormalWeb"/>
        <w:spacing w:before="0" w:beforeAutospacing="0" w:after="0"/>
      </w:pPr>
      <w:r>
        <w:rPr>
          <w:rFonts w:ascii="Arial" w:hAnsi="Arial" w:cs="Arial"/>
          <w:color w:val="000000"/>
          <w:sz w:val="22"/>
          <w:szCs w:val="22"/>
        </w:rPr>
        <w:t xml:space="preserve">Lorsque je devais commencer une nouvelle itération, dire qu’on se retrouvait avec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que on validait les anciens post-it, qu’on </w:t>
      </w:r>
      <w:proofErr w:type="spellStart"/>
      <w:r>
        <w:rPr>
          <w:rFonts w:ascii="Arial" w:hAnsi="Arial" w:cs="Arial"/>
          <w:color w:val="000000"/>
          <w:sz w:val="22"/>
          <w:szCs w:val="22"/>
        </w:rPr>
        <w:t>reflechissait</w:t>
      </w:r>
      <w:proofErr w:type="spellEnd"/>
      <w:r>
        <w:rPr>
          <w:rFonts w:ascii="Arial" w:hAnsi="Arial" w:cs="Arial"/>
          <w:color w:val="000000"/>
          <w:sz w:val="22"/>
          <w:szCs w:val="22"/>
        </w:rPr>
        <w:t xml:space="preserve"> aux prochaines fonctionnalité à implémenter (utiliser le terme “pipe-line de </w:t>
      </w:r>
      <w:proofErr w:type="spellStart"/>
      <w:r>
        <w:rPr>
          <w:rFonts w:ascii="Arial" w:hAnsi="Arial" w:cs="Arial"/>
          <w:color w:val="000000"/>
          <w:sz w:val="22"/>
          <w:szCs w:val="22"/>
        </w:rPr>
        <w:t>developpement</w:t>
      </w:r>
      <w:proofErr w:type="spellEnd"/>
      <w:r>
        <w:rPr>
          <w:rFonts w:ascii="Arial" w:hAnsi="Arial" w:cs="Arial"/>
          <w:color w:val="000000"/>
          <w:sz w:val="22"/>
          <w:szCs w:val="22"/>
        </w:rPr>
        <w:t>)</w:t>
      </w:r>
    </w:p>
    <w:p w14:paraId="287736F0" w14:textId="77777777" w:rsidR="004F222C" w:rsidRDefault="004F222C" w:rsidP="004F222C"/>
    <w:p w14:paraId="00834BD1" w14:textId="77777777" w:rsidR="004F222C" w:rsidRDefault="004F222C" w:rsidP="004F222C">
      <w:pPr>
        <w:pStyle w:val="NormalWeb"/>
        <w:spacing w:before="0" w:beforeAutospacing="0" w:after="0"/>
      </w:pPr>
      <w:proofErr w:type="spellStart"/>
      <w:r>
        <w:rPr>
          <w:rFonts w:ascii="Arial" w:hAnsi="Arial" w:cs="Arial"/>
          <w:color w:val="000000"/>
          <w:sz w:val="22"/>
          <w:szCs w:val="22"/>
        </w:rPr>
        <w:t>Versionning</w:t>
      </w:r>
      <w:proofErr w:type="spellEnd"/>
    </w:p>
    <w:p w14:paraId="48003980" w14:textId="77777777" w:rsidR="004F222C" w:rsidRDefault="004F222C" w:rsidP="004F222C">
      <w:pPr>
        <w:spacing w:after="240"/>
      </w:pPr>
    </w:p>
    <w:tbl>
      <w:tblPr>
        <w:tblW w:w="0" w:type="auto"/>
        <w:tblCellMar>
          <w:top w:w="15" w:type="dxa"/>
          <w:left w:w="15" w:type="dxa"/>
          <w:bottom w:w="15" w:type="dxa"/>
          <w:right w:w="15" w:type="dxa"/>
        </w:tblCellMar>
        <w:tblLook w:val="04A0" w:firstRow="1" w:lastRow="0" w:firstColumn="1" w:lastColumn="0" w:noHBand="0" w:noVBand="1"/>
      </w:tblPr>
      <w:tblGrid>
        <w:gridCol w:w="1900"/>
        <w:gridCol w:w="2194"/>
        <w:gridCol w:w="3853"/>
      </w:tblGrid>
      <w:tr w:rsidR="004F222C" w14:paraId="473FADD1"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AAB7E8" w14:textId="77777777" w:rsidR="004F222C" w:rsidRDefault="004F222C">
            <w:pPr>
              <w:pStyle w:val="NormalWeb"/>
              <w:spacing w:before="0" w:beforeAutospacing="0" w:after="0"/>
            </w:pPr>
            <w:r>
              <w:rPr>
                <w:rFonts w:ascii="Arial" w:hAnsi="Arial" w:cs="Arial"/>
                <w:color w:val="000000"/>
                <w:sz w:val="22"/>
                <w:szCs w:val="22"/>
              </w:rPr>
              <w:t>Nom de vers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5E2927" w14:textId="77777777" w:rsidR="004F222C" w:rsidRDefault="004F222C">
            <w:pPr>
              <w:pStyle w:val="NormalWeb"/>
              <w:spacing w:before="0" w:beforeAutospacing="0" w:after="0"/>
              <w:jc w:val="center"/>
            </w:pPr>
            <w:r>
              <w:rPr>
                <w:rFonts w:ascii="Arial" w:hAnsi="Arial" w:cs="Arial"/>
                <w:color w:val="000000"/>
                <w:sz w:val="22"/>
                <w:szCs w:val="22"/>
              </w:rPr>
              <w:t>Date de publicatio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5DB043" w14:textId="77777777" w:rsidR="004F222C" w:rsidRDefault="004F222C">
            <w:pPr>
              <w:pStyle w:val="NormalWeb"/>
              <w:spacing w:before="0" w:beforeAutospacing="0" w:after="0"/>
            </w:pPr>
            <w:r>
              <w:rPr>
                <w:rFonts w:ascii="Arial" w:hAnsi="Arial" w:cs="Arial"/>
                <w:color w:val="000000"/>
                <w:sz w:val="22"/>
                <w:szCs w:val="22"/>
              </w:rPr>
              <w:t>Ajout</w:t>
            </w:r>
          </w:p>
        </w:tc>
      </w:tr>
      <w:tr w:rsidR="004F222C" w14:paraId="7CCEAFC5"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FBFC98" w14:textId="77777777" w:rsidR="004F222C" w:rsidRDefault="004F222C">
            <w:pPr>
              <w:pStyle w:val="NormalWeb"/>
              <w:spacing w:before="0" w:beforeAutospacing="0" w:after="0"/>
            </w:pPr>
            <w:r>
              <w:rPr>
                <w:rFonts w:ascii="Arial" w:hAnsi="Arial" w:cs="Arial"/>
                <w:color w:val="000000"/>
                <w:sz w:val="22"/>
                <w:szCs w:val="22"/>
              </w:rPr>
              <w:t>DojoHepia-v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1652FA" w14:textId="77777777" w:rsidR="004F222C" w:rsidRDefault="004F222C">
            <w:pPr>
              <w:pStyle w:val="NormalWeb"/>
              <w:spacing w:before="0" w:beforeAutospacing="0" w:after="0"/>
            </w:pPr>
            <w:r>
              <w:rPr>
                <w:rFonts w:ascii="Arial" w:hAnsi="Arial" w:cs="Arial"/>
                <w:color w:val="000000"/>
                <w:sz w:val="22"/>
                <w:szCs w:val="22"/>
              </w:rPr>
              <w:t>8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79E8C3" w14:textId="77777777" w:rsidR="004F222C" w:rsidRDefault="004F222C" w:rsidP="004B4747">
            <w:pPr>
              <w:pStyle w:val="NormalWeb"/>
              <w:numPr>
                <w:ilvl w:val="0"/>
                <w:numId w:val="21"/>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erveur de compilation</w:t>
            </w:r>
          </w:p>
          <w:p w14:paraId="24E32D33" w14:textId="77777777" w:rsidR="004F222C" w:rsidRDefault="004F222C" w:rsidP="004B4747">
            <w:pPr>
              <w:pStyle w:val="NormalWeb"/>
              <w:numPr>
                <w:ilvl w:val="1"/>
                <w:numId w:val="22"/>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Docker</w:t>
            </w:r>
          </w:p>
          <w:p w14:paraId="3A49C562" w14:textId="77777777" w:rsidR="004F222C" w:rsidRDefault="004F222C" w:rsidP="004B4747">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Java</w:t>
            </w:r>
          </w:p>
          <w:p w14:paraId="3B2621DC" w14:textId="77777777" w:rsidR="004F222C" w:rsidRDefault="004F222C" w:rsidP="004B4747">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python</w:t>
            </w:r>
          </w:p>
          <w:p w14:paraId="40EDC5EB" w14:textId="77777777" w:rsidR="004F222C" w:rsidRDefault="004F222C"/>
        </w:tc>
      </w:tr>
      <w:tr w:rsidR="004F222C" w14:paraId="3809269D"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3A0BE2" w14:textId="77777777" w:rsidR="004F222C" w:rsidRDefault="004F222C">
            <w:pPr>
              <w:pStyle w:val="NormalWeb"/>
              <w:spacing w:before="0" w:beforeAutospacing="0" w:after="0"/>
            </w:pPr>
            <w:r>
              <w:rPr>
                <w:rFonts w:ascii="Arial" w:hAnsi="Arial" w:cs="Arial"/>
                <w:color w:val="000000"/>
                <w:sz w:val="22"/>
                <w:szCs w:val="22"/>
              </w:rPr>
              <w:lastRenderedPageBreak/>
              <w:t>DojoHepia-v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6A58E" w14:textId="77777777" w:rsidR="004F222C" w:rsidRDefault="004F222C">
            <w:pPr>
              <w:pStyle w:val="NormalWeb"/>
              <w:spacing w:before="0" w:beforeAutospacing="0" w:after="0"/>
            </w:pPr>
            <w:r>
              <w:rPr>
                <w:rFonts w:ascii="Arial" w:hAnsi="Arial" w:cs="Arial"/>
                <w:color w:val="000000"/>
                <w:sz w:val="22"/>
                <w:szCs w:val="22"/>
              </w:rPr>
              <w:t>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6A2B3A" w14:textId="77777777" w:rsidR="004F222C" w:rsidRDefault="004F222C"/>
        </w:tc>
      </w:tr>
      <w:tr w:rsidR="004F222C" w14:paraId="75A740A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1B2702" w14:textId="77777777" w:rsidR="004F222C" w:rsidRDefault="004F222C">
            <w:pPr>
              <w:pStyle w:val="NormalWeb"/>
              <w:spacing w:before="0" w:beforeAutospacing="0" w:after="0"/>
            </w:pPr>
            <w:r>
              <w:rPr>
                <w:rFonts w:ascii="Arial" w:hAnsi="Arial" w:cs="Arial"/>
                <w:color w:val="000000"/>
                <w:sz w:val="22"/>
                <w:szCs w:val="22"/>
              </w:rPr>
              <w:t>DojoHepia-v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B4469F" w14:textId="77777777" w:rsidR="004F222C" w:rsidRDefault="004F222C">
            <w:pPr>
              <w:pStyle w:val="NormalWeb"/>
              <w:spacing w:before="0" w:beforeAutospacing="0" w:after="0"/>
            </w:pPr>
            <w:r>
              <w:rPr>
                <w:rFonts w:ascii="Arial" w:hAnsi="Arial" w:cs="Arial"/>
                <w:color w:val="000000"/>
                <w:sz w:val="22"/>
                <w:szCs w:val="22"/>
              </w:rPr>
              <w:t>15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064C3A" w14:textId="77777777" w:rsidR="004F222C" w:rsidRDefault="004F222C"/>
        </w:tc>
      </w:tr>
      <w:tr w:rsidR="004F222C" w14:paraId="71C6F2F2"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695DE8" w14:textId="77777777" w:rsidR="004F222C" w:rsidRDefault="004F222C">
            <w:pPr>
              <w:pStyle w:val="NormalWeb"/>
              <w:spacing w:before="0" w:beforeAutospacing="0" w:after="0"/>
            </w:pPr>
            <w:r>
              <w:rPr>
                <w:rFonts w:ascii="Arial" w:hAnsi="Arial" w:cs="Arial"/>
                <w:color w:val="000000"/>
                <w:sz w:val="22"/>
                <w:szCs w:val="22"/>
              </w:rPr>
              <w:t>DojoHepia-v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444926" w14:textId="77777777" w:rsidR="004F222C" w:rsidRDefault="004F222C">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B715AB" w14:textId="77777777" w:rsidR="004F222C" w:rsidRDefault="004F222C"/>
        </w:tc>
      </w:tr>
      <w:tr w:rsidR="004F222C" w14:paraId="35FBEC5D"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632619" w14:textId="77777777" w:rsidR="004F222C" w:rsidRDefault="004F222C">
            <w:pPr>
              <w:pStyle w:val="NormalWeb"/>
              <w:spacing w:before="0" w:beforeAutospacing="0" w:after="0"/>
            </w:pPr>
            <w:r>
              <w:rPr>
                <w:rFonts w:ascii="Arial" w:hAnsi="Arial" w:cs="Arial"/>
                <w:color w:val="000000"/>
                <w:sz w:val="22"/>
                <w:szCs w:val="22"/>
              </w:rPr>
              <w:t>DojoHepia-v0.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B97469" w14:textId="77777777" w:rsidR="004F222C" w:rsidRDefault="004F222C">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B3A633" w14:textId="77777777" w:rsidR="004F222C" w:rsidRDefault="004F222C"/>
        </w:tc>
      </w:tr>
      <w:tr w:rsidR="004F222C" w14:paraId="21BFD469"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A76CC0" w14:textId="77777777" w:rsidR="004F222C" w:rsidRDefault="004F222C">
            <w:pPr>
              <w:pStyle w:val="NormalWeb"/>
              <w:spacing w:before="0" w:beforeAutospacing="0" w:after="0"/>
            </w:pPr>
            <w:r>
              <w:rPr>
                <w:rFonts w:ascii="Arial" w:hAnsi="Arial" w:cs="Arial"/>
                <w:color w:val="000000"/>
                <w:sz w:val="22"/>
                <w:szCs w:val="22"/>
              </w:rPr>
              <w:t>DojoHepia-v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03C7BB" w14:textId="77777777" w:rsidR="004F222C" w:rsidRDefault="004F222C">
            <w:pPr>
              <w:pStyle w:val="NormalWeb"/>
              <w:spacing w:before="0" w:beforeAutospacing="0" w:after="0"/>
            </w:pPr>
            <w:r>
              <w:rPr>
                <w:rFonts w:ascii="Arial" w:hAnsi="Arial" w:cs="Arial"/>
                <w:color w:val="000000"/>
                <w:sz w:val="22"/>
                <w:szCs w:val="22"/>
              </w:rPr>
              <w:t>2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1243CC" w14:textId="77777777" w:rsidR="004F222C" w:rsidRDefault="004F222C"/>
        </w:tc>
      </w:tr>
    </w:tbl>
    <w:p w14:paraId="574477D1" w14:textId="77777777" w:rsidR="004F222C" w:rsidRDefault="004F222C" w:rsidP="004F222C">
      <w:pPr>
        <w:spacing w:after="240"/>
      </w:pPr>
    </w:p>
    <w:p w14:paraId="78B56530" w14:textId="77777777" w:rsidR="004F222C" w:rsidRDefault="004F222C" w:rsidP="004F222C">
      <w:pPr>
        <w:pStyle w:val="NormalWeb"/>
        <w:spacing w:before="0" w:beforeAutospacing="0" w:after="0"/>
      </w:pPr>
      <w:r>
        <w:rPr>
          <w:rFonts w:ascii="Arial" w:hAnsi="Arial" w:cs="Arial"/>
          <w:b/>
          <w:bCs/>
          <w:color w:val="000000"/>
          <w:sz w:val="22"/>
          <w:szCs w:val="22"/>
        </w:rPr>
        <w:t>parler de l’intrication des trois autres personnes</w:t>
      </w:r>
    </w:p>
    <w:p w14:paraId="61F7E197" w14:textId="77777777" w:rsidR="004F222C" w:rsidRDefault="004F222C" w:rsidP="004F222C">
      <w:pPr>
        <w:pStyle w:val="NormalWeb"/>
        <w:spacing w:before="0" w:beforeAutospacing="0" w:after="0"/>
      </w:pPr>
      <w:r>
        <w:rPr>
          <w:rFonts w:ascii="Arial" w:hAnsi="Arial" w:cs="Arial"/>
          <w:color w:val="000000"/>
          <w:sz w:val="22"/>
          <w:szCs w:val="22"/>
        </w:rPr>
        <w:t xml:space="preserve">Comme Mr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couvrait le projet de trois autres personnes, chacune d’elle a eu le droit au même traitement, à savoir l’obligation de développer avec une méthode dite agile. Cela m’a permis d’avoir 3 personnes avec qui converser de mes problèmes lors de réunions hebdomadaire que nous organisions tous ensemble. Aussi, Mr. Melvin Gay était mon testeur attitré, ce qui m’a permis d’avoir des retour fréquent pendant le développement de DojoHepia, et de ce fait, améliorer considérablement la plateforme (un avis extérieur est toujours très rafraîchissant).</w:t>
      </w:r>
    </w:p>
    <w:p w14:paraId="7D964122" w14:textId="77777777" w:rsidR="004F222C" w:rsidRDefault="004F222C" w:rsidP="004F222C">
      <w:pPr>
        <w:spacing w:after="240"/>
      </w:pPr>
      <w:r>
        <w:br/>
      </w:r>
      <w:r>
        <w:br/>
      </w:r>
      <w:r>
        <w:br/>
      </w:r>
    </w:p>
    <w:p w14:paraId="084DA90B" w14:textId="77777777" w:rsidR="004F222C" w:rsidRDefault="004F222C" w:rsidP="004F222C">
      <w:pPr>
        <w:pStyle w:val="NormalWeb"/>
        <w:spacing w:before="0" w:beforeAutospacing="0" w:after="0"/>
      </w:pPr>
      <w:r>
        <w:rPr>
          <w:rFonts w:ascii="Arial" w:hAnsi="Arial" w:cs="Arial"/>
          <w:b/>
          <w:bCs/>
          <w:color w:val="000000"/>
          <w:sz w:val="22"/>
          <w:szCs w:val="22"/>
        </w:rPr>
        <w:t>Faire un listing de tous les fichiers présent dans le rendu final.</w:t>
      </w:r>
    </w:p>
    <w:p w14:paraId="5DF98136" w14:textId="1B0098CF" w:rsidR="004F222C" w:rsidRDefault="004F222C" w:rsidP="0052362C">
      <w:pPr>
        <w:spacing w:after="240"/>
      </w:pPr>
    </w:p>
    <w:p w14:paraId="43CC3276" w14:textId="1A46FAF4" w:rsidR="001279D6" w:rsidRPr="004F222C" w:rsidRDefault="001279D6" w:rsidP="004F222C">
      <w:pPr>
        <w:pStyle w:val="Titre"/>
        <w:jc w:val="left"/>
      </w:pPr>
      <w:r>
        <w:br w:type="page"/>
      </w:r>
    </w:p>
    <w:p w14:paraId="1477132E" w14:textId="79F7DD74" w:rsidR="000627C1" w:rsidRDefault="000627C1" w:rsidP="000627C1">
      <w:pPr>
        <w:pStyle w:val="Titre"/>
        <w:rPr>
          <w:lang w:val="fr-FR"/>
        </w:rPr>
      </w:pPr>
      <w:bookmarkStart w:id="14" w:name="_Toc12281064"/>
      <w:r>
        <w:rPr>
          <w:lang w:val="fr-FR"/>
        </w:rPr>
        <w:lastRenderedPageBreak/>
        <w:t xml:space="preserve">Chapitre </w:t>
      </w:r>
      <w:r w:rsidR="00FA1D9E">
        <w:rPr>
          <w:lang w:val="fr-FR"/>
        </w:rPr>
        <w:t>1</w:t>
      </w:r>
      <w:r>
        <w:rPr>
          <w:lang w:val="fr-FR"/>
        </w:rPr>
        <w:t> : Analyse</w:t>
      </w:r>
      <w:r w:rsidR="000E41E6">
        <w:rPr>
          <w:lang w:val="fr-FR"/>
        </w:rPr>
        <w:t xml:space="preserve"> fonctionnel</w:t>
      </w:r>
      <w:bookmarkEnd w:id="14"/>
    </w:p>
    <w:p w14:paraId="42954CE1" w14:textId="0543D7CE" w:rsidR="00BB216C" w:rsidRPr="00BB216C" w:rsidRDefault="00BB216C" w:rsidP="000627C1">
      <w:pPr>
        <w:pStyle w:val="Titre1"/>
        <w:rPr>
          <w:rFonts w:cs="Times New Roman"/>
          <w:sz w:val="24"/>
          <w:szCs w:val="24"/>
          <w:lang w:val="fr-FR"/>
        </w:rPr>
      </w:pPr>
      <w:bookmarkStart w:id="15" w:name="_Toc12281065"/>
      <w:r w:rsidRPr="00BB216C">
        <w:rPr>
          <w:lang w:val="fr-FR"/>
        </w:rPr>
        <w:t>Analyse du marché et</w:t>
      </w:r>
      <w:r w:rsidR="00C83ED4">
        <w:rPr>
          <w:lang w:val="fr-FR"/>
        </w:rPr>
        <w:t xml:space="preserve"> des </w:t>
      </w:r>
      <w:r w:rsidRPr="00BB216C">
        <w:rPr>
          <w:lang w:val="fr-FR"/>
        </w:rPr>
        <w:t>besoins</w:t>
      </w:r>
      <w:bookmarkEnd w:id="15"/>
    </w:p>
    <w:p w14:paraId="1944544D" w14:textId="77777777" w:rsidR="00BB216C" w:rsidRPr="00BB216C" w:rsidRDefault="00BB216C" w:rsidP="000E41E6">
      <w:pPr>
        <w:pStyle w:val="VRAINORMAL"/>
        <w:ind w:firstLine="0"/>
        <w:rPr>
          <w:lang w:val="fr-FR"/>
        </w:rPr>
      </w:pPr>
      <w:r w:rsidRPr="00BB216C">
        <w:rPr>
          <w:lang w:val="fr-FR"/>
        </w:rPr>
        <w:t>Pour que DojoHepia devienne une bonne application, je suis allé voir ce qui se faisait déjà sur le marché. Non seulement pour m’en inspirer (une bonne idée reste une bonne idée), mais surtout pour ne pas reproduire les erreurs des autres plateformes. Le marché actuel est scindé en plusieurs grandes plateformes, tel que Codewars ou encore CodinGame (ces deux exemple sont loin de se ressembler), et quelques autres plateformes, qui sont plus orientées apprentissage général (tel qu’</w:t>
      </w:r>
      <w:proofErr w:type="spellStart"/>
      <w:r w:rsidRPr="00BB216C">
        <w:rPr>
          <w:lang w:val="fr-FR"/>
        </w:rPr>
        <w:t>openclassroom</w:t>
      </w:r>
      <w:proofErr w:type="spellEnd"/>
      <w:r w:rsidRPr="00BB216C">
        <w:rPr>
          <w:lang w:val="fr-FR"/>
        </w:rPr>
        <w:t xml:space="preserve">) plutôt que entraînement, c’est d’ailleurs pour cela que nous n’aborderons pas ces plateformes, car rappelons le, l’objectif de DojoHepia est d’être une plateforme d’apprentissage de programmation ou les utilisateurs ont la possibilité de réaliser les exercices proposés. </w:t>
      </w:r>
    </w:p>
    <w:p w14:paraId="6D62D6BA" w14:textId="77777777" w:rsidR="00BB216C" w:rsidRPr="00BB216C" w:rsidRDefault="00BB216C" w:rsidP="00EB6A38">
      <w:pPr>
        <w:pStyle w:val="VRAINORMAL"/>
        <w:ind w:firstLine="0"/>
        <w:rPr>
          <w:lang w:val="fr-FR"/>
        </w:rPr>
      </w:pPr>
      <w:r w:rsidRPr="00BB216C">
        <w:rPr>
          <w:lang w:val="fr-FR"/>
        </w:rPr>
        <w:t>Les points importants que je vais relever lors de cette analyse sont les suivants :</w:t>
      </w:r>
    </w:p>
    <w:p w14:paraId="03D485BA" w14:textId="77777777" w:rsidR="00BB216C" w:rsidRPr="00BB216C" w:rsidRDefault="00BB216C" w:rsidP="00B57F7E">
      <w:pPr>
        <w:pStyle w:val="VRAINORMAL"/>
        <w:numPr>
          <w:ilvl w:val="0"/>
          <w:numId w:val="1"/>
        </w:numPr>
        <w:rPr>
          <w:lang w:val="fr-FR"/>
        </w:rPr>
      </w:pPr>
      <w:r w:rsidRPr="00BB216C">
        <w:rPr>
          <w:lang w:val="fr-FR"/>
        </w:rPr>
        <w:t>L’expérience utilisateur</w:t>
      </w:r>
    </w:p>
    <w:p w14:paraId="0B1AD045" w14:textId="77777777" w:rsidR="00BB216C" w:rsidRPr="00BB216C" w:rsidRDefault="00BB216C" w:rsidP="00B57F7E">
      <w:pPr>
        <w:pStyle w:val="VRAINORMAL"/>
        <w:numPr>
          <w:ilvl w:val="0"/>
          <w:numId w:val="1"/>
        </w:numPr>
        <w:rPr>
          <w:lang w:val="fr-FR"/>
        </w:rPr>
      </w:pPr>
      <w:r w:rsidRPr="00BB216C">
        <w:rPr>
          <w:lang w:val="fr-FR"/>
        </w:rPr>
        <w:t>La fidélisation des utilisateurs</w:t>
      </w:r>
    </w:p>
    <w:p w14:paraId="10A5432A" w14:textId="2F345659" w:rsidR="00BB216C" w:rsidRDefault="00BB216C" w:rsidP="003D74B6">
      <w:pPr>
        <w:pStyle w:val="VRAINORMAL"/>
        <w:ind w:firstLine="0"/>
        <w:rPr>
          <w:lang w:val="fr-FR"/>
        </w:rPr>
      </w:pPr>
      <w:r w:rsidRPr="00BB216C">
        <w:rPr>
          <w:lang w:val="fr-FR"/>
        </w:rPr>
        <w:t xml:space="preserve">J’aborderais ces points à travers l’analyse des sites Codewars et CodinGame, qui sont les sites internet qui se rapprochent le plus de ce que DojoHepia </w:t>
      </w:r>
      <w:proofErr w:type="spellStart"/>
      <w:r w:rsidRPr="00BB216C">
        <w:rPr>
          <w:lang w:val="fr-FR"/>
        </w:rPr>
        <w:t>à</w:t>
      </w:r>
      <w:proofErr w:type="spellEnd"/>
      <w:r w:rsidRPr="00BB216C">
        <w:rPr>
          <w:lang w:val="fr-FR"/>
        </w:rPr>
        <w:t xml:space="preserve"> pour volonté d’être.</w:t>
      </w:r>
    </w:p>
    <w:p w14:paraId="05E15872" w14:textId="77777777" w:rsidR="003D74B6" w:rsidRPr="003D74B6" w:rsidRDefault="003D74B6" w:rsidP="003D74B6">
      <w:pPr>
        <w:pStyle w:val="VRAINORMAL"/>
        <w:ind w:firstLine="0"/>
        <w:rPr>
          <w:lang w:val="fr-FR"/>
        </w:rPr>
      </w:pPr>
    </w:p>
    <w:p w14:paraId="2F0E5A4E" w14:textId="77777777" w:rsidR="00BB216C" w:rsidRPr="00BB216C" w:rsidRDefault="00BB216C" w:rsidP="000627C1">
      <w:pPr>
        <w:pStyle w:val="Titre2"/>
        <w:rPr>
          <w:rFonts w:cs="Times New Roman"/>
        </w:rPr>
      </w:pPr>
      <w:bookmarkStart w:id="16" w:name="_Toc12281066"/>
      <w:r w:rsidRPr="00193603">
        <w:t>Codewars</w:t>
      </w:r>
      <w:bookmarkEnd w:id="16"/>
    </w:p>
    <w:p w14:paraId="54AB3714" w14:textId="77777777" w:rsidR="00BB216C" w:rsidRPr="00BB216C" w:rsidRDefault="00BB216C" w:rsidP="009C0196">
      <w:pPr>
        <w:pStyle w:val="VRAINORMAL"/>
        <w:ind w:firstLine="0"/>
        <w:rPr>
          <w:lang w:val="fr-FR"/>
        </w:rPr>
      </w:pPr>
      <w:r w:rsidRPr="00BB216C">
        <w:rPr>
          <w:lang w:val="fr-FR"/>
        </w:rPr>
        <w:t xml:space="preserve">Codewars </w:t>
      </w:r>
      <w:proofErr w:type="spellStart"/>
      <w:r w:rsidRPr="00BB216C">
        <w:rPr>
          <w:lang w:val="fr-FR"/>
        </w:rPr>
        <w:t>à</w:t>
      </w:r>
      <w:proofErr w:type="spellEnd"/>
      <w:r w:rsidRPr="00BB216C">
        <w:rPr>
          <w:lang w:val="fr-FR"/>
        </w:rPr>
        <w:t xml:space="preserve"> déjà la notion de dojo et de kata, que je cherche à faire apparaître sur ma plateforme. Au contraire de DojoHepia, le site est axé sur un système de compétition ou les utilisateurs se confrontent sur </w:t>
      </w:r>
      <w:r w:rsidR="00EB6A38" w:rsidRPr="00BB216C">
        <w:rPr>
          <w:lang w:val="fr-FR"/>
        </w:rPr>
        <w:t>des katas</w:t>
      </w:r>
      <w:r w:rsidRPr="00BB216C">
        <w:rPr>
          <w:lang w:val="fr-FR"/>
        </w:rPr>
        <w:t xml:space="preserve">. </w:t>
      </w:r>
      <w:r w:rsidR="00EB6A38" w:rsidRPr="00BB216C">
        <w:rPr>
          <w:lang w:val="fr-FR"/>
        </w:rPr>
        <w:t>Ces mêmes katas</w:t>
      </w:r>
      <w:r w:rsidRPr="00BB216C">
        <w:rPr>
          <w:lang w:val="fr-FR"/>
        </w:rPr>
        <w:t xml:space="preserve"> leurs permettent de gagner en kyu, qui est un grade utilisé dans les arts martiaux. Plus un utilisateur effectue de kata, plus il monte en grade. Dans le Judo traditionnel et ses dérives, ce système permet de catégoriser les élèves, il est surtout présent dans le Judo européen (au Japon, pays originaire du Judo traditionnel, il existe soit des maîtres soit des apprenants). Dans le Judo moderne, </w:t>
      </w:r>
      <w:r w:rsidR="00EB6A38" w:rsidRPr="00BB216C">
        <w:rPr>
          <w:lang w:val="fr-FR"/>
        </w:rPr>
        <w:t>les kyus</w:t>
      </w:r>
      <w:r w:rsidRPr="00BB216C">
        <w:rPr>
          <w:lang w:val="fr-FR"/>
        </w:rPr>
        <w:t xml:space="preserve"> et les dan</w:t>
      </w:r>
      <w:r w:rsidR="00EB6A38">
        <w:rPr>
          <w:lang w:val="fr-FR"/>
        </w:rPr>
        <w:t>s</w:t>
      </w:r>
      <w:r w:rsidRPr="00BB216C">
        <w:rPr>
          <w:lang w:val="fr-FR"/>
        </w:rPr>
        <w:t xml:space="preserve"> sont les moyens officiels d’imposer une hiérarchie, mais les élèves sont plus habitués à recevoir des ceintures. Lors de la réalisation avec succès d’un kata, l’utilisateur gagne des points, qui permettent de faire évoluer un utilisateur dans un </w:t>
      </w:r>
      <w:r w:rsidR="00EB6A38">
        <w:rPr>
          <w:lang w:val="fr-FR"/>
        </w:rPr>
        <w:t>tableau des scores</w:t>
      </w:r>
      <w:r w:rsidRPr="00BB216C">
        <w:rPr>
          <w:lang w:val="fr-FR"/>
        </w:rPr>
        <w:t xml:space="preserve">, et c’est </w:t>
      </w:r>
      <w:proofErr w:type="spellStart"/>
      <w:r w:rsidRPr="00BB216C">
        <w:rPr>
          <w:lang w:val="fr-FR"/>
        </w:rPr>
        <w:t>la</w:t>
      </w:r>
      <w:proofErr w:type="spellEnd"/>
      <w:r w:rsidRPr="00BB216C">
        <w:rPr>
          <w:lang w:val="fr-FR"/>
        </w:rPr>
        <w:t xml:space="preserve"> que se trouve to</w:t>
      </w:r>
      <w:r w:rsidR="00EB6A38">
        <w:rPr>
          <w:lang w:val="fr-FR"/>
        </w:rPr>
        <w:t>ut l’aspect compétitif de Codew</w:t>
      </w:r>
      <w:r w:rsidRPr="00BB216C">
        <w:rPr>
          <w:lang w:val="fr-FR"/>
        </w:rPr>
        <w:t>ars.</w:t>
      </w:r>
    </w:p>
    <w:p w14:paraId="476CE4D0" w14:textId="77777777" w:rsidR="00BB216C" w:rsidRPr="00BB216C" w:rsidRDefault="00BB216C" w:rsidP="00BB216C">
      <w:pPr>
        <w:pStyle w:val="VRAINORMAL"/>
        <w:rPr>
          <w:lang w:val="fr-FR"/>
        </w:rPr>
      </w:pPr>
    </w:p>
    <w:p w14:paraId="3792E4A4" w14:textId="77777777" w:rsidR="00EB6A38" w:rsidRDefault="00BB216C" w:rsidP="00193603">
      <w:pPr>
        <w:pStyle w:val="VRAINORMAL"/>
        <w:rPr>
          <w:lang w:val="fr-FR"/>
        </w:rPr>
      </w:pPr>
      <w:r w:rsidRPr="00BB216C">
        <w:rPr>
          <w:lang w:val="fr-FR"/>
        </w:rPr>
        <w:lastRenderedPageBreak/>
        <w:t xml:space="preserve">L’interface est très chargée et il est très compliqué de comprendre ou s’orienter lorsqu’on arrive la première fois sur le site. Les informations importantes ne sont pas mises en avant et cela </w:t>
      </w:r>
      <w:proofErr w:type="spellStart"/>
      <w:r w:rsidRPr="00BB216C">
        <w:rPr>
          <w:lang w:val="fr-FR"/>
        </w:rPr>
        <w:t>à</w:t>
      </w:r>
      <w:proofErr w:type="spellEnd"/>
      <w:r w:rsidRPr="00BB216C">
        <w:rPr>
          <w:lang w:val="fr-FR"/>
        </w:rPr>
        <w:t xml:space="preserve"> pour conséquences de bloquer l’utilisateur sur la page un </w:t>
      </w:r>
      <w:r w:rsidR="00EB6A38" w:rsidRPr="00BB216C">
        <w:rPr>
          <w:lang w:val="fr-FR"/>
        </w:rPr>
        <w:t>certains nombres</w:t>
      </w:r>
      <w:r w:rsidRPr="00BB216C">
        <w:rPr>
          <w:lang w:val="fr-FR"/>
        </w:rPr>
        <w:t xml:space="preserve"> de secondes avant qu’il ne trouve ce qu’il cherche. Pour résumer, le site n’est pas “</w:t>
      </w:r>
      <w:proofErr w:type="spellStart"/>
      <w:r w:rsidRPr="00BB216C">
        <w:rPr>
          <w:lang w:val="fr-FR"/>
        </w:rPr>
        <w:t>beginner-friendly</w:t>
      </w:r>
      <w:proofErr w:type="spellEnd"/>
      <w:r w:rsidRPr="00BB216C">
        <w:rPr>
          <w:lang w:val="fr-FR"/>
        </w:rPr>
        <w:t xml:space="preserve">” (compliqué à prendre en main pour un débutant). En revanche, le système de clan est très intéressant, il pousse les utilisateurs à créer des équipes et à faire de leur mieux pour battre les autres clans. Le fait que Codewars implémente un système de niveau avec le rappel aux arts-martiaux (les Kyu et les Dan) et très important, car il permet de catégoriser les utilisateurs </w:t>
      </w:r>
      <w:r w:rsidR="00EB6A38" w:rsidRPr="00BB216C">
        <w:rPr>
          <w:lang w:val="fr-FR"/>
        </w:rPr>
        <w:t>d’une manière</w:t>
      </w:r>
      <w:r w:rsidRPr="00BB216C">
        <w:rPr>
          <w:lang w:val="fr-FR"/>
        </w:rPr>
        <w:t xml:space="preserve"> à ce que les comparaisons ne deviennent pas péjoratives. En effet, être d’un grade inférieur signifie juste que le niveau de l’utilisateur n’est pas adaptée à </w:t>
      </w:r>
      <w:r w:rsidR="00EB6A38" w:rsidRPr="00BB216C">
        <w:rPr>
          <w:lang w:val="fr-FR"/>
        </w:rPr>
        <w:t>certains katas</w:t>
      </w:r>
      <w:r w:rsidRPr="00BB216C">
        <w:rPr>
          <w:lang w:val="fr-FR"/>
        </w:rPr>
        <w:t xml:space="preserve">, non pas qu’il est moins bon qu’un autre utilisateur (très représentatif de la mentalité du Judo par exemple). La distinction est minime, mais pourtant très importante. De plus, cette plateforme comporte un système très intéressant de commentaire. En effet, à la manière de GitHub, les utilisateurs sont </w:t>
      </w:r>
      <w:r w:rsidR="00EB6A38" w:rsidRPr="00BB216C">
        <w:rPr>
          <w:lang w:val="fr-FR"/>
        </w:rPr>
        <w:t>capables</w:t>
      </w:r>
      <w:r w:rsidR="00EB6A38">
        <w:rPr>
          <w:lang w:val="fr-FR"/>
        </w:rPr>
        <w:t xml:space="preserve"> d’ouvrir</w:t>
      </w:r>
      <w:r w:rsidRPr="00BB216C">
        <w:rPr>
          <w:lang w:val="fr-FR"/>
        </w:rPr>
        <w:t xml:space="preserve"> des “Issue” (à traduire par “Problèmes”), qui leur permettent de mettre en avant un problème sur un kata, ou tout simplement de donner un avis sur Celui-ci. Une dernière chose très intéressante, est que lorsqu’on abandonne ou que l’on </w:t>
      </w:r>
      <w:proofErr w:type="spellStart"/>
      <w:r w:rsidRPr="00BB216C">
        <w:rPr>
          <w:lang w:val="fr-FR"/>
        </w:rPr>
        <w:t>réussi</w:t>
      </w:r>
      <w:proofErr w:type="spellEnd"/>
      <w:r w:rsidRPr="00BB216C">
        <w:rPr>
          <w:lang w:val="fr-FR"/>
        </w:rPr>
        <w:t xml:space="preserve"> un exercice, l’utilisateur à accès à un classement </w:t>
      </w:r>
      <w:r w:rsidR="00EB6A38" w:rsidRPr="00BB216C">
        <w:rPr>
          <w:lang w:val="fr-FR"/>
        </w:rPr>
        <w:t>des meilleures solutions</w:t>
      </w:r>
      <w:r w:rsidRPr="00BB216C">
        <w:rPr>
          <w:lang w:val="fr-FR"/>
        </w:rPr>
        <w:t xml:space="preserve"> proposées par les autres utilisateurs, ceci permet de juger sa solution et de comprendre ce qu’on peut y améliorer.</w:t>
      </w:r>
    </w:p>
    <w:p w14:paraId="195A42B2" w14:textId="77777777" w:rsidR="00193603" w:rsidRPr="00193603" w:rsidRDefault="00193603" w:rsidP="00193603">
      <w:pPr>
        <w:pStyle w:val="VRAINORMAL"/>
        <w:rPr>
          <w:lang w:val="fr-FR"/>
        </w:rPr>
      </w:pPr>
    </w:p>
    <w:p w14:paraId="36BD5558" w14:textId="77777777" w:rsidR="00BB216C" w:rsidRPr="00EB6A38" w:rsidRDefault="00BB216C" w:rsidP="000627C1">
      <w:pPr>
        <w:pStyle w:val="Titre2"/>
        <w:rPr>
          <w:rFonts w:cs="Times New Roman"/>
        </w:rPr>
      </w:pPr>
      <w:bookmarkStart w:id="17" w:name="_Toc12281067"/>
      <w:r w:rsidRPr="00BB216C">
        <w:t>CodinGame</w:t>
      </w:r>
      <w:bookmarkEnd w:id="17"/>
    </w:p>
    <w:p w14:paraId="187FF108" w14:textId="77777777" w:rsidR="00193603" w:rsidRDefault="00193603" w:rsidP="000E41E6">
      <w:pPr>
        <w:pStyle w:val="VRAINORMAL"/>
        <w:ind w:firstLine="0"/>
        <w:rPr>
          <w:lang w:val="fr-FR"/>
        </w:rPr>
      </w:pPr>
      <w:r w:rsidRPr="00BB216C">
        <w:rPr>
          <w:lang w:val="fr-FR"/>
        </w:rPr>
        <w:t>CodinGame</w:t>
      </w:r>
      <w:r w:rsidR="00BB216C" w:rsidRPr="00BB216C">
        <w:rPr>
          <w:lang w:val="fr-FR"/>
        </w:rPr>
        <w:t xml:space="preserve"> est un site d’apprentissage en ligne </w:t>
      </w:r>
      <w:r w:rsidR="00EB6A38">
        <w:rPr>
          <w:lang w:val="fr-FR"/>
        </w:rPr>
        <w:t>axé</w:t>
      </w:r>
      <w:r w:rsidR="00BB216C" w:rsidRPr="00BB216C">
        <w:rPr>
          <w:lang w:val="fr-FR"/>
        </w:rPr>
        <w:t xml:space="preserve"> jeu-vidéo. Le but est de résoudre des puzzles ou des niveaux de jeux en écrivant </w:t>
      </w:r>
      <w:r w:rsidR="00EB6A38" w:rsidRPr="00BB216C">
        <w:rPr>
          <w:lang w:val="fr-FR"/>
        </w:rPr>
        <w:t>soi-même</w:t>
      </w:r>
      <w:r w:rsidR="00EB6A38">
        <w:rPr>
          <w:lang w:val="fr-FR"/>
        </w:rPr>
        <w:t xml:space="preserve"> les lignes du code</w:t>
      </w:r>
      <w:r w:rsidR="00BB216C" w:rsidRPr="00BB216C">
        <w:rPr>
          <w:lang w:val="fr-FR"/>
        </w:rPr>
        <w:t>. Comme Codewars, et malgré un système d’aide lors de l’arrivée d’un utilisateur, l’interface est très dispersée et incompréhensible au premier abord. En revanche, l’aspect ludique de la plateforme renforce vraiment la fidélisation des utilisateurs. En effet, ceux-ci sont poussés à voir la plateforme comme un moment ou passer du temps et s’amuser, plutôt qu’une plateforme pour s’exercer à programmer, même si ça n’en reste pas moins l’objectif du site.</w:t>
      </w:r>
    </w:p>
    <w:p w14:paraId="7F4E6E22" w14:textId="77777777" w:rsidR="00BB216C" w:rsidRPr="00193603" w:rsidRDefault="00BB216C" w:rsidP="009C0196">
      <w:pPr>
        <w:pStyle w:val="VRAINORMAL"/>
        <w:ind w:firstLine="0"/>
        <w:rPr>
          <w:lang w:val="fr-FR"/>
        </w:rPr>
      </w:pPr>
      <w:r w:rsidRPr="00BB216C">
        <w:rPr>
          <w:lang w:val="fr-FR"/>
        </w:rPr>
        <w:t xml:space="preserve">Une fonctionnalité non indispensable mais qui n’en reste pas moins intéressante, est que l’utilisateur peut changer le thème du site entre Light et </w:t>
      </w:r>
      <w:proofErr w:type="spellStart"/>
      <w:r w:rsidRPr="00BB216C">
        <w:rPr>
          <w:lang w:val="fr-FR"/>
        </w:rPr>
        <w:t>Dark</w:t>
      </w:r>
      <w:proofErr w:type="spellEnd"/>
      <w:r w:rsidRPr="00BB216C">
        <w:rPr>
          <w:lang w:val="fr-FR"/>
        </w:rPr>
        <w:t xml:space="preserve"> (lumineux et sombre), ce qui offre à l’utilisateur un moyen de personnaliser son espace d'entraînement (même si ce n’est que très minime).</w:t>
      </w:r>
    </w:p>
    <w:p w14:paraId="7EE41153" w14:textId="77777777" w:rsidR="00BB216C" w:rsidRPr="00BB216C" w:rsidRDefault="00BB216C" w:rsidP="00BB216C">
      <w:pPr>
        <w:pStyle w:val="VRAINORMAL"/>
        <w:rPr>
          <w:lang w:val="fr-FR"/>
        </w:rPr>
      </w:pPr>
    </w:p>
    <w:p w14:paraId="0E798A7A" w14:textId="77777777" w:rsidR="00BB216C" w:rsidRPr="00BB216C" w:rsidRDefault="00BB216C" w:rsidP="009C0196">
      <w:pPr>
        <w:pStyle w:val="VRAINORMAL"/>
        <w:ind w:firstLine="0"/>
        <w:rPr>
          <w:lang w:val="fr-FR"/>
        </w:rPr>
      </w:pPr>
      <w:r w:rsidRPr="00BB216C">
        <w:rPr>
          <w:lang w:val="fr-FR"/>
        </w:rPr>
        <w:lastRenderedPageBreak/>
        <w:t xml:space="preserve">Comme CodinGame est axé sur l’esprit jeu-vidéo ludique, l’utilisateur a la possibilité de réaliser des succès (tel que “Premier pas !” par exemple), qui permet de donner </w:t>
      </w:r>
      <w:r w:rsidR="00EB6A38" w:rsidRPr="00BB216C">
        <w:rPr>
          <w:lang w:val="fr-FR"/>
        </w:rPr>
        <w:t>des objectifs secondaires</w:t>
      </w:r>
      <w:r w:rsidRPr="00BB216C">
        <w:rPr>
          <w:lang w:val="fr-FR"/>
        </w:rPr>
        <w:t xml:space="preserve"> à réaliser pour les utilisateur</w:t>
      </w:r>
      <w:r w:rsidR="00EB6A38">
        <w:rPr>
          <w:lang w:val="fr-FR"/>
        </w:rPr>
        <w:t>s</w:t>
      </w:r>
      <w:r w:rsidRPr="00BB216C">
        <w:rPr>
          <w:lang w:val="fr-FR"/>
        </w:rPr>
        <w:t>. De plus, la plateforme se voit dotée d’un système d’ami, qui permet de comparer son avancement par rapport à eux, et de visualiser leur succès (Cela induit un petit système de compétition).</w:t>
      </w:r>
    </w:p>
    <w:p w14:paraId="67C21E65" w14:textId="77777777" w:rsidR="00BB216C" w:rsidRPr="00BB216C" w:rsidRDefault="00BB216C" w:rsidP="00BB216C">
      <w:pPr>
        <w:pStyle w:val="VRAINORMAL"/>
        <w:rPr>
          <w:lang w:val="fr-FR"/>
        </w:rPr>
      </w:pPr>
    </w:p>
    <w:p w14:paraId="1D14EBC0" w14:textId="77777777" w:rsidR="00BB216C" w:rsidRPr="00BB216C" w:rsidRDefault="00EB6A38" w:rsidP="000627C1">
      <w:pPr>
        <w:pStyle w:val="Titre2"/>
        <w:rPr>
          <w:rFonts w:cs="Times New Roman"/>
        </w:rPr>
      </w:pPr>
      <w:bookmarkStart w:id="18" w:name="_Toc12281068"/>
      <w:r>
        <w:t>Points relevés</w:t>
      </w:r>
      <w:bookmarkEnd w:id="18"/>
      <w:r w:rsidR="00BB216C" w:rsidRPr="00BB216C">
        <w:t xml:space="preserve"> </w:t>
      </w:r>
    </w:p>
    <w:p w14:paraId="46A4DD2C" w14:textId="77777777" w:rsidR="00BB216C" w:rsidRPr="00BB216C" w:rsidRDefault="00BB216C" w:rsidP="000E41E6">
      <w:pPr>
        <w:pStyle w:val="VRAINORMAL"/>
        <w:ind w:firstLine="0"/>
        <w:rPr>
          <w:lang w:val="fr-FR"/>
        </w:rPr>
      </w:pPr>
      <w:r w:rsidRPr="00BB216C">
        <w:rPr>
          <w:lang w:val="fr-FR"/>
        </w:rPr>
        <w:t xml:space="preserve">Comme l’analyse de Codewars et CodinGame la relevé, l’expérience utilisateur est un point très important pour que DojoHepia soit une bonne plateforme. En effet, trouver le juste milieu entre une excellente expérience utilisateur et un site complet et fonctionnel est primordial. Certains points important devront tôt ou tard être implémenté pour DojoHepia pour rendre la plateforme encore plus fonctionnel et plus agréable à utiliser. Notamment, un système général de clan, et de </w:t>
      </w:r>
      <w:r w:rsidR="00EB6A38">
        <w:rPr>
          <w:lang w:val="fr-FR"/>
        </w:rPr>
        <w:t>tableau des scores</w:t>
      </w:r>
      <w:r w:rsidRPr="00BB216C">
        <w:rPr>
          <w:lang w:val="fr-FR"/>
        </w:rPr>
        <w:t xml:space="preserve">, ou les utilisateurs de l’application pourront s’affronter pour monter dans le classement, en solo ou en équipe. Il faudra toutefois modérer le côté compétitif, pour éviter que cela ne devienne ingérable et que les joueurs se mettent à tricher pour devenir meilleure que les autres équipes, car l’objectif de notre plateforme est d’être l’apprentissage avant tout. </w:t>
      </w:r>
    </w:p>
    <w:p w14:paraId="5BA0A5E6" w14:textId="77777777" w:rsidR="000E41E6" w:rsidRDefault="000E41E6" w:rsidP="000E41E6">
      <w:pPr>
        <w:pStyle w:val="VRAINORMAL"/>
        <w:ind w:firstLine="0"/>
        <w:rPr>
          <w:lang w:val="fr-FR"/>
        </w:rPr>
      </w:pPr>
    </w:p>
    <w:p w14:paraId="3DC5B235" w14:textId="61357A45" w:rsidR="00BB216C" w:rsidRPr="00BB216C" w:rsidRDefault="00BB216C" w:rsidP="000E41E6">
      <w:pPr>
        <w:pStyle w:val="VRAINORMAL"/>
        <w:ind w:firstLine="0"/>
        <w:rPr>
          <w:lang w:val="fr-FR"/>
        </w:rPr>
      </w:pPr>
      <w:r w:rsidRPr="00BB216C">
        <w:rPr>
          <w:lang w:val="fr-FR"/>
        </w:rPr>
        <w:t xml:space="preserve">Monter en grade implique un système de point gagné et d'obtention de grade, qui permet de se rapprocher d’un outil ludique ou l'apprenant apprécie passer du temps. Ce système de modification permettra de limiter </w:t>
      </w:r>
      <w:r w:rsidR="00EB6A38" w:rsidRPr="00BB216C">
        <w:rPr>
          <w:lang w:val="fr-FR"/>
        </w:rPr>
        <w:t>les créateurs</w:t>
      </w:r>
      <w:r w:rsidRPr="00BB216C">
        <w:rPr>
          <w:lang w:val="fr-FR"/>
        </w:rPr>
        <w:t xml:space="preserve"> de kata, qui pourrait être limité aux utilisateur ayant le grade minimum requis.</w:t>
      </w:r>
    </w:p>
    <w:p w14:paraId="26C3942F" w14:textId="77777777" w:rsidR="000E41E6" w:rsidRDefault="000E41E6" w:rsidP="000E41E6">
      <w:pPr>
        <w:pStyle w:val="VRAINORMAL"/>
        <w:ind w:firstLine="0"/>
        <w:rPr>
          <w:lang w:val="fr-FR"/>
        </w:rPr>
      </w:pPr>
    </w:p>
    <w:p w14:paraId="64527132" w14:textId="0C232020" w:rsidR="00BB216C" w:rsidRDefault="00EB6A38" w:rsidP="000E41E6">
      <w:pPr>
        <w:pStyle w:val="VRAINORMAL"/>
        <w:ind w:firstLine="0"/>
        <w:rPr>
          <w:lang w:val="fr-FR"/>
        </w:rPr>
      </w:pPr>
      <w:r w:rsidRPr="00BB216C">
        <w:rPr>
          <w:lang w:val="fr-FR"/>
        </w:rPr>
        <w:t>Un dernier point</w:t>
      </w:r>
      <w:r w:rsidR="00BB216C" w:rsidRPr="00BB216C">
        <w:rPr>
          <w:lang w:val="fr-FR"/>
        </w:rPr>
        <w:t xml:space="preserve"> qui permettrait de rendre la plateforme plus vivante, est l’implémentation d’un système de commentaire et de liste d’ami. Ces deux fonctionnalités </w:t>
      </w:r>
      <w:r w:rsidRPr="00BB216C">
        <w:rPr>
          <w:lang w:val="fr-FR"/>
        </w:rPr>
        <w:t>permettraient</w:t>
      </w:r>
      <w:r w:rsidR="00BB216C" w:rsidRPr="00BB216C">
        <w:rPr>
          <w:lang w:val="fr-FR"/>
        </w:rPr>
        <w:t xml:space="preserve"> aux utilisateurs de noter les exercices auxquelles ils participent, mettre en avant des points importants mais aussi de conseiller les nouveaux apprenant. Quant à la liste d’ami, un système complet permettrait d'accéder à l'avancement </w:t>
      </w:r>
      <w:r w:rsidR="00D8281D">
        <w:rPr>
          <w:lang w:val="fr-FR"/>
        </w:rPr>
        <w:t>de</w:t>
      </w:r>
      <w:r w:rsidR="00BB216C" w:rsidRPr="00BB216C">
        <w:rPr>
          <w:lang w:val="fr-FR"/>
        </w:rPr>
        <w:t xml:space="preserve"> nos amis, et de pouvoir leur parler en temps réel à l’aide d’un chat.</w:t>
      </w:r>
    </w:p>
    <w:p w14:paraId="61213257" w14:textId="77777777" w:rsidR="0027189F" w:rsidRDefault="0027189F" w:rsidP="0027189F">
      <w:pPr>
        <w:pStyle w:val="VRAINORMAL"/>
        <w:ind w:firstLine="0"/>
        <w:rPr>
          <w:lang w:val="fr-FR"/>
        </w:rPr>
      </w:pPr>
    </w:p>
    <w:p w14:paraId="6164DB3A" w14:textId="77777777" w:rsidR="0027189F" w:rsidRDefault="0027189F" w:rsidP="0027189F">
      <w:pPr>
        <w:pStyle w:val="VRAINORMAL"/>
        <w:ind w:firstLine="0"/>
        <w:rPr>
          <w:lang w:val="fr-FR"/>
        </w:rPr>
      </w:pPr>
    </w:p>
    <w:p w14:paraId="753B2838" w14:textId="2BBCEB02" w:rsidR="0027189F" w:rsidRPr="00BB216C" w:rsidRDefault="0027189F" w:rsidP="0027189F">
      <w:pPr>
        <w:pStyle w:val="Titre1"/>
        <w:rPr>
          <w:lang w:val="fr-FR"/>
        </w:rPr>
      </w:pPr>
      <w:bookmarkStart w:id="19" w:name="_Toc12281069"/>
      <w:r>
        <w:rPr>
          <w:lang w:val="fr-FR"/>
        </w:rPr>
        <w:lastRenderedPageBreak/>
        <w:t>Game-</w:t>
      </w:r>
      <w:proofErr w:type="spellStart"/>
      <w:r>
        <w:rPr>
          <w:lang w:val="fr-FR"/>
        </w:rPr>
        <w:t>ification</w:t>
      </w:r>
      <w:bookmarkEnd w:id="19"/>
      <w:proofErr w:type="spellEnd"/>
    </w:p>
    <w:p w14:paraId="49CD721E" w14:textId="77777777" w:rsidR="00BB216C" w:rsidRDefault="00BB216C" w:rsidP="00BB216C">
      <w:pPr>
        <w:rPr>
          <w:lang w:val="fr-FR"/>
        </w:rPr>
      </w:pPr>
    </w:p>
    <w:p w14:paraId="4F7C9300" w14:textId="77777777" w:rsidR="0027189F" w:rsidRPr="0027189F" w:rsidRDefault="0027189F" w:rsidP="0027189F">
      <w:pPr>
        <w:rPr>
          <w:lang w:val="fr-FR"/>
        </w:rPr>
      </w:pPr>
    </w:p>
    <w:p w14:paraId="09907BD4" w14:textId="77777777" w:rsidR="0027189F" w:rsidRPr="00BB216C" w:rsidRDefault="0027189F" w:rsidP="00BB216C">
      <w:pPr>
        <w:rPr>
          <w:lang w:val="fr-FR"/>
        </w:rPr>
      </w:pPr>
    </w:p>
    <w:p w14:paraId="699FB267" w14:textId="77777777" w:rsidR="00031491" w:rsidRDefault="00031491" w:rsidP="00B977EA">
      <w:pPr>
        <w:rPr>
          <w:lang w:eastAsia="fr-CH"/>
        </w:rPr>
      </w:pPr>
      <w:r>
        <w:br w:type="page"/>
      </w:r>
    </w:p>
    <w:p w14:paraId="2E8BFA87" w14:textId="19AF2096" w:rsidR="00031491" w:rsidRDefault="00031491" w:rsidP="001D6E74">
      <w:pPr>
        <w:pStyle w:val="Titre"/>
      </w:pPr>
      <w:bookmarkStart w:id="20" w:name="_Toc12281070"/>
      <w:r>
        <w:lastRenderedPageBreak/>
        <w:t xml:space="preserve">Chapitre </w:t>
      </w:r>
      <w:r w:rsidR="00FA1D9E">
        <w:t>2</w:t>
      </w:r>
      <w:r>
        <w:t xml:space="preserve"> : </w:t>
      </w:r>
      <w:r w:rsidR="00C83ED4">
        <w:t>Conception</w:t>
      </w:r>
      <w:bookmarkEnd w:id="20"/>
    </w:p>
    <w:p w14:paraId="04435367" w14:textId="13915BEC" w:rsidR="000E41E6" w:rsidRDefault="000E41E6" w:rsidP="00893794">
      <w:pPr>
        <w:pStyle w:val="Titre1"/>
      </w:pPr>
      <w:bookmarkStart w:id="21" w:name="_Toc12281071"/>
      <w:r>
        <w:t>Préambule</w:t>
      </w:r>
      <w:bookmarkEnd w:id="21"/>
    </w:p>
    <w:p w14:paraId="6C3A5959" w14:textId="30DDD89D" w:rsidR="000E41E6" w:rsidRDefault="000E41E6" w:rsidP="000E41E6">
      <w:pPr>
        <w:pStyle w:val="VRAINORMAL"/>
        <w:ind w:firstLine="0"/>
      </w:pPr>
      <w:r w:rsidRPr="000E41E6">
        <w:t xml:space="preserve">Dans ce sous-chapitre, je présenterais l’architecture général de DojoHepia, </w:t>
      </w:r>
      <w:r>
        <w:t xml:space="preserve">sa structure de base de données, </w:t>
      </w:r>
      <w:r w:rsidRPr="000E41E6">
        <w:t>ainsi que les technologiques et les motivations qui m’ont poussées à les utiliser.</w:t>
      </w:r>
    </w:p>
    <w:p w14:paraId="332C4917" w14:textId="77777777" w:rsidR="000E41E6" w:rsidRPr="000E41E6" w:rsidRDefault="000E41E6" w:rsidP="000E41E6">
      <w:pPr>
        <w:pStyle w:val="VRAINORMAL"/>
        <w:ind w:firstLine="0"/>
        <w:rPr>
          <w:b/>
          <w:bCs/>
        </w:rPr>
      </w:pPr>
    </w:p>
    <w:p w14:paraId="0CD7F136" w14:textId="712DC74A" w:rsidR="00513B68" w:rsidRDefault="00513B68" w:rsidP="00893794">
      <w:pPr>
        <w:pStyle w:val="Titre1"/>
      </w:pPr>
      <w:bookmarkStart w:id="22" w:name="_Toc12281072"/>
      <w:r>
        <w:t>Architecture</w:t>
      </w:r>
      <w:bookmarkEnd w:id="22"/>
    </w:p>
    <w:p w14:paraId="58FB31C7" w14:textId="04D2DB59" w:rsidR="002B57C6" w:rsidRDefault="00513B68" w:rsidP="00893794">
      <w:pPr>
        <w:pStyle w:val="VRAINORMAL"/>
        <w:ind w:firstLine="0"/>
      </w:pPr>
      <w:r>
        <w:t>DojoHepia est doté d’une architecture dîtes “4 tiers”</w:t>
      </w:r>
      <w:r w:rsidR="001946DB">
        <w:t> ;</w:t>
      </w:r>
    </w:p>
    <w:p w14:paraId="5AA0B239" w14:textId="77777777" w:rsidR="00513B68" w:rsidRDefault="00513B68" w:rsidP="004B4747">
      <w:pPr>
        <w:pStyle w:val="VRAINORMAL"/>
        <w:numPr>
          <w:ilvl w:val="0"/>
          <w:numId w:val="24"/>
        </w:numPr>
      </w:pPr>
      <w:r>
        <w:t xml:space="preserve">Service Client, </w:t>
      </w:r>
      <w:proofErr w:type="spellStart"/>
      <w:r>
        <w:rPr>
          <w:i/>
          <w:iCs/>
        </w:rPr>
        <w:t>aka</w:t>
      </w:r>
      <w:proofErr w:type="spellEnd"/>
      <w:r>
        <w:rPr>
          <w:i/>
          <w:iCs/>
        </w:rPr>
        <w:t xml:space="preserve"> Client</w:t>
      </w:r>
      <w:r>
        <w:t xml:space="preserve"> (front-end)</w:t>
      </w:r>
    </w:p>
    <w:p w14:paraId="61E2240C" w14:textId="3818A218" w:rsidR="00513B68" w:rsidRDefault="00513B68" w:rsidP="004B4747">
      <w:pPr>
        <w:pStyle w:val="VRAINORMAL"/>
        <w:numPr>
          <w:ilvl w:val="1"/>
          <w:numId w:val="24"/>
        </w:numPr>
      </w:pPr>
      <w:r>
        <w:t>Angular</w:t>
      </w:r>
    </w:p>
    <w:p w14:paraId="3B8DDD6A" w14:textId="77777777" w:rsidR="00513B68" w:rsidRDefault="00513B68" w:rsidP="004B4747">
      <w:pPr>
        <w:pStyle w:val="VRAINORMAL"/>
        <w:numPr>
          <w:ilvl w:val="0"/>
          <w:numId w:val="24"/>
        </w:numPr>
      </w:pPr>
      <w:r>
        <w:t xml:space="preserve">Service Serveur de traitement, </w:t>
      </w:r>
      <w:proofErr w:type="spellStart"/>
      <w:r>
        <w:rPr>
          <w:i/>
          <w:iCs/>
        </w:rPr>
        <w:t>aka</w:t>
      </w:r>
      <w:proofErr w:type="spellEnd"/>
      <w:r>
        <w:rPr>
          <w:i/>
          <w:iCs/>
        </w:rPr>
        <w:t xml:space="preserve"> Gateway </w:t>
      </w:r>
      <w:r>
        <w:t>(</w:t>
      </w:r>
      <w:proofErr w:type="spellStart"/>
      <w:r>
        <w:t>backend</w:t>
      </w:r>
      <w:proofErr w:type="spellEnd"/>
      <w:r>
        <w:t>)</w:t>
      </w:r>
    </w:p>
    <w:p w14:paraId="4C740B6A" w14:textId="77777777" w:rsidR="00513B68" w:rsidRDefault="00513B68" w:rsidP="004B4747">
      <w:pPr>
        <w:pStyle w:val="VRAINORMAL"/>
        <w:numPr>
          <w:ilvl w:val="1"/>
          <w:numId w:val="24"/>
        </w:numPr>
      </w:pPr>
      <w:r>
        <w:t>Javalin</w:t>
      </w:r>
    </w:p>
    <w:p w14:paraId="1AE6CE88" w14:textId="4BC91309" w:rsidR="00513B68" w:rsidRDefault="00513B68" w:rsidP="004B4747">
      <w:pPr>
        <w:pStyle w:val="VRAINORMAL"/>
        <w:numPr>
          <w:ilvl w:val="0"/>
          <w:numId w:val="24"/>
        </w:numPr>
      </w:pPr>
      <w:r>
        <w:t xml:space="preserve">Service Serveur de compilation, </w:t>
      </w:r>
      <w:proofErr w:type="spellStart"/>
      <w:r>
        <w:rPr>
          <w:i/>
          <w:iCs/>
        </w:rPr>
        <w:t>aka</w:t>
      </w:r>
      <w:proofErr w:type="spellEnd"/>
      <w:r>
        <w:rPr>
          <w:i/>
          <w:iCs/>
        </w:rPr>
        <w:t xml:space="preserve"> </w:t>
      </w:r>
      <w:r w:rsidR="001946DB">
        <w:rPr>
          <w:i/>
          <w:iCs/>
        </w:rPr>
        <w:t xml:space="preserve">Service </w:t>
      </w:r>
      <w:r>
        <w:rPr>
          <w:i/>
          <w:iCs/>
        </w:rPr>
        <w:t>Compilation (</w:t>
      </w:r>
      <w:proofErr w:type="spellStart"/>
      <w:r>
        <w:rPr>
          <w:i/>
          <w:iCs/>
        </w:rPr>
        <w:t>backend</w:t>
      </w:r>
      <w:proofErr w:type="spellEnd"/>
      <w:r>
        <w:rPr>
          <w:i/>
          <w:iCs/>
        </w:rPr>
        <w:t>)</w:t>
      </w:r>
    </w:p>
    <w:p w14:paraId="238DF5E6" w14:textId="77777777" w:rsidR="00513B68" w:rsidRDefault="00513B68" w:rsidP="004B4747">
      <w:pPr>
        <w:pStyle w:val="VRAINORMAL"/>
        <w:numPr>
          <w:ilvl w:val="1"/>
          <w:numId w:val="24"/>
        </w:numPr>
      </w:pPr>
      <w:r>
        <w:t>Javalin</w:t>
      </w:r>
    </w:p>
    <w:p w14:paraId="181F3EC4" w14:textId="77777777" w:rsidR="00513B68" w:rsidRDefault="00513B68" w:rsidP="004B4747">
      <w:pPr>
        <w:pStyle w:val="VRAINORMAL"/>
        <w:numPr>
          <w:ilvl w:val="0"/>
          <w:numId w:val="24"/>
        </w:numPr>
      </w:pPr>
      <w:r>
        <w:t xml:space="preserve">Service Base de données </w:t>
      </w:r>
      <w:proofErr w:type="spellStart"/>
      <w:r>
        <w:t>NoSQL</w:t>
      </w:r>
      <w:proofErr w:type="spellEnd"/>
      <w:r>
        <w:t xml:space="preserve"> (data provider)</w:t>
      </w:r>
    </w:p>
    <w:p w14:paraId="01B7A040" w14:textId="6EF62C9B" w:rsidR="00513B68" w:rsidRDefault="00513B68" w:rsidP="004B4747">
      <w:pPr>
        <w:pStyle w:val="VRAINORMAL"/>
        <w:numPr>
          <w:ilvl w:val="1"/>
          <w:numId w:val="24"/>
        </w:numPr>
      </w:pPr>
      <w:proofErr w:type="spellStart"/>
      <w:r>
        <w:t>MongoDB</w:t>
      </w:r>
      <w:proofErr w:type="spellEnd"/>
    </w:p>
    <w:p w14:paraId="751A311D" w14:textId="77777777" w:rsidR="005A40FA" w:rsidRDefault="005A40FA" w:rsidP="005A40FA">
      <w:pPr>
        <w:pStyle w:val="VRAINORMAL"/>
        <w:ind w:left="1440" w:firstLine="0"/>
      </w:pPr>
    </w:p>
    <w:p w14:paraId="5F170CA8" w14:textId="77777777" w:rsidR="001143A6" w:rsidRDefault="004F5C16" w:rsidP="001143A6">
      <w:pPr>
        <w:pStyle w:val="NormalWeb"/>
        <w:keepNext/>
        <w:spacing w:before="0" w:beforeAutospacing="0" w:after="0"/>
        <w:jc w:val="center"/>
      </w:pPr>
      <w:r>
        <w:rPr>
          <w:noProof/>
        </w:rPr>
        <w:drawing>
          <wp:inline distT="0" distB="0" distL="0" distR="0" wp14:anchorId="126C2160" wp14:editId="1A48D8E5">
            <wp:extent cx="5760720" cy="2798445"/>
            <wp:effectExtent l="0" t="0" r="508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an de travail 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798445"/>
                    </a:xfrm>
                    <a:prstGeom prst="rect">
                      <a:avLst/>
                    </a:prstGeom>
                  </pic:spPr>
                </pic:pic>
              </a:graphicData>
            </a:graphic>
          </wp:inline>
        </w:drawing>
      </w:r>
    </w:p>
    <w:p w14:paraId="0C4DAA74" w14:textId="256055D6" w:rsidR="00513B68" w:rsidRDefault="001143A6" w:rsidP="001143A6">
      <w:pPr>
        <w:pStyle w:val="Lgende"/>
        <w:jc w:val="center"/>
      </w:pPr>
      <w:bookmarkStart w:id="23" w:name="_Toc12274093"/>
      <w:r>
        <w:t xml:space="preserve">Figure </w:t>
      </w:r>
      <w:fldSimple w:instr=" SEQ Figure \* ARABIC ">
        <w:r>
          <w:rPr>
            <w:noProof/>
          </w:rPr>
          <w:t>1</w:t>
        </w:r>
      </w:fldSimple>
      <w:r>
        <w:t xml:space="preserve"> - Architecture de DojoHepia</w:t>
      </w:r>
      <w:bookmarkEnd w:id="23"/>
    </w:p>
    <w:p w14:paraId="18FF35D5" w14:textId="77777777" w:rsidR="001946DB" w:rsidRDefault="001946DB" w:rsidP="00893794">
      <w:pPr>
        <w:pStyle w:val="VRAINORMAL"/>
        <w:ind w:firstLine="0"/>
      </w:pPr>
    </w:p>
    <w:p w14:paraId="71CFBCB6" w14:textId="77777777" w:rsidR="00513B68" w:rsidRDefault="00513B68" w:rsidP="00893794">
      <w:pPr>
        <w:pStyle w:val="Titre2"/>
      </w:pPr>
      <w:bookmarkStart w:id="24" w:name="_Toc12281073"/>
      <w:r>
        <w:t>Client</w:t>
      </w:r>
      <w:bookmarkEnd w:id="24"/>
    </w:p>
    <w:p w14:paraId="4987825C" w14:textId="0D35C008" w:rsidR="00513B68" w:rsidRDefault="00513B68" w:rsidP="00893794">
      <w:pPr>
        <w:pStyle w:val="VRAINORMAL"/>
        <w:ind w:firstLine="0"/>
      </w:pPr>
      <w:r>
        <w:t>Le client est l’interface de DojoHepia, il</w:t>
      </w:r>
      <w:r w:rsidR="002B57C6">
        <w:t xml:space="preserve"> a été conçu avec </w:t>
      </w:r>
      <w:r>
        <w:t>Angular (v7). Il permet de communiquer avec le Gateway, et d’afficher le contenu de la base de données.</w:t>
      </w:r>
    </w:p>
    <w:p w14:paraId="6EA0E128" w14:textId="77777777" w:rsidR="00513B68" w:rsidRDefault="00513B68" w:rsidP="00893794">
      <w:pPr>
        <w:pStyle w:val="VRAINORMAL"/>
      </w:pPr>
    </w:p>
    <w:p w14:paraId="2CEA9E4A" w14:textId="41E1415F" w:rsidR="00513B68" w:rsidRDefault="00513B68" w:rsidP="00893794">
      <w:pPr>
        <w:pStyle w:val="Titre2"/>
      </w:pPr>
      <w:bookmarkStart w:id="25" w:name="_Toc12281074"/>
      <w:r>
        <w:t>Gateway</w:t>
      </w:r>
      <w:bookmarkEnd w:id="25"/>
    </w:p>
    <w:p w14:paraId="59ECF031" w14:textId="028718FF" w:rsidR="00513B68" w:rsidRDefault="00513B68" w:rsidP="00D54B61">
      <w:pPr>
        <w:pStyle w:val="VRAINORMAL"/>
        <w:ind w:firstLine="0"/>
      </w:pPr>
      <w:r>
        <w:t xml:space="preserve">Le </w:t>
      </w:r>
      <w:proofErr w:type="spellStart"/>
      <w:r>
        <w:t>gateway</w:t>
      </w:r>
      <w:proofErr w:type="spellEnd"/>
      <w:r>
        <w:t xml:space="preserve"> est le lieu de rencontre de tous les services, il est implémenté avec Javalin, qui est un Framework pour faire un serveur HTTP en </w:t>
      </w:r>
      <w:r w:rsidR="002B57C6">
        <w:t>J</w:t>
      </w:r>
      <w:r>
        <w:t>ava.</w:t>
      </w:r>
      <w:r w:rsidR="002B57C6">
        <w:t xml:space="preserve"> </w:t>
      </w:r>
      <w:r w:rsidR="00D54B61">
        <w:t>C</w:t>
      </w:r>
      <w:r>
        <w:t>’est avec ce service que le client peut demander les informations d’un programmes ou encore exécuter un kata</w:t>
      </w:r>
      <w:r w:rsidR="00D54B61">
        <w:t>. De plus, le service est « </w:t>
      </w:r>
      <w:proofErr w:type="spellStart"/>
      <w:r w:rsidR="00D54B61">
        <w:t>stateless</w:t>
      </w:r>
      <w:proofErr w:type="spellEnd"/>
      <w:r w:rsidR="00D54B61">
        <w:t xml:space="preserve"> », c’est à dire que la réponse d’une requête ne dépend pas du moment où elle </w:t>
      </w:r>
      <w:proofErr w:type="spellStart"/>
      <w:r w:rsidR="00D54B61">
        <w:t>à</w:t>
      </w:r>
      <w:proofErr w:type="spellEnd"/>
      <w:r w:rsidR="00D54B61">
        <w:t xml:space="preserve"> été envoyée.</w:t>
      </w:r>
    </w:p>
    <w:p w14:paraId="13D6AEDA" w14:textId="77777777" w:rsidR="00D54B61" w:rsidRDefault="00D54B61" w:rsidP="00D54B61">
      <w:pPr>
        <w:pStyle w:val="VRAINORMAL"/>
        <w:ind w:firstLine="0"/>
      </w:pPr>
    </w:p>
    <w:p w14:paraId="71C77A5D" w14:textId="77777777" w:rsidR="00513B68" w:rsidRDefault="00513B68" w:rsidP="00893794">
      <w:pPr>
        <w:pStyle w:val="Titre2"/>
      </w:pPr>
      <w:bookmarkStart w:id="26" w:name="_Toc12281075"/>
      <w:r>
        <w:t>Compilation</w:t>
      </w:r>
      <w:bookmarkEnd w:id="26"/>
    </w:p>
    <w:p w14:paraId="0CAE3793" w14:textId="5D285489" w:rsidR="00513B68" w:rsidRDefault="00513B68" w:rsidP="00893794">
      <w:pPr>
        <w:pStyle w:val="VRAINORMAL"/>
        <w:ind w:firstLine="0"/>
      </w:pPr>
      <w:r>
        <w:t>Le service de compilation (implémenté avec Javalin) permet de compiler/</w:t>
      </w:r>
      <w:r w:rsidR="00D54B61">
        <w:t>interpréter</w:t>
      </w:r>
      <w:r>
        <w:t xml:space="preserve"> du code reçu par le </w:t>
      </w:r>
      <w:r w:rsidR="00D54B61">
        <w:t>Gateway</w:t>
      </w:r>
      <w:r>
        <w:t>, et de renvoyer le résultat au Gateway.</w:t>
      </w:r>
    </w:p>
    <w:p w14:paraId="1296CA90" w14:textId="77777777" w:rsidR="00513B68" w:rsidRDefault="00513B68" w:rsidP="00893794">
      <w:pPr>
        <w:pStyle w:val="VRAINORMAL"/>
      </w:pPr>
    </w:p>
    <w:p w14:paraId="3DE5A6B7" w14:textId="77777777" w:rsidR="00513B68" w:rsidRDefault="00513B68" w:rsidP="00893794">
      <w:pPr>
        <w:pStyle w:val="Titre2"/>
      </w:pPr>
      <w:bookmarkStart w:id="27" w:name="_Toc12281076"/>
      <w:r>
        <w:t>Data Provider</w:t>
      </w:r>
      <w:bookmarkEnd w:id="27"/>
    </w:p>
    <w:p w14:paraId="2E39A15C" w14:textId="79E86921" w:rsidR="00513B68" w:rsidRDefault="00513B68" w:rsidP="00893794">
      <w:pPr>
        <w:pStyle w:val="VRAINORMAL"/>
        <w:ind w:firstLine="0"/>
      </w:pPr>
      <w:r>
        <w:t xml:space="preserve">Le service de base de données, </w:t>
      </w:r>
      <w:r w:rsidR="00D54B61">
        <w:t>fonctionnant avec</w:t>
      </w:r>
      <w:r>
        <w:t xml:space="preserve"> </w:t>
      </w:r>
      <w:proofErr w:type="spellStart"/>
      <w:r>
        <w:t>MongoDB</w:t>
      </w:r>
      <w:proofErr w:type="spellEnd"/>
      <w:r>
        <w:t>, permet de stocker et faire des traitements sur les données de DojoHepia.</w:t>
      </w:r>
      <w:r w:rsidR="00730798" w:rsidRPr="00730798">
        <w:rPr>
          <w:color w:val="C00000"/>
        </w:rPr>
        <w:t xml:space="preserve"> (DOCKER ??)</w:t>
      </w:r>
    </w:p>
    <w:p w14:paraId="17227B75" w14:textId="77777777" w:rsidR="002B57C6" w:rsidRPr="001946DB" w:rsidRDefault="002B57C6" w:rsidP="002B57C6">
      <w:pPr>
        <w:pStyle w:val="VRAINORMAL"/>
        <w:rPr>
          <w:i/>
          <w:iCs/>
        </w:rPr>
      </w:pPr>
    </w:p>
    <w:p w14:paraId="20E6EAFB" w14:textId="151D7E24" w:rsidR="002B57C6" w:rsidRDefault="002B57C6" w:rsidP="002B57C6">
      <w:pPr>
        <w:pStyle w:val="Titre2"/>
      </w:pPr>
      <w:bookmarkStart w:id="28" w:name="_Toc12281077"/>
      <w:r w:rsidRPr="001946DB">
        <w:t>Vision à long terme</w:t>
      </w:r>
      <w:bookmarkEnd w:id="28"/>
    </w:p>
    <w:p w14:paraId="007AC7D6" w14:textId="77777777" w:rsidR="00D54B61" w:rsidRDefault="00D54B61" w:rsidP="00D54B61">
      <w:pPr>
        <w:pStyle w:val="VRAINORMAL"/>
        <w:ind w:firstLine="0"/>
      </w:pPr>
      <w:r>
        <w:t xml:space="preserve">Le Gateway et le service de Compilation ont été conçus pour être </w:t>
      </w:r>
      <w:proofErr w:type="spellStart"/>
      <w:r>
        <w:t>scalables</w:t>
      </w:r>
      <w:proofErr w:type="spellEnd"/>
      <w:r>
        <w:t xml:space="preserve"> dans une vision à long termes.</w:t>
      </w:r>
    </w:p>
    <w:p w14:paraId="5B87D3BA" w14:textId="77777777" w:rsidR="00D54B61" w:rsidRDefault="00D54B61" w:rsidP="00D54B61">
      <w:pPr>
        <w:pStyle w:val="VRAINORMAL"/>
        <w:rPr>
          <w:i/>
          <w:iCs/>
        </w:rPr>
      </w:pPr>
    </w:p>
    <w:p w14:paraId="0151176A" w14:textId="26A9CF70" w:rsidR="00D54B61" w:rsidRDefault="00D54B61" w:rsidP="00D54B61">
      <w:pPr>
        <w:pStyle w:val="VRAINORMAL"/>
        <w:rPr>
          <w:i/>
          <w:iCs/>
        </w:rPr>
      </w:pPr>
      <w:r w:rsidRPr="001946DB">
        <w:rPr>
          <w:i/>
          <w:iCs/>
        </w:rPr>
        <w:t xml:space="preserve">« En informatique matérielle et logicielle et en télécommunications, la </w:t>
      </w:r>
      <w:proofErr w:type="spellStart"/>
      <w:r w:rsidRPr="001946DB">
        <w:rPr>
          <w:i/>
          <w:iCs/>
        </w:rPr>
        <w:t>scalability</w:t>
      </w:r>
      <w:proofErr w:type="spellEnd"/>
      <w:r w:rsidRPr="001946DB">
        <w:rPr>
          <w:i/>
          <w:iCs/>
        </w:rPr>
        <w:t xml:space="preserve"> ou </w:t>
      </w:r>
      <w:proofErr w:type="spellStart"/>
      <w:r w:rsidRPr="001946DB">
        <w:rPr>
          <w:i/>
          <w:iCs/>
        </w:rPr>
        <w:t>scalabilité</w:t>
      </w:r>
      <w:proofErr w:type="spellEnd"/>
      <w:r w:rsidRPr="001946DB">
        <w:rPr>
          <w:i/>
          <w:iCs/>
        </w:rPr>
        <w:t xml:space="preserve"> (calque de traduction) désigne la capacité d'un produit à s'adapter à un changement d'ordre de grandeur de la demande (montée en charge), en particulier sa capacité à maintenir ses fonctionnalités et ses performances en cas de forte demande. » </w:t>
      </w:r>
      <w:r w:rsidRPr="001946DB">
        <w:rPr>
          <w:i/>
          <w:iCs/>
        </w:rPr>
        <w:fldChar w:fldCharType="begin"/>
      </w:r>
      <w:r w:rsidRPr="001946DB">
        <w:rPr>
          <w:i/>
          <w:iCs/>
        </w:rPr>
        <w:instrText xml:space="preserve"> ADDIN ZOTERO_ITEM CSL_CITATION {"citationID":"a546vM9a","properties":{"formattedCitation":"({\\i{}Scalability} 2018)","plainCitation":"(Scalability 2018)","noteIndex":0},"citationItems":[{"id":68,"uris":["http://zotero.org/users/local/6OwvRo0M/items/WVUDAHDS"],"uri":["http://zotero.org/users/local/6OwvRo0M/items/WVUDAHDS"],"itemData":{"id":68,"type":"entry-encyclopedia","title":"Scalability","container-title":"Wikipédia","source":"Wikipedia","abstract":"En informatique matérielle et logicielle et en télécommunications, la scalability  ou scalabilité (calque de traduction) désigne la capacité d'un produit à s'adapter à un changement d'ordre de grandeur de la demande (montée en charge), en particulier sa capacité à maintenir ses fonctionnalités et ses performances en cas de forte demande. \nSelon René J. Chevance, le mot anglais scalability, formé sur l'adjectif scalable dérivé du verbe to scale (« changer d'échelle »), « n'a pas d'équivalent communément admis en français ». Les traductions utilisées sont extension graduelle, évolutivité, facteur d'échelle, extensibilité, passage à l'échelle, ou capacité à monter en charge. En radio-télévision, on parle d’échelonnabilité . Le calque français scalabilité est également utilisé ou alors le mot anglais scalability est conservé tel quel.\nLa scalabilité peut faire référence à la capacité d’un système à accroître sa capacité de calcul sous une charge accrue quand des ressources (généralement du matériel) sont ajoutées. L’expression porte un sens similaire quand elle est utilisée dans un contexte commercial, quand l’extensibilité d’une entreprise implique que le modèle économique offre le potentiel d’une croissance économique pour l’entreprise.\nCet aspect doit être étudié de près dans tout service réseau, sujet en particulier à des afflux très brusques de trafic (ex: publicité télévisée, réaction à une actualité sensible, début d'un évènement sportif, effet Slashdot, etc.), lesquels peuvent provoquer une augmentation importante du temps de réponse entraînant le découragement des usagers, une baisse de rentabilité, et parfois jusqu'à l'impossibilité technique de servir tous les clients.","URL":"https://fr.wikipedia.org/w/index.php?title=Scalability&amp;oldid=154430879","note":"Page Version ID: 154430879","language":"fr","issued":{"date-parts":[["2018",12,1]]},"accessed":{"date-parts":[["2019",6,15]]}}}],"schema":"https://github.com/citation-style-language/schema/raw/master/csl-citation.json"} </w:instrText>
      </w:r>
      <w:r w:rsidRPr="001946DB">
        <w:rPr>
          <w:i/>
          <w:iCs/>
        </w:rPr>
        <w:fldChar w:fldCharType="separate"/>
      </w:r>
      <w:r w:rsidRPr="001946DB">
        <w:rPr>
          <w:i/>
          <w:iCs/>
          <w:lang w:val="fr-FR"/>
        </w:rPr>
        <w:t>(Scalability 2018)</w:t>
      </w:r>
      <w:r w:rsidRPr="001946DB">
        <w:rPr>
          <w:i/>
          <w:iCs/>
        </w:rPr>
        <w:fldChar w:fldCharType="end"/>
      </w:r>
      <w:r>
        <w:rPr>
          <w:i/>
          <w:iCs/>
        </w:rPr>
        <w:t>.</w:t>
      </w:r>
    </w:p>
    <w:p w14:paraId="277CF975" w14:textId="77777777" w:rsidR="00D54B61" w:rsidRPr="00D54B61" w:rsidRDefault="00D54B61" w:rsidP="00D54B61"/>
    <w:p w14:paraId="55D170DB" w14:textId="3C469B15" w:rsidR="002B57C6" w:rsidRDefault="002B57C6" w:rsidP="002B57C6">
      <w:pPr>
        <w:pStyle w:val="VRAINORMAL"/>
        <w:ind w:firstLine="0"/>
      </w:pPr>
      <w:r>
        <w:t>Dans l’objectif d’améliorer la plateforme, j’ai décidé de séparer les services sur des serveur différents. Une telle séparation des services permet de les remplacer facilement. Une des volonté de la plateforme, est, dans le future, d’implémenter un système de « </w:t>
      </w:r>
      <w:proofErr w:type="spellStart"/>
      <w:r>
        <w:t>worker</w:t>
      </w:r>
      <w:proofErr w:type="spellEnd"/>
      <w:r>
        <w:t> ».</w:t>
      </w:r>
    </w:p>
    <w:p w14:paraId="5EE35AF2" w14:textId="77777777" w:rsidR="002B57C6" w:rsidRDefault="002B57C6" w:rsidP="002B57C6">
      <w:pPr>
        <w:pStyle w:val="VRAINORMAL"/>
        <w:ind w:firstLine="0"/>
        <w:rPr>
          <w:u w:val="single"/>
        </w:rPr>
      </w:pPr>
    </w:p>
    <w:p w14:paraId="5324EA80" w14:textId="77777777" w:rsidR="002B57C6" w:rsidRPr="000E41E6" w:rsidRDefault="002B57C6" w:rsidP="002B57C6">
      <w:pPr>
        <w:pStyle w:val="VRAINORMAL"/>
        <w:ind w:firstLine="0"/>
        <w:rPr>
          <w:u w:val="single"/>
        </w:rPr>
      </w:pPr>
      <w:r w:rsidRPr="000E41E6">
        <w:rPr>
          <w:u w:val="single"/>
        </w:rPr>
        <w:t xml:space="preserve">Le système de </w:t>
      </w:r>
      <w:r>
        <w:rPr>
          <w:u w:val="single"/>
        </w:rPr>
        <w:t>« </w:t>
      </w:r>
      <w:proofErr w:type="spellStart"/>
      <w:r w:rsidRPr="000E41E6">
        <w:rPr>
          <w:u w:val="single"/>
        </w:rPr>
        <w:t>worker</w:t>
      </w:r>
      <w:proofErr w:type="spellEnd"/>
      <w:r>
        <w:rPr>
          <w:u w:val="single"/>
        </w:rPr>
        <w:t> »</w:t>
      </w:r>
    </w:p>
    <w:p w14:paraId="4A45229E" w14:textId="77777777" w:rsidR="002B57C6" w:rsidRDefault="002B57C6" w:rsidP="002B57C6">
      <w:pPr>
        <w:pStyle w:val="VRAINORMAL"/>
        <w:ind w:firstLine="0"/>
      </w:pPr>
      <w:r>
        <w:t>Ce système se situerait entre le Gateway et le service de compilation. Dans cette implémentation, le Gateway enverrai ses tâches d’exécution dans un pipeline de progression, pour qu’il puisse s’occuper d’autres tâches en attendant de recevoir la réponse du service de compilation. Le service de compilation (que l’on pourrait multiplier) quanta lui, pour s’occuper des tâches d’exécution, et en restituer le résultat dans un pipeline de réponse.</w:t>
      </w:r>
    </w:p>
    <w:p w14:paraId="594DD360" w14:textId="77777777" w:rsidR="002B57C6" w:rsidRDefault="002B57C6" w:rsidP="002B57C6">
      <w:pPr>
        <w:pStyle w:val="VRAINORMAL"/>
        <w:ind w:firstLine="0"/>
      </w:pPr>
    </w:p>
    <w:p w14:paraId="19B2EAC3" w14:textId="77777777" w:rsidR="002B57C6" w:rsidRDefault="002B57C6" w:rsidP="002B57C6">
      <w:pPr>
        <w:pStyle w:val="VRAINORMAL"/>
        <w:ind w:firstLine="0"/>
      </w:pPr>
    </w:p>
    <w:p w14:paraId="7FE4E8FE" w14:textId="77777777" w:rsidR="002B57C6" w:rsidRDefault="002B57C6" w:rsidP="002B57C6">
      <w:pPr>
        <w:pStyle w:val="VRAINORMAL"/>
        <w:ind w:firstLine="0"/>
      </w:pPr>
    </w:p>
    <w:p w14:paraId="0BCB5449" w14:textId="77777777" w:rsidR="002B57C6" w:rsidRDefault="002B57C6" w:rsidP="002B57C6">
      <w:pPr>
        <w:pStyle w:val="VRAINORMAL"/>
        <w:ind w:firstLine="0"/>
      </w:pPr>
      <w:r>
        <w:t>[SHEMA DU WORKERSYSTEM]</w:t>
      </w:r>
    </w:p>
    <w:p w14:paraId="126D1950" w14:textId="77777777" w:rsidR="002B57C6" w:rsidRDefault="002B57C6" w:rsidP="002B57C6">
      <w:pPr>
        <w:pStyle w:val="VRAINORMAL"/>
        <w:ind w:firstLine="0"/>
      </w:pPr>
    </w:p>
    <w:p w14:paraId="7E70CCA7" w14:textId="77777777" w:rsidR="002B57C6" w:rsidRDefault="002B57C6" w:rsidP="002B57C6">
      <w:pPr>
        <w:pStyle w:val="VRAINORMAL"/>
        <w:ind w:firstLine="0"/>
      </w:pPr>
    </w:p>
    <w:p w14:paraId="48682485" w14:textId="77777777" w:rsidR="002B57C6" w:rsidRDefault="002B57C6" w:rsidP="002B57C6">
      <w:pPr>
        <w:pStyle w:val="VRAINORMAL"/>
        <w:ind w:firstLine="0"/>
      </w:pPr>
    </w:p>
    <w:p w14:paraId="5E4DD3E9" w14:textId="77777777" w:rsidR="002B57C6" w:rsidRDefault="002B57C6" w:rsidP="002B57C6">
      <w:pPr>
        <w:pStyle w:val="VRAINORMAL"/>
        <w:ind w:firstLine="0"/>
      </w:pPr>
      <w:r>
        <w:t>De plus, séparer les service de cette manière permettrai de passer d’une implémentation Java Server à une implémentation Scala Server, ou encore migrer sur une nouvelle base de données.</w:t>
      </w:r>
    </w:p>
    <w:p w14:paraId="4C09A9B5" w14:textId="77777777" w:rsidR="002B57C6" w:rsidRDefault="002B57C6" w:rsidP="00893794">
      <w:pPr>
        <w:pStyle w:val="VRAINORMAL"/>
        <w:ind w:firstLine="0"/>
      </w:pPr>
    </w:p>
    <w:p w14:paraId="411AB158" w14:textId="77777777" w:rsidR="00D54B61" w:rsidRDefault="00D54B61" w:rsidP="00D54B61">
      <w:pPr>
        <w:pStyle w:val="Titre1"/>
      </w:pPr>
    </w:p>
    <w:p w14:paraId="343FA1DC" w14:textId="77777777" w:rsidR="00D54B61" w:rsidRDefault="00D54B61" w:rsidP="00D54B61">
      <w:pPr>
        <w:pStyle w:val="Titre1"/>
      </w:pPr>
    </w:p>
    <w:p w14:paraId="67C9B373" w14:textId="77777777" w:rsidR="00D54B61" w:rsidRDefault="00D54B61" w:rsidP="00D54B61">
      <w:pPr>
        <w:pStyle w:val="Titre1"/>
      </w:pPr>
    </w:p>
    <w:p w14:paraId="6080C1E3" w14:textId="77777777" w:rsidR="00D54B61" w:rsidRDefault="00D54B61" w:rsidP="00D54B61">
      <w:pPr>
        <w:pStyle w:val="Titre1"/>
      </w:pPr>
    </w:p>
    <w:p w14:paraId="44BB7915" w14:textId="77777777" w:rsidR="00D54B61" w:rsidRDefault="00D54B61" w:rsidP="00D54B61">
      <w:pPr>
        <w:pStyle w:val="Titre1"/>
      </w:pPr>
    </w:p>
    <w:p w14:paraId="76F909A2" w14:textId="77777777" w:rsidR="00D54B61" w:rsidRDefault="00D54B61" w:rsidP="00D54B61">
      <w:pPr>
        <w:pStyle w:val="Titre1"/>
      </w:pPr>
    </w:p>
    <w:p w14:paraId="7A4E3DE7" w14:textId="77777777" w:rsidR="00D54B61" w:rsidRDefault="00D54B61" w:rsidP="00D54B61">
      <w:pPr>
        <w:pStyle w:val="Titre1"/>
      </w:pPr>
    </w:p>
    <w:p w14:paraId="6621A6D3" w14:textId="77777777" w:rsidR="00DF48EE" w:rsidRPr="0027189F" w:rsidRDefault="00DF48EE" w:rsidP="00DF48EE">
      <w:pPr>
        <w:pStyle w:val="Titre1"/>
        <w:rPr>
          <w:rFonts w:cs="Times New Roman"/>
          <w:sz w:val="24"/>
          <w:szCs w:val="24"/>
          <w:lang w:val="fr-FR"/>
        </w:rPr>
      </w:pPr>
      <w:bookmarkStart w:id="29" w:name="_Toc12281078"/>
      <w:r w:rsidRPr="0027189F">
        <w:rPr>
          <w:lang w:val="fr-FR"/>
        </w:rPr>
        <w:t>Choix technologiques</w:t>
      </w:r>
      <w:bookmarkEnd w:id="29"/>
    </w:p>
    <w:p w14:paraId="770AB631" w14:textId="4509493B" w:rsidR="00DF48EE" w:rsidRPr="0027189F" w:rsidRDefault="00DF48EE" w:rsidP="00ED615D">
      <w:pPr>
        <w:pStyle w:val="VRAINORMAL"/>
        <w:ind w:firstLine="0"/>
        <w:rPr>
          <w:lang w:val="fr-FR"/>
        </w:rPr>
      </w:pPr>
      <w:r w:rsidRPr="0027189F">
        <w:rPr>
          <w:lang w:val="fr-FR"/>
        </w:rPr>
        <w:t xml:space="preserve">Mes motivations pour ce projet se trouvent aussi dans le choix </w:t>
      </w:r>
      <w:r w:rsidR="00ED615D">
        <w:rPr>
          <w:lang w:val="fr-FR"/>
        </w:rPr>
        <w:t>technologiques</w:t>
      </w:r>
      <w:r w:rsidRPr="0027189F">
        <w:rPr>
          <w:lang w:val="fr-FR"/>
        </w:rPr>
        <w:t>. J’avais pour volonté de sortir de ma zone de confort et de me confronter à l’apprentissage de nouvelle</w:t>
      </w:r>
      <w:r w:rsidR="00DF59CD">
        <w:rPr>
          <w:lang w:val="fr-FR"/>
        </w:rPr>
        <w:t>s</w:t>
      </w:r>
      <w:r w:rsidRPr="0027189F">
        <w:rPr>
          <w:lang w:val="fr-FR"/>
        </w:rPr>
        <w:t xml:space="preserve"> technologie</w:t>
      </w:r>
      <w:r w:rsidR="00DF59CD">
        <w:rPr>
          <w:lang w:val="fr-FR"/>
        </w:rPr>
        <w:t>s</w:t>
      </w:r>
      <w:r w:rsidRPr="0027189F">
        <w:rPr>
          <w:lang w:val="fr-FR"/>
        </w:rPr>
        <w:t xml:space="preserve">. Cela me permet aussi d'approfondir mes connaissances sur le développement </w:t>
      </w:r>
      <w:r w:rsidR="00DF59CD">
        <w:rPr>
          <w:lang w:val="fr-FR"/>
        </w:rPr>
        <w:t>W</w:t>
      </w:r>
      <w:r w:rsidR="00ED615D">
        <w:rPr>
          <w:lang w:val="fr-FR"/>
        </w:rPr>
        <w:t xml:space="preserve">eb </w:t>
      </w:r>
      <w:r w:rsidRPr="0027189F">
        <w:rPr>
          <w:lang w:val="fr-FR"/>
        </w:rPr>
        <w:t xml:space="preserve">et </w:t>
      </w:r>
      <w:r w:rsidR="00DF59CD">
        <w:rPr>
          <w:lang w:val="fr-FR"/>
        </w:rPr>
        <w:t>de me tenir à jour</w:t>
      </w:r>
      <w:r w:rsidRPr="0027189F">
        <w:rPr>
          <w:lang w:val="fr-FR"/>
        </w:rPr>
        <w:t xml:space="preserve">. Pour sortir de cette zone de confort, j’ai dû me séparer de mes </w:t>
      </w:r>
      <w:r w:rsidR="00ED615D" w:rsidRPr="0027189F">
        <w:rPr>
          <w:lang w:val="fr-FR"/>
        </w:rPr>
        <w:t>Framework</w:t>
      </w:r>
      <w:r w:rsidRPr="0027189F">
        <w:rPr>
          <w:lang w:val="fr-FR"/>
        </w:rPr>
        <w:t xml:space="preserve"> préférer (</w:t>
      </w:r>
      <w:proofErr w:type="spellStart"/>
      <w:r w:rsidRPr="0027189F">
        <w:rPr>
          <w:lang w:val="fr-FR"/>
        </w:rPr>
        <w:t>NodeJS</w:t>
      </w:r>
      <w:proofErr w:type="spellEnd"/>
      <w:r w:rsidRPr="0027189F">
        <w:rPr>
          <w:lang w:val="fr-FR"/>
        </w:rPr>
        <w:t xml:space="preserve">, </w:t>
      </w:r>
      <w:proofErr w:type="spellStart"/>
      <w:r w:rsidRPr="0027189F">
        <w:rPr>
          <w:lang w:val="fr-FR"/>
        </w:rPr>
        <w:t>RethinkDB</w:t>
      </w:r>
      <w:proofErr w:type="spellEnd"/>
      <w:r w:rsidRPr="0027189F">
        <w:rPr>
          <w:lang w:val="fr-FR"/>
        </w:rPr>
        <w:t xml:space="preserve">, etc..) pour en explorer de nouveaux. De plus, pour pouvoir créer une application robuste, les conventionnel </w:t>
      </w:r>
      <w:proofErr w:type="spellStart"/>
      <w:r w:rsidRPr="0027189F">
        <w:rPr>
          <w:lang w:val="fr-FR"/>
        </w:rPr>
        <w:t>NodeJS</w:t>
      </w:r>
      <w:proofErr w:type="spellEnd"/>
      <w:r w:rsidRPr="0027189F">
        <w:rPr>
          <w:lang w:val="fr-FR"/>
        </w:rPr>
        <w:t xml:space="preserve"> et autres </w:t>
      </w:r>
      <w:r w:rsidR="00ED615D" w:rsidRPr="0027189F">
        <w:rPr>
          <w:lang w:val="fr-FR"/>
        </w:rPr>
        <w:t>Framework</w:t>
      </w:r>
      <w:r w:rsidRPr="0027189F">
        <w:rPr>
          <w:lang w:val="fr-FR"/>
        </w:rPr>
        <w:t xml:space="preserve"> se basant sur du </w:t>
      </w:r>
      <w:proofErr w:type="spellStart"/>
      <w:r w:rsidRPr="0027189F">
        <w:rPr>
          <w:lang w:val="fr-FR"/>
        </w:rPr>
        <w:t>javascript</w:t>
      </w:r>
      <w:proofErr w:type="spellEnd"/>
      <w:r w:rsidRPr="0027189F">
        <w:rPr>
          <w:lang w:val="fr-FR"/>
        </w:rPr>
        <w:t xml:space="preserve"> n’était pas de mise, car </w:t>
      </w:r>
      <w:proofErr w:type="spellStart"/>
      <w:r w:rsidRPr="0027189F">
        <w:rPr>
          <w:lang w:val="fr-FR"/>
        </w:rPr>
        <w:t>javascript</w:t>
      </w:r>
      <w:proofErr w:type="spellEnd"/>
      <w:r w:rsidRPr="0027189F">
        <w:rPr>
          <w:lang w:val="fr-FR"/>
        </w:rPr>
        <w:t xml:space="preserve"> est un langage non typé (les variables n’ont pas de type). </w:t>
      </w:r>
    </w:p>
    <w:p w14:paraId="70FC684A" w14:textId="77777777" w:rsidR="00DF48EE" w:rsidRDefault="00DF48EE" w:rsidP="00DF48EE">
      <w:pPr>
        <w:pStyle w:val="Titre2"/>
        <w:rPr>
          <w:lang w:val="fr-FR"/>
        </w:rPr>
      </w:pPr>
    </w:p>
    <w:p w14:paraId="1E39CDB4" w14:textId="77777777" w:rsidR="00DF48EE" w:rsidRPr="0027189F" w:rsidRDefault="00DF48EE" w:rsidP="00DF48EE">
      <w:pPr>
        <w:pStyle w:val="Titre2"/>
        <w:rPr>
          <w:lang w:val="fr-FR"/>
        </w:rPr>
      </w:pPr>
      <w:bookmarkStart w:id="30" w:name="_Toc12281079"/>
      <w:r w:rsidRPr="0027189F">
        <w:rPr>
          <w:lang w:val="fr-FR"/>
        </w:rPr>
        <w:t>Angular</w:t>
      </w:r>
      <w:bookmarkEnd w:id="30"/>
    </w:p>
    <w:p w14:paraId="2A953EBF" w14:textId="3C9ADA08" w:rsidR="00DF48EE" w:rsidRPr="0027189F" w:rsidRDefault="00DF48EE" w:rsidP="00ED615D">
      <w:pPr>
        <w:pStyle w:val="VRAINORMAL"/>
        <w:ind w:firstLine="0"/>
        <w:rPr>
          <w:lang w:val="fr-FR"/>
        </w:rPr>
      </w:pPr>
      <w:r w:rsidRPr="0027189F">
        <w:rPr>
          <w:lang w:val="fr-FR"/>
        </w:rPr>
        <w:t xml:space="preserve">Pour ce qui est de la grande tendance web du moment, c’est Angular qui est sur le devant de la scène. Ce </w:t>
      </w:r>
      <w:r w:rsidR="00ED615D" w:rsidRPr="0027189F">
        <w:rPr>
          <w:lang w:val="fr-FR"/>
        </w:rPr>
        <w:t>Framework</w:t>
      </w:r>
      <w:r w:rsidRPr="0027189F">
        <w:rPr>
          <w:lang w:val="fr-FR"/>
        </w:rPr>
        <w:t xml:space="preserve"> simple et à la fois complet permet de développer un front-end simple et de confiance. En plus d’être doté d’une bonne documentation et d’un tutoriel</w:t>
      </w:r>
      <w:r w:rsidR="00ED615D">
        <w:rPr>
          <w:lang w:val="fr-FR"/>
        </w:rPr>
        <w:t xml:space="preserve"> </w:t>
      </w:r>
      <w:r w:rsidRPr="0027189F">
        <w:rPr>
          <w:lang w:val="fr-FR"/>
        </w:rPr>
        <w:t xml:space="preserve">complet et compréhensible, ce </w:t>
      </w:r>
      <w:r w:rsidR="00ED615D" w:rsidRPr="0027189F">
        <w:rPr>
          <w:lang w:val="fr-FR"/>
        </w:rPr>
        <w:t>Framework</w:t>
      </w:r>
      <w:r w:rsidRPr="0027189F">
        <w:rPr>
          <w:lang w:val="fr-FR"/>
        </w:rPr>
        <w:t xml:space="preserve"> a été conçu pour la réutilisation et la modularisation (grâce aux “component” et “services” notamment). C’est aussi pour moi le moyen d’aborder un nouveau </w:t>
      </w:r>
      <w:r w:rsidR="00ED615D" w:rsidRPr="0027189F">
        <w:rPr>
          <w:lang w:val="fr-FR"/>
        </w:rPr>
        <w:t>Framework</w:t>
      </w:r>
      <w:r w:rsidRPr="0027189F">
        <w:rPr>
          <w:lang w:val="fr-FR"/>
        </w:rPr>
        <w:t>. La simplicité de mise en place combiné avec un puissant outil créé par nos amis de chez Google, en font un outil de confiance et de qualité.</w:t>
      </w:r>
    </w:p>
    <w:p w14:paraId="3A94DC62" w14:textId="77777777" w:rsidR="00DF48EE" w:rsidRDefault="00DF48EE" w:rsidP="00DF48EE">
      <w:pPr>
        <w:pStyle w:val="Titre2"/>
        <w:rPr>
          <w:lang w:val="fr-FR"/>
        </w:rPr>
      </w:pPr>
    </w:p>
    <w:p w14:paraId="7BD781E0" w14:textId="77777777" w:rsidR="00DF48EE" w:rsidRPr="0027189F" w:rsidRDefault="00DF48EE" w:rsidP="00DF48EE">
      <w:pPr>
        <w:pStyle w:val="Titre2"/>
        <w:rPr>
          <w:rFonts w:cs="Times New Roman"/>
          <w:sz w:val="24"/>
          <w:szCs w:val="24"/>
          <w:lang w:val="fr-FR"/>
        </w:rPr>
      </w:pPr>
      <w:bookmarkStart w:id="31" w:name="_Toc12281080"/>
      <w:r w:rsidRPr="0027189F">
        <w:rPr>
          <w:lang w:val="fr-FR"/>
        </w:rPr>
        <w:t>Javalin</w:t>
      </w:r>
      <w:bookmarkEnd w:id="31"/>
    </w:p>
    <w:p w14:paraId="159E6C42" w14:textId="77777777" w:rsidR="00DF48EE" w:rsidRPr="0027189F" w:rsidRDefault="00DF48EE" w:rsidP="00DF48EE">
      <w:pPr>
        <w:pStyle w:val="VRAINORMAL"/>
        <w:rPr>
          <w:lang w:val="fr-FR"/>
        </w:rPr>
      </w:pPr>
      <w:r w:rsidRPr="0027189F">
        <w:rPr>
          <w:lang w:val="fr-FR"/>
        </w:rPr>
        <w:t xml:space="preserve">Javalin est une technologie de serveur basé sur le langage Java. C’est contre cela que j’ai troqué </w:t>
      </w:r>
      <w:proofErr w:type="spellStart"/>
      <w:r w:rsidRPr="0027189F">
        <w:rPr>
          <w:lang w:val="fr-FR"/>
        </w:rPr>
        <w:t>NodeJS</w:t>
      </w:r>
      <w:proofErr w:type="spellEnd"/>
      <w:r w:rsidRPr="0027189F">
        <w:rPr>
          <w:lang w:val="fr-FR"/>
        </w:rPr>
        <w:t xml:space="preserve">, car java est un puissant langage typé, et orienté objet. Dans l’ensemble, Javalin est très similaire à </w:t>
      </w:r>
      <w:proofErr w:type="spellStart"/>
      <w:r w:rsidRPr="0027189F">
        <w:rPr>
          <w:lang w:val="fr-FR"/>
        </w:rPr>
        <w:t>NodeJS</w:t>
      </w:r>
      <w:proofErr w:type="spellEnd"/>
      <w:r w:rsidRPr="0027189F">
        <w:rPr>
          <w:lang w:val="fr-FR"/>
        </w:rPr>
        <w:t>, ce qui en fait un outil simple à prendre en main.</w:t>
      </w:r>
    </w:p>
    <w:p w14:paraId="79ABD972" w14:textId="77777777" w:rsidR="00DF48EE" w:rsidRDefault="00DF48EE" w:rsidP="00DF48EE">
      <w:pPr>
        <w:pStyle w:val="Titre2"/>
        <w:rPr>
          <w:lang w:val="fr-FR"/>
        </w:rPr>
      </w:pPr>
    </w:p>
    <w:p w14:paraId="50C1D077" w14:textId="77777777" w:rsidR="00DF48EE" w:rsidRPr="0027189F" w:rsidRDefault="00DF48EE" w:rsidP="00DF48EE">
      <w:pPr>
        <w:pStyle w:val="Titre2"/>
        <w:rPr>
          <w:rFonts w:cs="Times New Roman"/>
          <w:sz w:val="24"/>
          <w:szCs w:val="24"/>
          <w:lang w:val="fr-FR"/>
        </w:rPr>
      </w:pPr>
      <w:bookmarkStart w:id="32" w:name="_Toc12281081"/>
      <w:proofErr w:type="spellStart"/>
      <w:r w:rsidRPr="0027189F">
        <w:rPr>
          <w:lang w:val="fr-FR"/>
        </w:rPr>
        <w:t>MongoDB</w:t>
      </w:r>
      <w:bookmarkEnd w:id="32"/>
      <w:proofErr w:type="spellEnd"/>
    </w:p>
    <w:p w14:paraId="36674E5B" w14:textId="77777777" w:rsidR="00DF48EE" w:rsidRPr="0027189F" w:rsidRDefault="00DF48EE" w:rsidP="00DF48EE">
      <w:pPr>
        <w:pStyle w:val="VRAINORMAL"/>
        <w:rPr>
          <w:lang w:val="fr-FR"/>
        </w:rPr>
      </w:pPr>
      <w:proofErr w:type="spellStart"/>
      <w:r w:rsidRPr="0027189F">
        <w:rPr>
          <w:lang w:val="fr-FR"/>
        </w:rPr>
        <w:t>Parmis</w:t>
      </w:r>
      <w:proofErr w:type="spellEnd"/>
      <w:r w:rsidRPr="0027189F">
        <w:rPr>
          <w:lang w:val="fr-FR"/>
        </w:rPr>
        <w:t xml:space="preserve"> les nombreux choix de base de données, c’est </w:t>
      </w:r>
      <w:proofErr w:type="spellStart"/>
      <w:r w:rsidRPr="0027189F">
        <w:rPr>
          <w:lang w:val="fr-FR"/>
        </w:rPr>
        <w:t>MongoDB</w:t>
      </w:r>
      <w:proofErr w:type="spellEnd"/>
      <w:r w:rsidRPr="0027189F">
        <w:rPr>
          <w:lang w:val="fr-FR"/>
        </w:rPr>
        <w:t xml:space="preserve"> qui a retenu mon attention, c’est pour moi un nouveau langage, qui se rapproche des langages non relationnels que j’ai utilisé dans le passé (Notamment </w:t>
      </w:r>
      <w:proofErr w:type="spellStart"/>
      <w:r w:rsidRPr="0027189F">
        <w:rPr>
          <w:lang w:val="fr-FR"/>
        </w:rPr>
        <w:t>RethinkDB</w:t>
      </w:r>
      <w:proofErr w:type="spellEnd"/>
      <w:r w:rsidRPr="0027189F">
        <w:rPr>
          <w:lang w:val="fr-FR"/>
        </w:rPr>
        <w:t xml:space="preserve">). </w:t>
      </w:r>
      <w:r w:rsidRPr="0027189F">
        <w:rPr>
          <w:color w:val="FF0000"/>
          <w:lang w:val="fr-FR"/>
        </w:rPr>
        <w:t xml:space="preserve">Sur le marché du travail, c’est une </w:t>
      </w:r>
      <w:r w:rsidRPr="0027189F">
        <w:rPr>
          <w:color w:val="FF0000"/>
          <w:lang w:val="fr-FR"/>
        </w:rPr>
        <w:lastRenderedPageBreak/>
        <w:t xml:space="preserve">qualité très recherchée, et pouvoir ajouter cette corde à mon arc en fait un parfait allié. En plus d’être un langage recherché et beaucoup utilisé, </w:t>
      </w:r>
      <w:proofErr w:type="spellStart"/>
      <w:r w:rsidRPr="0027189F">
        <w:rPr>
          <w:color w:val="FF0000"/>
          <w:lang w:val="fr-FR"/>
        </w:rPr>
        <w:t>MongoDB</w:t>
      </w:r>
      <w:proofErr w:type="spellEnd"/>
      <w:r w:rsidRPr="0027189F">
        <w:rPr>
          <w:color w:val="FF0000"/>
          <w:lang w:val="fr-FR"/>
        </w:rPr>
        <w:t xml:space="preserve"> est puissant et très documenté (le langage utilisé dans le </w:t>
      </w:r>
      <w:proofErr w:type="spellStart"/>
      <w:r w:rsidRPr="0027189F">
        <w:rPr>
          <w:color w:val="FF0000"/>
          <w:lang w:val="fr-FR"/>
        </w:rPr>
        <w:t>MongoSHELL</w:t>
      </w:r>
      <w:proofErr w:type="spellEnd"/>
      <w:r w:rsidRPr="0027189F">
        <w:rPr>
          <w:color w:val="FF0000"/>
          <w:lang w:val="fr-FR"/>
        </w:rPr>
        <w:t xml:space="preserve"> est du </w:t>
      </w:r>
      <w:proofErr w:type="spellStart"/>
      <w:r w:rsidRPr="0027189F">
        <w:rPr>
          <w:color w:val="FF0000"/>
          <w:lang w:val="fr-FR"/>
        </w:rPr>
        <w:t>javascript</w:t>
      </w:r>
      <w:proofErr w:type="spellEnd"/>
      <w:r w:rsidRPr="0027189F">
        <w:rPr>
          <w:color w:val="FF0000"/>
          <w:lang w:val="fr-FR"/>
        </w:rPr>
        <w:t>, cela rend son utilisation d’autant plus facile).</w:t>
      </w:r>
    </w:p>
    <w:p w14:paraId="3435CCD4" w14:textId="77777777" w:rsidR="00DF48EE" w:rsidRPr="0027189F" w:rsidRDefault="00DF48EE" w:rsidP="00DF48EE">
      <w:pPr>
        <w:rPr>
          <w:lang w:val="fr-FR"/>
        </w:rPr>
      </w:pPr>
    </w:p>
    <w:p w14:paraId="0EFFBDB5" w14:textId="77777777" w:rsidR="00DF48EE" w:rsidRPr="0027189F" w:rsidRDefault="00DF48EE" w:rsidP="00DF48EE">
      <w:pPr>
        <w:jc w:val="both"/>
        <w:rPr>
          <w:lang w:val="fr-FR"/>
        </w:rPr>
      </w:pPr>
      <w:r w:rsidRPr="0027189F">
        <w:rPr>
          <w:rFonts w:ascii="Arial" w:hAnsi="Arial" w:cs="Arial"/>
          <w:color w:val="000000"/>
          <w:lang w:val="fr-FR"/>
        </w:rPr>
        <w:t>Atomic ?</w:t>
      </w:r>
    </w:p>
    <w:p w14:paraId="041D7052" w14:textId="77777777" w:rsidR="00DF48EE" w:rsidRPr="0027189F" w:rsidRDefault="00DF48EE" w:rsidP="00DF48EE">
      <w:pPr>
        <w:jc w:val="both"/>
        <w:rPr>
          <w:lang w:val="fr-FR"/>
        </w:rPr>
      </w:pPr>
      <w:r w:rsidRPr="0027189F">
        <w:rPr>
          <w:rFonts w:ascii="Arial" w:hAnsi="Arial" w:cs="Arial"/>
          <w:color w:val="000000"/>
          <w:lang w:val="fr-FR"/>
        </w:rPr>
        <w:t>Docker ?</w:t>
      </w:r>
    </w:p>
    <w:p w14:paraId="2EFBE196" w14:textId="77777777" w:rsidR="00DF48EE" w:rsidRDefault="00DF48EE" w:rsidP="00D54B61">
      <w:pPr>
        <w:pStyle w:val="Titre1"/>
      </w:pPr>
    </w:p>
    <w:p w14:paraId="5A94843B" w14:textId="786AA9AA" w:rsidR="00513B68" w:rsidRDefault="00513B68" w:rsidP="00D54B61">
      <w:pPr>
        <w:pStyle w:val="Titre1"/>
      </w:pPr>
      <w:bookmarkStart w:id="33" w:name="_Toc12281082"/>
      <w:r>
        <w:t>Base de données</w:t>
      </w:r>
      <w:bookmarkEnd w:id="33"/>
    </w:p>
    <w:p w14:paraId="6C98A5B7" w14:textId="0B85008C" w:rsidR="00513B68" w:rsidRDefault="00513B68" w:rsidP="00D54B61">
      <w:pPr>
        <w:pStyle w:val="VRAINORMAL"/>
        <w:ind w:firstLine="0"/>
      </w:pPr>
      <w:r>
        <w:t xml:space="preserve">Avant d’entrer dans les détails d’implémentation, il est important de se faire une idée de la base de données, et de comment sont agencés les informations dans celle-ci. Ma base de données est constituée de deux collections (vocabulaire de </w:t>
      </w:r>
      <w:proofErr w:type="spellStart"/>
      <w:r>
        <w:t>MongoDB</w:t>
      </w:r>
      <w:proofErr w:type="spellEnd"/>
      <w:r>
        <w:t xml:space="preserve">, </w:t>
      </w:r>
      <w:hyperlink r:id="rId12" w:history="1">
        <w:r>
          <w:rPr>
            <w:rStyle w:val="Lienhypertexte"/>
            <w:rFonts w:ascii="Arial" w:hAnsi="Arial" w:cs="Arial"/>
            <w:color w:val="1155CC"/>
            <w:sz w:val="22"/>
            <w:szCs w:val="22"/>
          </w:rPr>
          <w:t>https://docs.mongodb.com/manual/reference/sql-comparison/</w:t>
        </w:r>
      </w:hyperlink>
      <w:r>
        <w:t xml:space="preserve">) </w:t>
      </w:r>
    </w:p>
    <w:p w14:paraId="371A6088" w14:textId="77777777" w:rsidR="00513B68" w:rsidRDefault="00513B68" w:rsidP="004B4747">
      <w:pPr>
        <w:pStyle w:val="VRAINORMAL"/>
        <w:numPr>
          <w:ilvl w:val="0"/>
          <w:numId w:val="25"/>
        </w:numPr>
      </w:pPr>
      <w:proofErr w:type="spellStart"/>
      <w:r>
        <w:t>Users</w:t>
      </w:r>
      <w:proofErr w:type="spellEnd"/>
    </w:p>
    <w:p w14:paraId="09F60F69" w14:textId="77777777" w:rsidR="00513B68" w:rsidRDefault="00513B68" w:rsidP="004B4747">
      <w:pPr>
        <w:pStyle w:val="VRAINORMAL"/>
        <w:numPr>
          <w:ilvl w:val="0"/>
          <w:numId w:val="25"/>
        </w:numPr>
      </w:pPr>
      <w:r>
        <w:t>Programs</w:t>
      </w:r>
    </w:p>
    <w:p w14:paraId="59B9199D" w14:textId="77777777" w:rsidR="00513B68" w:rsidRDefault="00513B68" w:rsidP="00D54B61">
      <w:pPr>
        <w:pStyle w:val="VRAINORMAL"/>
        <w:ind w:firstLine="0"/>
      </w:pPr>
      <w:r>
        <w:t>Ces deux collections permettent à elles seules de maintenir toutes les informations du site, car elles contiennent des sous-ensembles de collections.</w:t>
      </w:r>
    </w:p>
    <w:p w14:paraId="2D187BCC" w14:textId="77777777" w:rsidR="00513B68" w:rsidRDefault="00513B68" w:rsidP="00513B68"/>
    <w:p w14:paraId="26EA271D" w14:textId="0872AE6A" w:rsidR="00513B68" w:rsidRDefault="00513B68" w:rsidP="00D54B61">
      <w:pPr>
        <w:pStyle w:val="Titre2"/>
      </w:pPr>
      <w:bookmarkStart w:id="34" w:name="_Toc12281083"/>
      <w:proofErr w:type="spellStart"/>
      <w:r>
        <w:t>Users</w:t>
      </w:r>
      <w:bookmarkEnd w:id="34"/>
      <w:proofErr w:type="spellEnd"/>
    </w:p>
    <w:p w14:paraId="367A1447" w14:textId="77777777" w:rsidR="00D54B61" w:rsidRDefault="00513B68" w:rsidP="00D54B61">
      <w:pPr>
        <w:pStyle w:val="NormalWeb"/>
        <w:keepNext/>
        <w:spacing w:before="0" w:beforeAutospacing="0" w:after="0"/>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6.googleusercontent.com/awRtQErjT3zAYCIx1C8Y6Sgux_ToX83llLOtvC6cyNdROINOVAnJeJHgIWbhQrUbpzm5fSu1ToplUmfkGTXy1MDi-rae8RN7BQgLB85yYpTDvOjx4ZT2Hfc8AI6t-cWVHrv5PvAF"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049536F0" wp14:editId="6B69442A">
            <wp:extent cx="5760720" cy="1494155"/>
            <wp:effectExtent l="0" t="0" r="5080" b="4445"/>
            <wp:docPr id="23" name="Image 23" descr="https://lh6.googleusercontent.com/awRtQErjT3zAYCIx1C8Y6Sgux_ToX83llLOtvC6cyNdROINOVAnJeJHgIWbhQrUbpzm5fSu1ToplUmfkGTXy1MDi-rae8RN7BQgLB85yYpTDvOjx4ZT2Hfc8AI6t-cWVHrv5Pv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lh6.googleusercontent.com/awRtQErjT3zAYCIx1C8Y6Sgux_ToX83llLOtvC6cyNdROINOVAnJeJHgIWbhQrUbpzm5fSu1ToplUmfkGTXy1MDi-rae8RN7BQgLB85yYpTDvOjx4ZT2Hfc8AI6t-cWVHrv5PvA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1494155"/>
                    </a:xfrm>
                    <a:prstGeom prst="rect">
                      <a:avLst/>
                    </a:prstGeom>
                    <a:noFill/>
                    <a:ln>
                      <a:noFill/>
                    </a:ln>
                  </pic:spPr>
                </pic:pic>
              </a:graphicData>
            </a:graphic>
          </wp:inline>
        </w:drawing>
      </w:r>
      <w:r>
        <w:rPr>
          <w:rFonts w:ascii="Arial" w:hAnsi="Arial" w:cs="Arial"/>
          <w:i/>
          <w:iCs/>
          <w:color w:val="000000"/>
          <w:sz w:val="22"/>
          <w:szCs w:val="22"/>
        </w:rPr>
        <w:fldChar w:fldCharType="end"/>
      </w:r>
    </w:p>
    <w:p w14:paraId="005C20BA" w14:textId="1E4F5CCC" w:rsidR="00513B68" w:rsidRDefault="00D54B61" w:rsidP="00D54B61">
      <w:pPr>
        <w:pStyle w:val="Lgende"/>
        <w:jc w:val="center"/>
      </w:pPr>
      <w:bookmarkStart w:id="35" w:name="_Ref11680198"/>
      <w:bookmarkStart w:id="36" w:name="_Toc12274094"/>
      <w:r>
        <w:t xml:space="preserve">Figure </w:t>
      </w:r>
      <w:fldSimple w:instr=" SEQ Figure \* ARABIC ">
        <w:r w:rsidR="001143A6">
          <w:rPr>
            <w:noProof/>
          </w:rPr>
          <w:t>2</w:t>
        </w:r>
      </w:fldSimple>
      <w:bookmarkEnd w:id="35"/>
      <w:r>
        <w:t xml:space="preserve"> - La collection </w:t>
      </w:r>
      <w:proofErr w:type="spellStart"/>
      <w:r>
        <w:t>Users</w:t>
      </w:r>
      <w:proofErr w:type="spellEnd"/>
      <w:r>
        <w:t xml:space="preserve"> et ses sous-collections</w:t>
      </w:r>
      <w:r w:rsidR="00DF48EE">
        <w:t xml:space="preserve"> (</w:t>
      </w:r>
      <w:r w:rsidR="003976A3">
        <w:t>AV</w:t>
      </w:r>
      <w:r w:rsidR="00DF48EE">
        <w:t>, 2019)</w:t>
      </w:r>
      <w:bookmarkEnd w:id="36"/>
    </w:p>
    <w:p w14:paraId="69603B23" w14:textId="77777777" w:rsidR="00513B68" w:rsidRDefault="00513B68" w:rsidP="00513B68"/>
    <w:p w14:paraId="2BC99711" w14:textId="55ECF296" w:rsidR="00513B68" w:rsidRPr="00D54B61" w:rsidRDefault="00513B68" w:rsidP="00D54B61">
      <w:pPr>
        <w:pStyle w:val="NormalWeb"/>
        <w:pBdr>
          <w:left w:val="single" w:sz="24" w:space="4" w:color="5B9BD5" w:themeColor="accent1"/>
        </w:pBdr>
        <w:shd w:val="pct15" w:color="auto" w:fill="auto"/>
        <w:spacing w:before="0" w:beforeAutospacing="0" w:after="0"/>
      </w:pPr>
      <w:r w:rsidRPr="00D54B61">
        <w:rPr>
          <w:b/>
          <w:bCs/>
          <w:color w:val="000000"/>
        </w:rPr>
        <w:t>Attention :</w:t>
      </w:r>
      <w:r w:rsidRPr="00D54B61">
        <w:rPr>
          <w:color w:val="000000"/>
        </w:rPr>
        <w:t xml:space="preserve"> Pour une meilleure </w:t>
      </w:r>
      <w:r w:rsidR="00D54B61" w:rsidRPr="00D54B61">
        <w:rPr>
          <w:color w:val="000000"/>
        </w:rPr>
        <w:t>visibilité</w:t>
      </w:r>
      <w:r w:rsidRPr="00D54B61">
        <w:rPr>
          <w:color w:val="000000"/>
        </w:rPr>
        <w:t>, les sous collections ont été transformée</w:t>
      </w:r>
      <w:r w:rsidR="0083093B">
        <w:rPr>
          <w:color w:val="000000"/>
        </w:rPr>
        <w:t>s</w:t>
      </w:r>
      <w:r w:rsidRPr="00D54B61">
        <w:rPr>
          <w:color w:val="000000"/>
        </w:rPr>
        <w:t xml:space="preserve"> en table,</w:t>
      </w:r>
      <w:r w:rsidR="00D54B61">
        <w:rPr>
          <w:color w:val="000000"/>
        </w:rPr>
        <w:t xml:space="preserve"> </w:t>
      </w:r>
      <w:r w:rsidRPr="00D54B61">
        <w:rPr>
          <w:color w:val="000000"/>
        </w:rPr>
        <w:t>mais ce sont bien des sous collection</w:t>
      </w:r>
      <w:r w:rsidR="0083093B">
        <w:rPr>
          <w:color w:val="000000"/>
        </w:rPr>
        <w:t>s</w:t>
      </w:r>
      <w:r w:rsidRPr="00D54B61">
        <w:rPr>
          <w:color w:val="000000"/>
        </w:rPr>
        <w:t xml:space="preserve"> de la collection </w:t>
      </w:r>
      <w:proofErr w:type="spellStart"/>
      <w:r w:rsidRPr="00D54B61">
        <w:rPr>
          <w:color w:val="000000"/>
        </w:rPr>
        <w:t>Users</w:t>
      </w:r>
      <w:proofErr w:type="spellEnd"/>
      <w:r w:rsidR="00D54B61" w:rsidRPr="00D54B61">
        <w:rPr>
          <w:color w:val="000000"/>
        </w:rPr>
        <w:t>.</w:t>
      </w:r>
    </w:p>
    <w:p w14:paraId="6FB537DF" w14:textId="77777777" w:rsidR="00513B68" w:rsidRDefault="00513B68" w:rsidP="00513B68"/>
    <w:p w14:paraId="162D57E8" w14:textId="60055656" w:rsidR="00513B68" w:rsidRDefault="00513B68" w:rsidP="00DF48EE">
      <w:pPr>
        <w:pStyle w:val="VRAINORMAL"/>
        <w:ind w:firstLine="0"/>
      </w:pPr>
      <w:r>
        <w:t>Voici la collection complète</w:t>
      </w:r>
      <w:r w:rsidR="00DF48EE">
        <w:t xml:space="preserve"> </w:t>
      </w:r>
      <w:proofErr w:type="spellStart"/>
      <w:r w:rsidRPr="00DF48EE">
        <w:rPr>
          <w:color w:val="5B9BD5" w:themeColor="accent1"/>
        </w:rPr>
        <w:t>Users</w:t>
      </w:r>
      <w:proofErr w:type="spellEnd"/>
      <w:r>
        <w:t xml:space="preserve">, composée d’une autre sous collection </w:t>
      </w:r>
      <w:proofErr w:type="spellStart"/>
      <w:r w:rsidRPr="00DF48EE">
        <w:rPr>
          <w:color w:val="5B9BD5" w:themeColor="accent1"/>
        </w:rPr>
        <w:t>programSubscriptions</w:t>
      </w:r>
      <w:proofErr w:type="spellEnd"/>
      <w:r w:rsidRPr="00DF48EE">
        <w:rPr>
          <w:color w:val="5B9BD5" w:themeColor="accent1"/>
        </w:rPr>
        <w:t xml:space="preserve"> </w:t>
      </w:r>
      <w:r>
        <w:t xml:space="preserve">qui </w:t>
      </w:r>
      <w:r w:rsidR="00DF48EE">
        <w:t>elle-même</w:t>
      </w:r>
      <w:r>
        <w:t xml:space="preserve"> est composée d’une sous collection </w:t>
      </w:r>
      <w:r w:rsidRPr="00DF48EE">
        <w:rPr>
          <w:color w:val="5B9BD5" w:themeColor="accent1"/>
        </w:rPr>
        <w:t>Katas</w:t>
      </w:r>
      <w:r>
        <w:t xml:space="preserve">. Hormis le </w:t>
      </w:r>
      <w:r w:rsidR="00DF48EE">
        <w:t>champ</w:t>
      </w:r>
      <w:r>
        <w:t xml:space="preserve"> </w:t>
      </w:r>
      <w:proofErr w:type="spellStart"/>
      <w:r w:rsidRPr="00DF48EE">
        <w:rPr>
          <w:color w:val="5B9BD5" w:themeColor="accent1"/>
        </w:rPr>
        <w:t>programSubscriptions</w:t>
      </w:r>
      <w:proofErr w:type="spellEnd"/>
      <w:r>
        <w:t xml:space="preserve"> que j’évoque dans le sous-chapitre suivant </w:t>
      </w:r>
      <w:r w:rsidRPr="00DF48EE">
        <w:rPr>
          <w:i/>
          <w:iCs/>
        </w:rPr>
        <w:t xml:space="preserve">“Sous-collections - </w:t>
      </w:r>
      <w:proofErr w:type="spellStart"/>
      <w:r w:rsidR="00DF48EE">
        <w:rPr>
          <w:i/>
          <w:iCs/>
        </w:rPr>
        <w:lastRenderedPageBreak/>
        <w:t>p</w:t>
      </w:r>
      <w:r w:rsidRPr="00DF48EE">
        <w:rPr>
          <w:i/>
          <w:iCs/>
        </w:rPr>
        <w:t>rogramsSubscription</w:t>
      </w:r>
      <w:proofErr w:type="spellEnd"/>
      <w:r w:rsidRPr="00DF48EE">
        <w:rPr>
          <w:i/>
          <w:iCs/>
        </w:rPr>
        <w:t xml:space="preserve">”, </w:t>
      </w:r>
      <w:r>
        <w:t>les</w:t>
      </w:r>
      <w:r w:rsidR="00DF48EE">
        <w:t xml:space="preserve"> autres champs </w:t>
      </w:r>
      <w:r>
        <w:t xml:space="preserve">de la collection </w:t>
      </w:r>
      <w:proofErr w:type="spellStart"/>
      <w:r w:rsidRPr="00DF48EE">
        <w:rPr>
          <w:color w:val="5B9BD5" w:themeColor="accent1"/>
        </w:rPr>
        <w:t>Users</w:t>
      </w:r>
      <w:proofErr w:type="spellEnd"/>
      <w:r>
        <w:t xml:space="preserve"> sont relativement simple</w:t>
      </w:r>
      <w:r w:rsidR="00DF48EE">
        <w:t>s</w:t>
      </w:r>
      <w:r w:rsidR="00DF48EE" w:rsidRPr="00C84B87">
        <w:rPr>
          <w:rStyle w:val="Appelnotedebasdep"/>
        </w:rPr>
        <w:footnoteReference w:id="1"/>
      </w:r>
      <w:r>
        <w:t>, et permettent de stocker un utilisateur avec le minimum d’information nécessaire</w:t>
      </w:r>
    </w:p>
    <w:p w14:paraId="6492165A" w14:textId="77777777" w:rsidR="00513B68" w:rsidRDefault="00513B68" w:rsidP="00DF48EE">
      <w:pPr>
        <w:pStyle w:val="VRAINORMAL"/>
      </w:pPr>
    </w:p>
    <w:p w14:paraId="537067F1" w14:textId="2F8D0F8E" w:rsidR="00513B68" w:rsidRPr="00DF48EE" w:rsidRDefault="00513B68" w:rsidP="00DF48EE">
      <w:pPr>
        <w:pStyle w:val="VRAINORMAL"/>
        <w:ind w:firstLine="0"/>
        <w:rPr>
          <w:u w:val="single"/>
        </w:rPr>
      </w:pPr>
      <w:r w:rsidRPr="00DF48EE">
        <w:rPr>
          <w:u w:val="single"/>
        </w:rPr>
        <w:t xml:space="preserve">Sous-collection - </w:t>
      </w:r>
      <w:proofErr w:type="spellStart"/>
      <w:r w:rsidR="00DF48EE" w:rsidRPr="00DF48EE">
        <w:rPr>
          <w:u w:val="single"/>
        </w:rPr>
        <w:t>p</w:t>
      </w:r>
      <w:r w:rsidRPr="00DF48EE">
        <w:rPr>
          <w:u w:val="single"/>
        </w:rPr>
        <w:t>rogramsSubscription</w:t>
      </w:r>
      <w:proofErr w:type="spellEnd"/>
    </w:p>
    <w:p w14:paraId="1A505BF3" w14:textId="0E40C6FA" w:rsidR="00513B68" w:rsidRDefault="00DF48EE" w:rsidP="00DF48EE">
      <w:pPr>
        <w:pStyle w:val="VRAINORMAL"/>
        <w:ind w:firstLine="0"/>
      </w:pPr>
      <w:proofErr w:type="spellStart"/>
      <w:r w:rsidRPr="00DF48EE">
        <w:rPr>
          <w:color w:val="5B9BD5" w:themeColor="accent1"/>
        </w:rPr>
        <w:t>p</w:t>
      </w:r>
      <w:r w:rsidR="00513B68" w:rsidRPr="00DF48EE">
        <w:rPr>
          <w:color w:val="5B9BD5" w:themeColor="accent1"/>
        </w:rPr>
        <w:t>rogramSubscribtion</w:t>
      </w:r>
      <w:proofErr w:type="spellEnd"/>
      <w:r w:rsidR="00513B68" w:rsidRPr="00DF48EE">
        <w:rPr>
          <w:color w:val="5B9BD5" w:themeColor="accent1"/>
        </w:rPr>
        <w:t xml:space="preserve"> </w:t>
      </w:r>
      <w:r>
        <w:t>permet à</w:t>
      </w:r>
      <w:r w:rsidR="00513B68">
        <w:t xml:space="preserve"> l’utilisateur de s’abonner à un programme et d’y sauvegarder sa progression. Le champs </w:t>
      </w:r>
      <w:proofErr w:type="spellStart"/>
      <w:r w:rsidR="00513B68" w:rsidRPr="00DF48EE">
        <w:rPr>
          <w:color w:val="5B9BD5" w:themeColor="accent1"/>
        </w:rPr>
        <w:t>nbKataDone</w:t>
      </w:r>
      <w:proofErr w:type="spellEnd"/>
      <w:r w:rsidR="00513B68">
        <w:t xml:space="preserve"> permet d’indiquer le nombre de Kata qu’un utilisateur a effectué. </w:t>
      </w:r>
      <w:proofErr w:type="spellStart"/>
      <w:r w:rsidR="00513B68" w:rsidRPr="00DF48EE">
        <w:rPr>
          <w:color w:val="5B9BD5" w:themeColor="accent1"/>
        </w:rPr>
        <w:t>Status</w:t>
      </w:r>
      <w:proofErr w:type="spellEnd"/>
      <w:r w:rsidR="00513B68">
        <w:t xml:space="preserve"> </w:t>
      </w:r>
      <w:r>
        <w:t>quanta</w:t>
      </w:r>
      <w:r w:rsidR="00513B68">
        <w:t xml:space="preserve"> lui, permet d’indiquer si un utilisateur est abonné  au programme ou non, à noter qu’un utilisateur peut ne </w:t>
      </w:r>
      <w:r w:rsidR="00513B68">
        <w:rPr>
          <w:i/>
          <w:iCs/>
        </w:rPr>
        <w:t>plus</w:t>
      </w:r>
      <w:r w:rsidR="00513B68">
        <w:t xml:space="preserve"> être abonné mais avoir une progression sauvegardée quand même.</w:t>
      </w:r>
    </w:p>
    <w:p w14:paraId="17E43320" w14:textId="530C297B" w:rsidR="00513B68" w:rsidRPr="00ED615D" w:rsidRDefault="00ED615D" w:rsidP="00DF48EE">
      <w:pPr>
        <w:pStyle w:val="VRAINORMAL"/>
        <w:rPr>
          <w:color w:val="FF0000"/>
        </w:rPr>
      </w:pPr>
      <w:r w:rsidRPr="00ED615D">
        <w:rPr>
          <w:color w:val="FF0000"/>
        </w:rPr>
        <w:t>REVOIR LES CARDINALITE POUR LES IMAGES DE LA BDD</w:t>
      </w:r>
    </w:p>
    <w:p w14:paraId="288A0ECB" w14:textId="77777777" w:rsidR="00513B68" w:rsidRPr="00DF48EE" w:rsidRDefault="00513B68" w:rsidP="00DF48EE">
      <w:pPr>
        <w:pStyle w:val="VRAINORMAL"/>
        <w:ind w:firstLine="0"/>
        <w:rPr>
          <w:u w:val="single"/>
        </w:rPr>
      </w:pPr>
      <w:r w:rsidRPr="00DF48EE">
        <w:rPr>
          <w:u w:val="single"/>
        </w:rPr>
        <w:t>Sous-Sous-collection - Katas</w:t>
      </w:r>
    </w:p>
    <w:p w14:paraId="1802849C" w14:textId="469EA620" w:rsidR="00513B68" w:rsidRDefault="00513B68" w:rsidP="00DF48EE">
      <w:pPr>
        <w:pStyle w:val="VRAINORMAL"/>
        <w:ind w:firstLine="0"/>
      </w:pPr>
      <w:r>
        <w:t xml:space="preserve">La Sous collection de </w:t>
      </w:r>
      <w:proofErr w:type="spellStart"/>
      <w:r w:rsidRPr="00DF48EE">
        <w:rPr>
          <w:color w:val="5B9BD5" w:themeColor="accent1"/>
        </w:rPr>
        <w:t>programSubscription</w:t>
      </w:r>
      <w:proofErr w:type="spellEnd"/>
      <w:r>
        <w:t xml:space="preserve">; </w:t>
      </w:r>
      <w:r w:rsidRPr="00DF48EE">
        <w:rPr>
          <w:color w:val="5B9BD5" w:themeColor="accent1"/>
        </w:rPr>
        <w:t>Katas</w:t>
      </w:r>
      <w:r>
        <w:t>, permet de stocker la progression de l’utilisateur sur le kata concerné. Du moment que l’utilisateur arrive sur la page de réalisation d’un Kata, un document est créé et le statut</w:t>
      </w:r>
      <w:r w:rsidR="00DF48EE" w:rsidRPr="00C84B87">
        <w:rPr>
          <w:rStyle w:val="Appelnotedebasdep"/>
        </w:rPr>
        <w:footnoteReference w:id="2"/>
      </w:r>
      <w:r>
        <w:t xml:space="preserve"> passe de “TODO” à “ONGOING”</w:t>
      </w:r>
      <w:r w:rsidR="00DF48EE">
        <w:t xml:space="preserve">. </w:t>
      </w:r>
      <w:r>
        <w:t>La solution de l'utilisateur une fois le kata terminé, (qu’il soit abandonné ou réussi) sera stocker dans le champs “</w:t>
      </w:r>
      <w:proofErr w:type="spellStart"/>
      <w:r>
        <w:t>mysol</w:t>
      </w:r>
      <w:proofErr w:type="spellEnd"/>
      <w:r>
        <w:t>”.</w:t>
      </w:r>
    </w:p>
    <w:p w14:paraId="46520C4B" w14:textId="77777777" w:rsidR="00DF48EE" w:rsidRDefault="00DF48EE">
      <w:pPr>
        <w:spacing w:after="160" w:line="259" w:lineRule="auto"/>
        <w:rPr>
          <w:rFonts w:eastAsiaTheme="majorEastAsia" w:cs="Arial"/>
          <w:b/>
          <w:bCs/>
          <w:sz w:val="28"/>
          <w:szCs w:val="28"/>
        </w:rPr>
      </w:pPr>
      <w:r>
        <w:br w:type="page"/>
      </w:r>
    </w:p>
    <w:p w14:paraId="029956BB" w14:textId="6B1601DB" w:rsidR="00513B68" w:rsidRDefault="00513B68" w:rsidP="00DF48EE">
      <w:pPr>
        <w:pStyle w:val="Titre2"/>
      </w:pPr>
      <w:bookmarkStart w:id="37" w:name="_Toc12281084"/>
      <w:r>
        <w:lastRenderedPageBreak/>
        <w:t>Programs</w:t>
      </w:r>
      <w:bookmarkEnd w:id="37"/>
    </w:p>
    <w:p w14:paraId="4FA10439" w14:textId="77777777" w:rsidR="00513B68" w:rsidRDefault="00513B68" w:rsidP="00513B68"/>
    <w:p w14:paraId="74B5DA69" w14:textId="77777777" w:rsidR="0083093B" w:rsidRDefault="00513B68" w:rsidP="0083093B">
      <w:pPr>
        <w:pStyle w:val="NormalWeb"/>
        <w:keepNext/>
        <w:spacing w:before="0" w:beforeAutospacing="0" w:after="0"/>
        <w:jc w:val="center"/>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4.googleusercontent.com/d-voRWEch4Add2UcdnahQmrEPa_8vRx6vrNxDZLrpLtwSPKuW1_KKCwT6_GWxhsf9MZJsnAHNeMlhkOJbd2T57zPD_CZeeU9gpmBZZD-2lZVJ9CWOh8EYUHFa7fVIotYSGpPp8qu"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4068FB31" wp14:editId="30232E92">
            <wp:extent cx="3503886" cy="3070149"/>
            <wp:effectExtent l="0" t="0" r="1905" b="3810"/>
            <wp:docPr id="22" name="Image 22" descr="https://lh4.googleusercontent.com/d-voRWEch4Add2UcdnahQmrEPa_8vRx6vrNxDZLrpLtwSPKuW1_KKCwT6_GWxhsf9MZJsnAHNeMlhkOJbd2T57zPD_CZeeU9gpmBZZD-2lZVJ9CWOh8EYUHFa7fVIotYSGpPp8q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lh4.googleusercontent.com/d-voRWEch4Add2UcdnahQmrEPa_8vRx6vrNxDZLrpLtwSPKuW1_KKCwT6_GWxhsf9MZJsnAHNeMlhkOJbd2T57zPD_CZeeU9gpmBZZD-2lZVJ9CWOh8EYUHFa7fVIotYSGpPp8qu"/>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11016" cy="3076396"/>
                    </a:xfrm>
                    <a:prstGeom prst="rect">
                      <a:avLst/>
                    </a:prstGeom>
                    <a:noFill/>
                    <a:ln>
                      <a:noFill/>
                    </a:ln>
                  </pic:spPr>
                </pic:pic>
              </a:graphicData>
            </a:graphic>
          </wp:inline>
        </w:drawing>
      </w:r>
      <w:r>
        <w:rPr>
          <w:rFonts w:ascii="Arial" w:hAnsi="Arial" w:cs="Arial"/>
          <w:i/>
          <w:iCs/>
          <w:color w:val="000000"/>
          <w:sz w:val="22"/>
          <w:szCs w:val="22"/>
        </w:rPr>
        <w:fldChar w:fldCharType="end"/>
      </w:r>
    </w:p>
    <w:p w14:paraId="349323B2" w14:textId="6C54ED69" w:rsidR="00513B68" w:rsidRDefault="0083093B" w:rsidP="0083093B">
      <w:pPr>
        <w:pStyle w:val="Lgende"/>
        <w:jc w:val="center"/>
      </w:pPr>
      <w:bookmarkStart w:id="38" w:name="_Toc12274095"/>
      <w:r>
        <w:t xml:space="preserve">Figure </w:t>
      </w:r>
      <w:fldSimple w:instr=" SEQ Figure \* ARABIC ">
        <w:r w:rsidR="001143A6">
          <w:rPr>
            <w:noProof/>
          </w:rPr>
          <w:t>3</w:t>
        </w:r>
      </w:fldSimple>
      <w:r>
        <w:t xml:space="preserve"> </w:t>
      </w:r>
      <w:r w:rsidRPr="00D151EA">
        <w:t xml:space="preserve">- La collection </w:t>
      </w:r>
      <w:r>
        <w:t>Programs</w:t>
      </w:r>
      <w:r w:rsidRPr="00D151EA">
        <w:t xml:space="preserve"> et </w:t>
      </w:r>
      <w:r>
        <w:t>sa</w:t>
      </w:r>
      <w:r w:rsidRPr="00D151EA">
        <w:t xml:space="preserve"> sous-collection (A</w:t>
      </w:r>
      <w:r w:rsidR="003976A3">
        <w:t>V</w:t>
      </w:r>
      <w:r w:rsidRPr="00D151EA">
        <w:t>, 2019)</w:t>
      </w:r>
      <w:bookmarkEnd w:id="38"/>
    </w:p>
    <w:p w14:paraId="0BCD42E7" w14:textId="77777777" w:rsidR="00513B68" w:rsidRDefault="00513B68" w:rsidP="00513B68"/>
    <w:p w14:paraId="268C87B0" w14:textId="55B81F1C" w:rsidR="00D54B61" w:rsidRPr="0083093B" w:rsidRDefault="00513B68" w:rsidP="0083093B">
      <w:pPr>
        <w:pStyle w:val="WARNING"/>
        <w:rPr>
          <w:b w:val="0"/>
          <w:bCs w:val="0"/>
        </w:rPr>
      </w:pPr>
      <w:r w:rsidRPr="0083093B">
        <w:t xml:space="preserve">Attention : </w:t>
      </w:r>
      <w:r w:rsidRPr="0083093B">
        <w:rPr>
          <w:b w:val="0"/>
          <w:bCs w:val="0"/>
        </w:rPr>
        <w:t xml:space="preserve">Pour une meilleure </w:t>
      </w:r>
      <w:r w:rsidR="0083093B" w:rsidRPr="0083093B">
        <w:rPr>
          <w:b w:val="0"/>
          <w:bCs w:val="0"/>
        </w:rPr>
        <w:t>visibilité</w:t>
      </w:r>
      <w:r w:rsidRPr="0083093B">
        <w:rPr>
          <w:b w:val="0"/>
          <w:bCs w:val="0"/>
        </w:rPr>
        <w:t>, l</w:t>
      </w:r>
      <w:r w:rsidR="0083093B">
        <w:rPr>
          <w:b w:val="0"/>
          <w:bCs w:val="0"/>
        </w:rPr>
        <w:t xml:space="preserve">a </w:t>
      </w:r>
      <w:r w:rsidRPr="0083093B">
        <w:rPr>
          <w:b w:val="0"/>
          <w:bCs w:val="0"/>
        </w:rPr>
        <w:t xml:space="preserve">sous collection </w:t>
      </w:r>
      <w:r w:rsidR="0083093B">
        <w:rPr>
          <w:b w:val="0"/>
          <w:bCs w:val="0"/>
        </w:rPr>
        <w:t>a</w:t>
      </w:r>
      <w:r w:rsidRPr="0083093B">
        <w:rPr>
          <w:b w:val="0"/>
          <w:bCs w:val="0"/>
        </w:rPr>
        <w:t xml:space="preserve"> été transformée en table, mais c</w:t>
      </w:r>
      <w:r w:rsidR="0083093B">
        <w:rPr>
          <w:b w:val="0"/>
          <w:bCs w:val="0"/>
        </w:rPr>
        <w:t xml:space="preserve">’est </w:t>
      </w:r>
      <w:r w:rsidRPr="0083093B">
        <w:rPr>
          <w:b w:val="0"/>
          <w:bCs w:val="0"/>
        </w:rPr>
        <w:t xml:space="preserve">bien </w:t>
      </w:r>
      <w:r w:rsidR="0083093B">
        <w:rPr>
          <w:b w:val="0"/>
          <w:bCs w:val="0"/>
        </w:rPr>
        <w:t>une</w:t>
      </w:r>
      <w:r w:rsidRPr="0083093B">
        <w:rPr>
          <w:b w:val="0"/>
          <w:bCs w:val="0"/>
        </w:rPr>
        <w:t xml:space="preserve"> sous collection de la collection Programs</w:t>
      </w:r>
    </w:p>
    <w:p w14:paraId="0C6EDC4A" w14:textId="77777777" w:rsidR="00513B68" w:rsidRDefault="00513B68" w:rsidP="00513B68"/>
    <w:p w14:paraId="1405C5B9" w14:textId="77777777" w:rsidR="00513B68" w:rsidRDefault="00513B68" w:rsidP="0083093B">
      <w:pPr>
        <w:pStyle w:val="VRAINORMAL"/>
        <w:ind w:firstLine="0"/>
      </w:pPr>
      <w:r>
        <w:t xml:space="preserve">Voici la collection complète “Programs”. Celle-ci permet de stocker toutes les informations nécessaire à la description d’un programme. Le champs Katas est une sous-collection que je détail dans </w:t>
      </w:r>
      <w:r>
        <w:rPr>
          <w:color w:val="FF0000"/>
        </w:rPr>
        <w:t xml:space="preserve">“”. </w:t>
      </w:r>
      <w:r>
        <w:t xml:space="preserve"> Quant au champs tags, il permet de stocker sous la forme d’un tableau les tags qui catégorise un programme, cela est notamment utiliser pour filtrer les programme </w:t>
      </w:r>
      <w:r>
        <w:rPr>
          <w:color w:val="FF0000"/>
        </w:rPr>
        <w:t xml:space="preserve">(voir partie </w:t>
      </w:r>
      <w:proofErr w:type="spellStart"/>
      <w:r>
        <w:rPr>
          <w:color w:val="FF0000"/>
        </w:rPr>
        <w:t>kfeajd</w:t>
      </w:r>
      <w:proofErr w:type="spellEnd"/>
      <w:r>
        <w:rPr>
          <w:color w:val="FF0000"/>
        </w:rPr>
        <w:t>)</w:t>
      </w:r>
      <w:r>
        <w:t>.</w:t>
      </w:r>
    </w:p>
    <w:p w14:paraId="3C7EFE95" w14:textId="77777777" w:rsidR="00513B68" w:rsidRDefault="00513B68" w:rsidP="0083093B">
      <w:pPr>
        <w:pStyle w:val="VRAINORMAL"/>
      </w:pPr>
    </w:p>
    <w:p w14:paraId="6EF972B1" w14:textId="77777777" w:rsidR="00513B68" w:rsidRDefault="00513B68" w:rsidP="0083093B">
      <w:pPr>
        <w:pStyle w:val="VRAINORMAL"/>
        <w:ind w:firstLine="0"/>
      </w:pPr>
      <w:r>
        <w:rPr>
          <w:i/>
          <w:iCs/>
          <w:u w:val="single"/>
        </w:rPr>
        <w:t>Sous-collection - Kata</w:t>
      </w:r>
    </w:p>
    <w:p w14:paraId="0CA7D734" w14:textId="12FD4118" w:rsidR="00A83629" w:rsidRDefault="00513B68" w:rsidP="00A83629">
      <w:pPr>
        <w:pStyle w:val="VRAINORMAL"/>
        <w:ind w:firstLine="0"/>
      </w:pPr>
      <w:r>
        <w:t>La sous-collection Kata permet de stocker les informations nécessaire pour décrire ceux-ci. Les Champs “</w:t>
      </w:r>
      <w:proofErr w:type="spellStart"/>
      <w:r>
        <w:t>canva</w:t>
      </w:r>
      <w:proofErr w:type="spellEnd"/>
      <w:r>
        <w:t>” “</w:t>
      </w:r>
      <w:proofErr w:type="spellStart"/>
      <w:r>
        <w:t>cassert</w:t>
      </w:r>
      <w:proofErr w:type="spellEnd"/>
      <w:r>
        <w:t xml:space="preserve">” “solution” sont le stricte minimum pour la réalisation d’un exercice, ils permettent respectivement de stocker la base de code qui sera donnée à l’utilisateur lors de sa tentative de résolution du kata, de stocker la batterie tests du kata, et de stocker la solution de l’exercice, dans le cas </w:t>
      </w:r>
      <w:r w:rsidR="00B96C40">
        <w:t>où</w:t>
      </w:r>
      <w:r>
        <w:t xml:space="preserve"> l’utilisateur abandonnerai. Une petite particularité, est le champs “</w:t>
      </w:r>
      <w:proofErr w:type="spellStart"/>
      <w:r>
        <w:t>keepAssert</w:t>
      </w:r>
      <w:proofErr w:type="spellEnd"/>
      <w:r>
        <w:t>”, il permet de spécifier si le créateur du kata souhaite que la batterie de tests soit visible à l’utilisateur lors de la réalisation d’un kata</w:t>
      </w:r>
      <w:r w:rsidR="0083093B">
        <w:t>.</w:t>
      </w:r>
    </w:p>
    <w:p w14:paraId="569F6121" w14:textId="175E030D" w:rsidR="00513B68" w:rsidRDefault="00513B68" w:rsidP="00A83629">
      <w:pPr>
        <w:pStyle w:val="Titre"/>
      </w:pPr>
      <w:bookmarkStart w:id="39" w:name="_Toc12281085"/>
      <w:r>
        <w:lastRenderedPageBreak/>
        <w:t xml:space="preserve">Chapitre </w:t>
      </w:r>
      <w:r w:rsidR="00FA1D9E">
        <w:t>3</w:t>
      </w:r>
      <w:r>
        <w:t> : Mise en œuvre</w:t>
      </w:r>
      <w:bookmarkEnd w:id="39"/>
    </w:p>
    <w:p w14:paraId="6D5FD9F4" w14:textId="300AF7A7" w:rsidR="00BC7648" w:rsidRDefault="00BC7648" w:rsidP="00BC7648">
      <w:pPr>
        <w:pStyle w:val="Titre1"/>
      </w:pPr>
      <w:bookmarkStart w:id="40" w:name="_Toc12281086"/>
      <w:r>
        <w:t>Préambule</w:t>
      </w:r>
      <w:bookmarkEnd w:id="40"/>
    </w:p>
    <w:p w14:paraId="15BD03BA" w14:textId="38569A07" w:rsidR="0034778C" w:rsidRDefault="0034778C" w:rsidP="0034778C">
      <w:pPr>
        <w:pStyle w:val="VRAINORMAL"/>
        <w:ind w:firstLine="0"/>
      </w:pPr>
      <w:r>
        <w:t>Ce chapitre porte sur la mise en œuvre général de DojoHepia, il permet d’aborder comment les différentes parties que constituent la plateforme ont été conçu</w:t>
      </w:r>
      <w:r w:rsidR="00BC7648">
        <w:t xml:space="preserve">s, </w:t>
      </w:r>
    </w:p>
    <w:p w14:paraId="5A99BC68" w14:textId="56DDC596" w:rsidR="0034778C" w:rsidRDefault="0034778C" w:rsidP="0034778C"/>
    <w:p w14:paraId="14F1E33C" w14:textId="0C6A3515" w:rsidR="0034778C" w:rsidRDefault="0034778C" w:rsidP="0034778C">
      <w:pPr>
        <w:pStyle w:val="Titre1"/>
      </w:pPr>
      <w:bookmarkStart w:id="41" w:name="_Toc12281087"/>
      <w:r>
        <w:t>Le Gateway</w:t>
      </w:r>
      <w:bookmarkEnd w:id="41"/>
    </w:p>
    <w:p w14:paraId="61832E09" w14:textId="2DA9541B" w:rsidR="0034778C" w:rsidRPr="0034778C" w:rsidRDefault="004C304B" w:rsidP="004C304B">
      <w:pPr>
        <w:pStyle w:val="VRAINORMAL"/>
        <w:ind w:firstLine="0"/>
      </w:pPr>
      <w:r>
        <w:t xml:space="preserve"> </w:t>
      </w:r>
    </w:p>
    <w:p w14:paraId="5F17C1A9" w14:textId="77777777" w:rsidR="00B96C40" w:rsidRDefault="00B96C40">
      <w:pPr>
        <w:spacing w:after="160" w:line="259" w:lineRule="auto"/>
        <w:rPr>
          <w:rFonts w:cs="Arial"/>
          <w:b/>
          <w:bCs/>
          <w:smallCaps/>
          <w:color w:val="1F4E79" w:themeColor="accent1" w:themeShade="80"/>
          <w:kern w:val="36"/>
          <w:sz w:val="28"/>
          <w:szCs w:val="28"/>
          <w:lang w:eastAsia="fr-CH"/>
        </w:rPr>
      </w:pPr>
      <w:r>
        <w:br w:type="page"/>
      </w:r>
    </w:p>
    <w:p w14:paraId="5E898F51" w14:textId="6AB28EA8" w:rsidR="0034778C" w:rsidRDefault="0034778C" w:rsidP="0034778C">
      <w:pPr>
        <w:pStyle w:val="Titre1"/>
      </w:pPr>
      <w:bookmarkStart w:id="42" w:name="_Toc12281088"/>
      <w:r>
        <w:lastRenderedPageBreak/>
        <w:t>Services Angular</w:t>
      </w:r>
      <w:bookmarkEnd w:id="42"/>
    </w:p>
    <w:p w14:paraId="566174D4" w14:textId="63613A95" w:rsidR="00FF2F84" w:rsidRDefault="00FF2F84" w:rsidP="00FF2F84">
      <w:pPr>
        <w:pStyle w:val="VRAINORMAL"/>
        <w:ind w:firstLine="0"/>
      </w:pPr>
      <w:r>
        <w:t>Les services Angular sont des</w:t>
      </w:r>
      <w:r w:rsidR="005B1DE8">
        <w:t xml:space="preserve"> </w:t>
      </w:r>
      <w:r>
        <w:t>classes qui permettent de créer une interface de communication avec le Gateway. Ils donne la possibilité de questionner celui-ci, pour recevoir / poster / mettre à jour ou encore supprimer des informations. On peut catégoriser ces service</w:t>
      </w:r>
      <w:r w:rsidR="00B76EB1">
        <w:t>s</w:t>
      </w:r>
      <w:r>
        <w:t xml:space="preserve"> en </w:t>
      </w:r>
      <w:r w:rsidR="00B76EB1">
        <w:t>5</w:t>
      </w:r>
      <w:r>
        <w:t xml:space="preserve"> parties :</w:t>
      </w:r>
    </w:p>
    <w:p w14:paraId="3F95F9F0" w14:textId="70C17774" w:rsidR="005B1DE8" w:rsidRDefault="00FF2F84" w:rsidP="005B1DE8">
      <w:pPr>
        <w:pStyle w:val="VRAINORMAL"/>
        <w:numPr>
          <w:ilvl w:val="2"/>
          <w:numId w:val="18"/>
        </w:numPr>
      </w:pPr>
      <w:r>
        <w:t>Les programmes</w:t>
      </w:r>
    </w:p>
    <w:p w14:paraId="49109D0B" w14:textId="1041FD60" w:rsidR="005B1DE8" w:rsidRDefault="005B1DE8" w:rsidP="005B1DE8">
      <w:pPr>
        <w:pStyle w:val="VRAINORMAL"/>
        <w:numPr>
          <w:ilvl w:val="3"/>
          <w:numId w:val="18"/>
        </w:numPr>
      </w:pPr>
      <w:r>
        <w:t>Interaction</w:t>
      </w:r>
      <w:r w:rsidR="00B96C40">
        <w:t>s</w:t>
      </w:r>
      <w:r>
        <w:t xml:space="preserve"> avec un programme</w:t>
      </w:r>
    </w:p>
    <w:p w14:paraId="705F3392" w14:textId="1FC4764A" w:rsidR="00FF2F84" w:rsidRDefault="00FF2F84" w:rsidP="005B1DE8">
      <w:pPr>
        <w:pStyle w:val="VRAINORMAL"/>
        <w:numPr>
          <w:ilvl w:val="3"/>
          <w:numId w:val="18"/>
        </w:numPr>
      </w:pPr>
      <w:r>
        <w:t>Les abonnements aux programmes</w:t>
      </w:r>
    </w:p>
    <w:p w14:paraId="4EFAC37B" w14:textId="183DE55D" w:rsidR="005B1DE8" w:rsidRDefault="005B1DE8" w:rsidP="005B1DE8">
      <w:pPr>
        <w:pStyle w:val="VRAINORMAL"/>
        <w:numPr>
          <w:ilvl w:val="3"/>
          <w:numId w:val="18"/>
        </w:numPr>
      </w:pPr>
      <w:r>
        <w:t>La recherche de programmes</w:t>
      </w:r>
    </w:p>
    <w:p w14:paraId="0CCB7E24" w14:textId="54C12ABB" w:rsidR="00FF2F84" w:rsidRDefault="00FF2F84" w:rsidP="00FF2F84">
      <w:pPr>
        <w:pStyle w:val="VRAINORMAL"/>
        <w:numPr>
          <w:ilvl w:val="2"/>
          <w:numId w:val="18"/>
        </w:numPr>
      </w:pPr>
      <w:r>
        <w:t>Les katas</w:t>
      </w:r>
    </w:p>
    <w:p w14:paraId="119134F5" w14:textId="72FCD9BD" w:rsidR="005B1DE8" w:rsidRDefault="005B1DE8" w:rsidP="005B1DE8">
      <w:pPr>
        <w:pStyle w:val="VRAINORMAL"/>
        <w:numPr>
          <w:ilvl w:val="3"/>
          <w:numId w:val="18"/>
        </w:numPr>
      </w:pPr>
      <w:r>
        <w:t>Interaction avec un programme</w:t>
      </w:r>
    </w:p>
    <w:p w14:paraId="42FC3A59" w14:textId="0D6CD86B" w:rsidR="00FF2F84" w:rsidRDefault="00FF2F84" w:rsidP="005B1DE8">
      <w:pPr>
        <w:pStyle w:val="VRAINORMAL"/>
        <w:numPr>
          <w:ilvl w:val="3"/>
          <w:numId w:val="18"/>
        </w:numPr>
      </w:pPr>
      <w:r>
        <w:t>Les abonnements aux kata</w:t>
      </w:r>
    </w:p>
    <w:p w14:paraId="23B74642" w14:textId="4FF0A04D" w:rsidR="005B1DE8" w:rsidRDefault="005B1DE8" w:rsidP="005B1DE8">
      <w:pPr>
        <w:pStyle w:val="VRAINORMAL"/>
        <w:numPr>
          <w:ilvl w:val="2"/>
          <w:numId w:val="18"/>
        </w:numPr>
      </w:pPr>
      <w:r>
        <w:t>La compilation</w:t>
      </w:r>
    </w:p>
    <w:p w14:paraId="5D428FCC" w14:textId="1994DC6E" w:rsidR="005B1DE8" w:rsidRDefault="005B1DE8" w:rsidP="005B1DE8">
      <w:pPr>
        <w:pStyle w:val="VRAINORMAL"/>
        <w:numPr>
          <w:ilvl w:val="2"/>
          <w:numId w:val="18"/>
        </w:numPr>
      </w:pPr>
      <w:r>
        <w:t>L’authentification</w:t>
      </w:r>
    </w:p>
    <w:p w14:paraId="7ED931E9" w14:textId="76FF8077" w:rsidR="005B1DE8" w:rsidRDefault="005B1DE8" w:rsidP="005B1DE8">
      <w:pPr>
        <w:pStyle w:val="VRAINORMAL"/>
        <w:numPr>
          <w:ilvl w:val="3"/>
          <w:numId w:val="18"/>
        </w:numPr>
      </w:pPr>
      <w:r>
        <w:t>Connection, inscription, génération de token</w:t>
      </w:r>
    </w:p>
    <w:p w14:paraId="42F05043" w14:textId="61077C35" w:rsidR="005B1DE8" w:rsidRDefault="005B1DE8" w:rsidP="005B1DE8">
      <w:pPr>
        <w:pStyle w:val="VRAINORMAL"/>
        <w:numPr>
          <w:ilvl w:val="2"/>
          <w:numId w:val="18"/>
        </w:numPr>
      </w:pPr>
      <w:r>
        <w:t>Le service LANG</w:t>
      </w:r>
    </w:p>
    <w:p w14:paraId="7734E135" w14:textId="2343052E" w:rsidR="005B1DE8" w:rsidRDefault="005B1DE8" w:rsidP="005B1DE8">
      <w:pPr>
        <w:pStyle w:val="VRAINORMAL"/>
        <w:ind w:firstLine="0"/>
      </w:pPr>
      <w:r>
        <w:t>Le but de ce sous-chapitre e</w:t>
      </w:r>
      <w:r w:rsidR="00B76EB1">
        <w:t>st d’en donner la liste complète, et de décrire le rôle et les utilités de chacun.</w:t>
      </w:r>
      <w:r w:rsidR="00B96C40">
        <w:t xml:space="preserve"> Pour des questions de lisibilité, voici un tableau qui décrit les abréviations utilisées dans la description des services :</w:t>
      </w:r>
    </w:p>
    <w:tbl>
      <w:tblPr>
        <w:tblStyle w:val="Grilledutableau"/>
        <w:tblW w:w="0" w:type="auto"/>
        <w:tblLook w:val="04A0" w:firstRow="1" w:lastRow="0" w:firstColumn="1" w:lastColumn="0" w:noHBand="0" w:noVBand="1"/>
      </w:tblPr>
      <w:tblGrid>
        <w:gridCol w:w="4531"/>
        <w:gridCol w:w="4531"/>
      </w:tblGrid>
      <w:tr w:rsidR="00B96C40" w14:paraId="38FF78B2" w14:textId="77777777" w:rsidTr="00B96C40">
        <w:tc>
          <w:tcPr>
            <w:tcW w:w="4531" w:type="dxa"/>
          </w:tcPr>
          <w:p w14:paraId="4D1121E3" w14:textId="5FAC2920" w:rsidR="00B96C40" w:rsidRDefault="00B96C40" w:rsidP="00B96C40">
            <w:proofErr w:type="spellStart"/>
            <w:r>
              <w:t>pid</w:t>
            </w:r>
            <w:proofErr w:type="spellEnd"/>
          </w:p>
        </w:tc>
        <w:tc>
          <w:tcPr>
            <w:tcW w:w="4531" w:type="dxa"/>
          </w:tcPr>
          <w:p w14:paraId="254DE964" w14:textId="6ABC6D90" w:rsidR="00B96C40" w:rsidRDefault="00B96C40" w:rsidP="00B96C40">
            <w:r>
              <w:t>Identifiant de l’utilisateur</w:t>
            </w:r>
          </w:p>
        </w:tc>
      </w:tr>
      <w:tr w:rsidR="00B96C40" w14:paraId="08B89338" w14:textId="77777777" w:rsidTr="00B96C40">
        <w:tc>
          <w:tcPr>
            <w:tcW w:w="4531" w:type="dxa"/>
          </w:tcPr>
          <w:p w14:paraId="0C9EAE68" w14:textId="7BDD20ED" w:rsidR="00B96C40" w:rsidRDefault="00B96C40" w:rsidP="00B96C40">
            <w:proofErr w:type="spellStart"/>
            <w:r>
              <w:t>pid</w:t>
            </w:r>
            <w:proofErr w:type="spellEnd"/>
          </w:p>
        </w:tc>
        <w:tc>
          <w:tcPr>
            <w:tcW w:w="4531" w:type="dxa"/>
          </w:tcPr>
          <w:p w14:paraId="3E958268" w14:textId="6CD6C92C" w:rsidR="00B96C40" w:rsidRDefault="00B96C40" w:rsidP="00B96C40">
            <w:r>
              <w:t>Identifiant du programme</w:t>
            </w:r>
          </w:p>
        </w:tc>
      </w:tr>
      <w:tr w:rsidR="00B96C40" w14:paraId="44D5D799" w14:textId="77777777" w:rsidTr="00B96C40">
        <w:tc>
          <w:tcPr>
            <w:tcW w:w="4531" w:type="dxa"/>
          </w:tcPr>
          <w:p w14:paraId="4772AAD8" w14:textId="0EAB8573" w:rsidR="00B96C40" w:rsidRDefault="00B96C40" w:rsidP="00B96C40">
            <w:proofErr w:type="spellStart"/>
            <w:r>
              <w:t>obj</w:t>
            </w:r>
            <w:proofErr w:type="spellEnd"/>
          </w:p>
        </w:tc>
        <w:tc>
          <w:tcPr>
            <w:tcW w:w="4531" w:type="dxa"/>
          </w:tcPr>
          <w:p w14:paraId="1510E960" w14:textId="2B31736C" w:rsidR="00B96C40" w:rsidRDefault="00B96C40" w:rsidP="00B96C40">
            <w:r>
              <w:t>Contenu utile à certaines interactions</w:t>
            </w:r>
          </w:p>
        </w:tc>
      </w:tr>
      <w:tr w:rsidR="00B96C40" w14:paraId="0390136C" w14:textId="77777777" w:rsidTr="00B96C40">
        <w:tc>
          <w:tcPr>
            <w:tcW w:w="4531" w:type="dxa"/>
          </w:tcPr>
          <w:p w14:paraId="7910A29A" w14:textId="0D2E5B95" w:rsidR="00B96C40" w:rsidRDefault="00B96C40" w:rsidP="00B96C40">
            <w:r>
              <w:t>p</w:t>
            </w:r>
          </w:p>
        </w:tc>
        <w:tc>
          <w:tcPr>
            <w:tcW w:w="4531" w:type="dxa"/>
          </w:tcPr>
          <w:p w14:paraId="0E3ADF2A" w14:textId="18CF2130" w:rsidR="00B96C40" w:rsidRDefault="00B96C40" w:rsidP="00B96C40">
            <w:r>
              <w:t>Un programme</w:t>
            </w:r>
          </w:p>
        </w:tc>
      </w:tr>
      <w:tr w:rsidR="00B96C40" w14:paraId="0416C52E" w14:textId="77777777" w:rsidTr="00B96C40">
        <w:tc>
          <w:tcPr>
            <w:tcW w:w="4531" w:type="dxa"/>
          </w:tcPr>
          <w:p w14:paraId="6C85CDD2" w14:textId="238172B4" w:rsidR="00B96C40" w:rsidRDefault="00B96C40" w:rsidP="00B96C40">
            <w:proofErr w:type="spellStart"/>
            <w:r>
              <w:t>pwd</w:t>
            </w:r>
            <w:proofErr w:type="spellEnd"/>
          </w:p>
        </w:tc>
        <w:tc>
          <w:tcPr>
            <w:tcW w:w="4531" w:type="dxa"/>
          </w:tcPr>
          <w:p w14:paraId="6435EECB" w14:textId="10E8B39E" w:rsidR="00B96C40" w:rsidRDefault="00B96C40" w:rsidP="00B96C40">
            <w:r>
              <w:t>Mot de passe</w:t>
            </w:r>
          </w:p>
        </w:tc>
      </w:tr>
      <w:tr w:rsidR="00B96C40" w14:paraId="698FB84B" w14:textId="77777777" w:rsidTr="00B96C40">
        <w:tc>
          <w:tcPr>
            <w:tcW w:w="4531" w:type="dxa"/>
          </w:tcPr>
          <w:p w14:paraId="6FBE81C5" w14:textId="2684D189" w:rsidR="00B96C40" w:rsidRDefault="00B96C40" w:rsidP="00B96C40">
            <w:r>
              <w:t>k</w:t>
            </w:r>
          </w:p>
        </w:tc>
        <w:tc>
          <w:tcPr>
            <w:tcW w:w="4531" w:type="dxa"/>
          </w:tcPr>
          <w:p w14:paraId="7A855EB8" w14:textId="127D5111" w:rsidR="00B96C40" w:rsidRDefault="00B96C40" w:rsidP="00B96C40">
            <w:r>
              <w:t>Un kata</w:t>
            </w:r>
          </w:p>
        </w:tc>
      </w:tr>
      <w:tr w:rsidR="00B96C40" w14:paraId="0C2BCB74" w14:textId="77777777" w:rsidTr="00B96C40">
        <w:tc>
          <w:tcPr>
            <w:tcW w:w="4531" w:type="dxa"/>
          </w:tcPr>
          <w:p w14:paraId="673DC050" w14:textId="32293BB9" w:rsidR="00B96C40" w:rsidRDefault="00DD27A2" w:rsidP="00B96C40">
            <w:r>
              <w:t>k</w:t>
            </w:r>
            <w:r w:rsidR="00B96C40">
              <w:t>id</w:t>
            </w:r>
          </w:p>
        </w:tc>
        <w:tc>
          <w:tcPr>
            <w:tcW w:w="4531" w:type="dxa"/>
          </w:tcPr>
          <w:p w14:paraId="4707AAAF" w14:textId="2B6BBEE6" w:rsidR="00B96C40" w:rsidRDefault="00B96C40" w:rsidP="00B96C40">
            <w:r>
              <w:t>L’identifiant d’un kata</w:t>
            </w:r>
          </w:p>
        </w:tc>
      </w:tr>
      <w:tr w:rsidR="00DD27A2" w14:paraId="6609FE66" w14:textId="77777777" w:rsidTr="00B96C40">
        <w:tc>
          <w:tcPr>
            <w:tcW w:w="4531" w:type="dxa"/>
          </w:tcPr>
          <w:p w14:paraId="1693323D" w14:textId="54087500" w:rsidR="00DD27A2" w:rsidRDefault="00DD27A2" w:rsidP="00B96C40">
            <w:proofErr w:type="spellStart"/>
            <w:r>
              <w:t>did</w:t>
            </w:r>
            <w:proofErr w:type="spellEnd"/>
          </w:p>
        </w:tc>
        <w:tc>
          <w:tcPr>
            <w:tcW w:w="4531" w:type="dxa"/>
          </w:tcPr>
          <w:p w14:paraId="27FB12B9" w14:textId="7B08023B" w:rsidR="00DD27A2" w:rsidRDefault="00DD27A2" w:rsidP="00B96C40">
            <w:r>
              <w:t>L’identifiant d’un document</w:t>
            </w:r>
          </w:p>
        </w:tc>
      </w:tr>
    </w:tbl>
    <w:p w14:paraId="5D2A7819" w14:textId="77777777" w:rsidR="00B96C40" w:rsidRDefault="00B96C40" w:rsidP="005B1DE8">
      <w:pPr>
        <w:pStyle w:val="VRAINORMAL"/>
        <w:ind w:firstLine="0"/>
      </w:pPr>
    </w:p>
    <w:p w14:paraId="789884B7" w14:textId="0ABEDCB1" w:rsidR="005B1DE8" w:rsidRDefault="005B1DE8" w:rsidP="00B96C40">
      <w:pPr>
        <w:pStyle w:val="Titre2"/>
      </w:pPr>
      <w:bookmarkStart w:id="43" w:name="_Toc12281089"/>
      <w:r>
        <w:t>Les programmes</w:t>
      </w:r>
      <w:bookmarkEnd w:id="43"/>
    </w:p>
    <w:tbl>
      <w:tblPr>
        <w:tblStyle w:val="Grilledutableau"/>
        <w:tblW w:w="0" w:type="auto"/>
        <w:tblLook w:val="04A0" w:firstRow="1" w:lastRow="0" w:firstColumn="1" w:lastColumn="0" w:noHBand="0" w:noVBand="1"/>
      </w:tblPr>
      <w:tblGrid>
        <w:gridCol w:w="3020"/>
        <w:gridCol w:w="3021"/>
        <w:gridCol w:w="3021"/>
      </w:tblGrid>
      <w:tr w:rsidR="00B76EB1" w14:paraId="1CE940B3" w14:textId="77777777" w:rsidTr="00B76EB1">
        <w:tc>
          <w:tcPr>
            <w:tcW w:w="3020" w:type="dxa"/>
          </w:tcPr>
          <w:p w14:paraId="0C97AB20" w14:textId="103BF509" w:rsidR="00B76EB1" w:rsidRDefault="00B76EB1" w:rsidP="005B1DE8">
            <w:r>
              <w:t>Nom du service</w:t>
            </w:r>
            <w:r w:rsidR="000E5D08">
              <w:t xml:space="preserve"> (.</w:t>
            </w:r>
            <w:proofErr w:type="spellStart"/>
            <w:r w:rsidR="000E5D08">
              <w:t>service.ts</w:t>
            </w:r>
            <w:proofErr w:type="spellEnd"/>
            <w:r w:rsidR="000E5D08">
              <w:t>)</w:t>
            </w:r>
          </w:p>
        </w:tc>
        <w:tc>
          <w:tcPr>
            <w:tcW w:w="3021" w:type="dxa"/>
          </w:tcPr>
          <w:p w14:paraId="318CA140" w14:textId="43FBDA78" w:rsidR="00B76EB1" w:rsidRDefault="00B76EB1" w:rsidP="005B1DE8">
            <w:r>
              <w:t>Méthodes</w:t>
            </w:r>
          </w:p>
        </w:tc>
        <w:tc>
          <w:tcPr>
            <w:tcW w:w="3021" w:type="dxa"/>
          </w:tcPr>
          <w:p w14:paraId="7B12D7AF" w14:textId="54E6E24B" w:rsidR="00B76EB1" w:rsidRDefault="00B76EB1" w:rsidP="005B1DE8">
            <w:r>
              <w:t>Description</w:t>
            </w:r>
          </w:p>
        </w:tc>
      </w:tr>
      <w:tr w:rsidR="00B96C40" w14:paraId="06D5C8DD" w14:textId="77777777" w:rsidTr="00D554D2">
        <w:tc>
          <w:tcPr>
            <w:tcW w:w="9062" w:type="dxa"/>
            <w:gridSpan w:val="3"/>
          </w:tcPr>
          <w:p w14:paraId="44763B82" w14:textId="347C0C89" w:rsidR="00B96C40" w:rsidRDefault="00B96C40" w:rsidP="005B1DE8">
            <w:r>
              <w:t>Interactions avec un programme</w:t>
            </w:r>
          </w:p>
        </w:tc>
      </w:tr>
      <w:tr w:rsidR="00B76EB1" w14:paraId="6B0B791B" w14:textId="77777777" w:rsidTr="00B76EB1">
        <w:tc>
          <w:tcPr>
            <w:tcW w:w="3020" w:type="dxa"/>
          </w:tcPr>
          <w:p w14:paraId="2E44F889" w14:textId="27D979B9" w:rsidR="00B76EB1" w:rsidRDefault="00B76EB1" w:rsidP="005B1DE8">
            <w:r>
              <w:t>program</w:t>
            </w:r>
          </w:p>
        </w:tc>
        <w:tc>
          <w:tcPr>
            <w:tcW w:w="3021" w:type="dxa"/>
          </w:tcPr>
          <w:p w14:paraId="26FF5C50" w14:textId="534B08BE" w:rsidR="00B76EB1" w:rsidRDefault="00B76EB1" w:rsidP="005B1DE8">
            <w:proofErr w:type="spellStart"/>
            <w:r>
              <w:t>create</w:t>
            </w:r>
            <w:proofErr w:type="spellEnd"/>
            <w:r>
              <w:t>(</w:t>
            </w:r>
            <w:proofErr w:type="spellStart"/>
            <w:r>
              <w:t>obj</w:t>
            </w:r>
            <w:proofErr w:type="spellEnd"/>
            <w:r>
              <w:t>)</w:t>
            </w:r>
          </w:p>
        </w:tc>
        <w:tc>
          <w:tcPr>
            <w:tcW w:w="3021" w:type="dxa"/>
          </w:tcPr>
          <w:p w14:paraId="2D8539E9" w14:textId="785D4E75" w:rsidR="00B76EB1" w:rsidRDefault="000E5D08" w:rsidP="005B1DE8">
            <w:r>
              <w:t>C</w:t>
            </w:r>
            <w:r w:rsidR="00B76EB1">
              <w:t>réer un programme</w:t>
            </w:r>
          </w:p>
        </w:tc>
      </w:tr>
      <w:tr w:rsidR="00B76EB1" w14:paraId="650B59EB" w14:textId="77777777" w:rsidTr="00B76EB1">
        <w:tc>
          <w:tcPr>
            <w:tcW w:w="3020" w:type="dxa"/>
          </w:tcPr>
          <w:p w14:paraId="27749AAD" w14:textId="77777777" w:rsidR="00B76EB1" w:rsidRDefault="00B76EB1" w:rsidP="005B1DE8"/>
        </w:tc>
        <w:tc>
          <w:tcPr>
            <w:tcW w:w="3021" w:type="dxa"/>
          </w:tcPr>
          <w:p w14:paraId="3F5E9B51" w14:textId="1FB87FBB" w:rsidR="00B76EB1" w:rsidRDefault="00B76EB1" w:rsidP="005B1DE8">
            <w:proofErr w:type="spellStart"/>
            <w:r>
              <w:t>get</w:t>
            </w:r>
            <w:proofErr w:type="spellEnd"/>
            <w:r>
              <w:t>()</w:t>
            </w:r>
          </w:p>
        </w:tc>
        <w:tc>
          <w:tcPr>
            <w:tcW w:w="3021" w:type="dxa"/>
          </w:tcPr>
          <w:p w14:paraId="2B793C4F" w14:textId="409B5D6B" w:rsidR="00B76EB1" w:rsidRDefault="000E5D08" w:rsidP="005B1DE8">
            <w:r>
              <w:t>R</w:t>
            </w:r>
            <w:r w:rsidR="00B76EB1">
              <w:t>écup</w:t>
            </w:r>
            <w:r>
              <w:t>ère</w:t>
            </w:r>
            <w:r w:rsidR="00B76EB1">
              <w:t xml:space="preserve"> tous les programmes</w:t>
            </w:r>
          </w:p>
        </w:tc>
      </w:tr>
      <w:tr w:rsidR="00B76EB1" w14:paraId="10003371" w14:textId="77777777" w:rsidTr="00B76EB1">
        <w:tc>
          <w:tcPr>
            <w:tcW w:w="3020" w:type="dxa"/>
          </w:tcPr>
          <w:p w14:paraId="4A91F17D" w14:textId="77777777" w:rsidR="00B76EB1" w:rsidRDefault="00B76EB1" w:rsidP="005B1DE8"/>
        </w:tc>
        <w:tc>
          <w:tcPr>
            <w:tcW w:w="3021" w:type="dxa"/>
          </w:tcPr>
          <w:p w14:paraId="5BEA2625" w14:textId="4945BC73" w:rsidR="00B76EB1" w:rsidRDefault="00B76EB1" w:rsidP="005B1DE8">
            <w:proofErr w:type="spellStart"/>
            <w:r>
              <w:t>getById</w:t>
            </w:r>
            <w:proofErr w:type="spellEnd"/>
            <w:r>
              <w:t>(</w:t>
            </w:r>
            <w:proofErr w:type="spellStart"/>
            <w:r w:rsidR="00B96C40">
              <w:t>p</w:t>
            </w:r>
            <w:r>
              <w:t>id</w:t>
            </w:r>
            <w:proofErr w:type="spellEnd"/>
            <w:r>
              <w:t>)</w:t>
            </w:r>
          </w:p>
        </w:tc>
        <w:tc>
          <w:tcPr>
            <w:tcW w:w="3021" w:type="dxa"/>
          </w:tcPr>
          <w:p w14:paraId="40C63C32" w14:textId="6C4E3598" w:rsidR="00B76EB1" w:rsidRDefault="000E5D08" w:rsidP="005B1DE8">
            <w:r>
              <w:t>R</w:t>
            </w:r>
            <w:r w:rsidR="00B76EB1">
              <w:t>écup</w:t>
            </w:r>
            <w:r>
              <w:t>ère</w:t>
            </w:r>
            <w:r w:rsidR="00B76EB1">
              <w:t xml:space="preserve"> le programme correspondant à un ID.</w:t>
            </w:r>
          </w:p>
        </w:tc>
      </w:tr>
      <w:tr w:rsidR="00B76EB1" w14:paraId="108B0ADE" w14:textId="77777777" w:rsidTr="00B76EB1">
        <w:tc>
          <w:tcPr>
            <w:tcW w:w="3020" w:type="dxa"/>
          </w:tcPr>
          <w:p w14:paraId="220B4077" w14:textId="77777777" w:rsidR="00B76EB1" w:rsidRDefault="00B76EB1" w:rsidP="005B1DE8"/>
        </w:tc>
        <w:tc>
          <w:tcPr>
            <w:tcW w:w="3021" w:type="dxa"/>
          </w:tcPr>
          <w:p w14:paraId="24B4E901" w14:textId="135B53AF" w:rsidR="00B76EB1" w:rsidRDefault="00B76EB1" w:rsidP="005B1DE8">
            <w:proofErr w:type="spellStart"/>
            <w:r>
              <w:t>delete</w:t>
            </w:r>
            <w:proofErr w:type="spellEnd"/>
            <w:r>
              <w:t>(</w:t>
            </w:r>
            <w:proofErr w:type="spellStart"/>
            <w:r w:rsidR="00B96C40">
              <w:t>p</w:t>
            </w:r>
            <w:r>
              <w:t>id</w:t>
            </w:r>
            <w:proofErr w:type="spellEnd"/>
            <w:r>
              <w:t>)</w:t>
            </w:r>
          </w:p>
        </w:tc>
        <w:tc>
          <w:tcPr>
            <w:tcW w:w="3021" w:type="dxa"/>
          </w:tcPr>
          <w:p w14:paraId="4B5B81B0" w14:textId="463256F5" w:rsidR="00B76EB1" w:rsidRDefault="000E5D08" w:rsidP="005B1DE8">
            <w:r>
              <w:t>S</w:t>
            </w:r>
            <w:r w:rsidR="00B76EB1">
              <w:t>upprime un programme</w:t>
            </w:r>
          </w:p>
        </w:tc>
      </w:tr>
      <w:tr w:rsidR="00B76EB1" w14:paraId="3E10EC19" w14:textId="77777777" w:rsidTr="00B76EB1">
        <w:tc>
          <w:tcPr>
            <w:tcW w:w="3020" w:type="dxa"/>
          </w:tcPr>
          <w:p w14:paraId="48E45BA1" w14:textId="77777777" w:rsidR="00B76EB1" w:rsidRDefault="00B76EB1" w:rsidP="005B1DE8"/>
        </w:tc>
        <w:tc>
          <w:tcPr>
            <w:tcW w:w="3021" w:type="dxa"/>
          </w:tcPr>
          <w:p w14:paraId="7B9BFA1D" w14:textId="67F40FD2" w:rsidR="00B76EB1" w:rsidRDefault="00B76EB1" w:rsidP="005B1DE8">
            <w:proofErr w:type="spellStart"/>
            <w:r>
              <w:t>isOwner</w:t>
            </w:r>
            <w:proofErr w:type="spellEnd"/>
            <w:r>
              <w:t>(</w:t>
            </w:r>
            <w:proofErr w:type="spellStart"/>
            <w:r>
              <w:t>pid,uid</w:t>
            </w:r>
            <w:proofErr w:type="spellEnd"/>
            <w:r>
              <w:t>)</w:t>
            </w:r>
          </w:p>
        </w:tc>
        <w:tc>
          <w:tcPr>
            <w:tcW w:w="3021" w:type="dxa"/>
          </w:tcPr>
          <w:p w14:paraId="29D72771" w14:textId="59D1552D" w:rsidR="00B76EB1" w:rsidRDefault="00B76EB1" w:rsidP="005B1DE8">
            <w:r>
              <w:t>Prédicat, l’utilisateur est-il le créateur du programme ?</w:t>
            </w:r>
          </w:p>
        </w:tc>
      </w:tr>
      <w:tr w:rsidR="00B76EB1" w14:paraId="4EBABAA7" w14:textId="77777777" w:rsidTr="00B76EB1">
        <w:tc>
          <w:tcPr>
            <w:tcW w:w="3020" w:type="dxa"/>
          </w:tcPr>
          <w:p w14:paraId="0325B10B" w14:textId="77777777" w:rsidR="00B76EB1" w:rsidRDefault="00B76EB1" w:rsidP="005B1DE8"/>
        </w:tc>
        <w:tc>
          <w:tcPr>
            <w:tcW w:w="3021" w:type="dxa"/>
          </w:tcPr>
          <w:p w14:paraId="5805AF89" w14:textId="7E10DCD0" w:rsidR="00B76EB1" w:rsidRDefault="00B76EB1" w:rsidP="005B1DE8">
            <w:r>
              <w:t>update(</w:t>
            </w:r>
            <w:proofErr w:type="spellStart"/>
            <w:r>
              <w:t>pid</w:t>
            </w:r>
            <w:proofErr w:type="spellEnd"/>
            <w:r>
              <w:t>, p)</w:t>
            </w:r>
          </w:p>
        </w:tc>
        <w:tc>
          <w:tcPr>
            <w:tcW w:w="3021" w:type="dxa"/>
          </w:tcPr>
          <w:p w14:paraId="6D2C11FB" w14:textId="5EE07331" w:rsidR="00B76EB1" w:rsidRDefault="000E5D08" w:rsidP="005B1DE8">
            <w:r>
              <w:t>Met</w:t>
            </w:r>
            <w:r w:rsidR="00B76EB1">
              <w:t xml:space="preserve"> à jour un programme</w:t>
            </w:r>
          </w:p>
        </w:tc>
      </w:tr>
      <w:tr w:rsidR="00B76EB1" w14:paraId="6C784673" w14:textId="77777777" w:rsidTr="00B76EB1">
        <w:tc>
          <w:tcPr>
            <w:tcW w:w="3020" w:type="dxa"/>
          </w:tcPr>
          <w:p w14:paraId="46F6AFE3" w14:textId="77777777" w:rsidR="00B76EB1" w:rsidRDefault="00B76EB1" w:rsidP="005B1DE8"/>
        </w:tc>
        <w:tc>
          <w:tcPr>
            <w:tcW w:w="3021" w:type="dxa"/>
          </w:tcPr>
          <w:p w14:paraId="00C67F78" w14:textId="137019F5" w:rsidR="00B76EB1" w:rsidRPr="00B76EB1" w:rsidRDefault="00B76EB1" w:rsidP="005B1DE8">
            <w:r w:rsidRPr="00B76EB1">
              <w:t>duplicate(</w:t>
            </w:r>
            <w:proofErr w:type="spellStart"/>
            <w:r w:rsidRPr="00B76EB1">
              <w:t>pid</w:t>
            </w:r>
            <w:proofErr w:type="spellEnd"/>
            <w:r w:rsidRPr="00B76EB1">
              <w:t xml:space="preserve">, nid, </w:t>
            </w:r>
            <w:proofErr w:type="spellStart"/>
            <w:r w:rsidRPr="00B76EB1">
              <w:t>title</w:t>
            </w:r>
            <w:proofErr w:type="spellEnd"/>
            <w:r w:rsidRPr="00B76EB1">
              <w:t>)</w:t>
            </w:r>
          </w:p>
        </w:tc>
        <w:tc>
          <w:tcPr>
            <w:tcW w:w="3021" w:type="dxa"/>
          </w:tcPr>
          <w:p w14:paraId="5A14D690" w14:textId="619DABEF" w:rsidR="00B76EB1" w:rsidRDefault="000E5D08" w:rsidP="005B1DE8">
            <w:r>
              <w:t>D</w:t>
            </w:r>
            <w:r w:rsidR="00B76EB1">
              <w:t>uplique un programme</w:t>
            </w:r>
          </w:p>
        </w:tc>
      </w:tr>
      <w:tr w:rsidR="00B76EB1" w14:paraId="003B49F5" w14:textId="77777777" w:rsidTr="00B76EB1">
        <w:tc>
          <w:tcPr>
            <w:tcW w:w="3020" w:type="dxa"/>
          </w:tcPr>
          <w:p w14:paraId="757F6AAA" w14:textId="77777777" w:rsidR="00B76EB1" w:rsidRDefault="00B76EB1" w:rsidP="005B1DE8"/>
        </w:tc>
        <w:tc>
          <w:tcPr>
            <w:tcW w:w="3021" w:type="dxa"/>
          </w:tcPr>
          <w:p w14:paraId="342BF9DD" w14:textId="2F262BEA" w:rsidR="00B76EB1" w:rsidRPr="00B76EB1" w:rsidRDefault="000E5D08" w:rsidP="005B1DE8">
            <w:r>
              <w:t>c</w:t>
            </w:r>
            <w:r w:rsidR="00B76EB1">
              <w:t>heck(</w:t>
            </w:r>
            <w:proofErr w:type="spellStart"/>
            <w:r w:rsidR="00B76EB1">
              <w:t>pid</w:t>
            </w:r>
            <w:proofErr w:type="spellEnd"/>
            <w:r w:rsidR="00B76EB1">
              <w:t xml:space="preserve">, </w:t>
            </w:r>
            <w:proofErr w:type="spellStart"/>
            <w:r w:rsidR="00B76EB1">
              <w:t>pwd</w:t>
            </w:r>
            <w:proofErr w:type="spellEnd"/>
            <w:r w:rsidR="00B76EB1">
              <w:t>)</w:t>
            </w:r>
          </w:p>
        </w:tc>
        <w:tc>
          <w:tcPr>
            <w:tcW w:w="3021" w:type="dxa"/>
          </w:tcPr>
          <w:p w14:paraId="161D61BD" w14:textId="614FF01C" w:rsidR="00B76EB1" w:rsidRDefault="000E5D08" w:rsidP="005B1DE8">
            <w:r>
              <w:t>V</w:t>
            </w:r>
            <w:r w:rsidR="00B76EB1">
              <w:t>érifie si le mot de passe fourni par l’utilisateur correspond bien au mot de passe du programme.</w:t>
            </w:r>
          </w:p>
        </w:tc>
      </w:tr>
      <w:tr w:rsidR="00B96C40" w14:paraId="4BDDD644" w14:textId="77777777" w:rsidTr="00D554D2">
        <w:tc>
          <w:tcPr>
            <w:tcW w:w="9062" w:type="dxa"/>
            <w:gridSpan w:val="3"/>
          </w:tcPr>
          <w:p w14:paraId="54A15244" w14:textId="5B853021" w:rsidR="00B96C40" w:rsidRDefault="00B96C40" w:rsidP="00B96C40">
            <w:r>
              <w:t>Les abonnements aux programmes</w:t>
            </w:r>
          </w:p>
        </w:tc>
      </w:tr>
      <w:tr w:rsidR="00B76EB1" w14:paraId="53C9C41B" w14:textId="77777777" w:rsidTr="00B76EB1">
        <w:tc>
          <w:tcPr>
            <w:tcW w:w="3020" w:type="dxa"/>
          </w:tcPr>
          <w:p w14:paraId="36305C9E" w14:textId="1DAA666C" w:rsidR="00B76EB1" w:rsidRDefault="000E5D08" w:rsidP="005B1DE8">
            <w:r>
              <w:t>programme-</w:t>
            </w:r>
            <w:proofErr w:type="spellStart"/>
            <w:r>
              <w:t>subscription</w:t>
            </w:r>
            <w:proofErr w:type="spellEnd"/>
          </w:p>
        </w:tc>
        <w:tc>
          <w:tcPr>
            <w:tcW w:w="3021" w:type="dxa"/>
          </w:tcPr>
          <w:p w14:paraId="785DF688" w14:textId="49FCD0C5" w:rsidR="00B76EB1" w:rsidRDefault="000E5D08" w:rsidP="005B1DE8">
            <w:proofErr w:type="spellStart"/>
            <w:r>
              <w:t>create</w:t>
            </w:r>
            <w:proofErr w:type="spellEnd"/>
            <w:r>
              <w:t>(</w:t>
            </w:r>
            <w:proofErr w:type="spellStart"/>
            <w:r>
              <w:t>uid</w:t>
            </w:r>
            <w:proofErr w:type="spellEnd"/>
            <w:r>
              <w:t xml:space="preserve">, </w:t>
            </w:r>
            <w:proofErr w:type="spellStart"/>
            <w:r>
              <w:t>obj</w:t>
            </w:r>
            <w:proofErr w:type="spellEnd"/>
            <w:r>
              <w:t>)</w:t>
            </w:r>
          </w:p>
        </w:tc>
        <w:tc>
          <w:tcPr>
            <w:tcW w:w="3021" w:type="dxa"/>
          </w:tcPr>
          <w:p w14:paraId="47C7B724" w14:textId="6355B899" w:rsidR="000E5D08" w:rsidRDefault="000E5D08" w:rsidP="005B1DE8">
            <w:r>
              <w:t>Créer l’abonnement d’un utilisateur à un programme</w:t>
            </w:r>
          </w:p>
        </w:tc>
      </w:tr>
      <w:tr w:rsidR="000E5D08" w14:paraId="379ED4C7" w14:textId="77777777" w:rsidTr="00B76EB1">
        <w:tc>
          <w:tcPr>
            <w:tcW w:w="3020" w:type="dxa"/>
          </w:tcPr>
          <w:p w14:paraId="22A7C73C" w14:textId="77777777" w:rsidR="000E5D08" w:rsidRDefault="000E5D08" w:rsidP="005B1DE8"/>
        </w:tc>
        <w:tc>
          <w:tcPr>
            <w:tcW w:w="3021" w:type="dxa"/>
          </w:tcPr>
          <w:p w14:paraId="199307F7" w14:textId="2BD4F6E7" w:rsidR="000E5D08" w:rsidRDefault="000E5D08" w:rsidP="005B1DE8">
            <w:proofErr w:type="spellStart"/>
            <w:r>
              <w:t>getMine</w:t>
            </w:r>
            <w:proofErr w:type="spellEnd"/>
            <w:r>
              <w:t>(</w:t>
            </w:r>
            <w:proofErr w:type="spellStart"/>
            <w:r>
              <w:t>uid</w:t>
            </w:r>
            <w:proofErr w:type="spellEnd"/>
            <w:r>
              <w:t>)</w:t>
            </w:r>
          </w:p>
        </w:tc>
        <w:tc>
          <w:tcPr>
            <w:tcW w:w="3021" w:type="dxa"/>
          </w:tcPr>
          <w:p w14:paraId="38A546ED" w14:textId="6BA061D8" w:rsidR="000E5D08" w:rsidRDefault="000E5D08" w:rsidP="005B1DE8">
            <w:r>
              <w:t>Récupère tous les programme créer par un Sensei</w:t>
            </w:r>
          </w:p>
        </w:tc>
      </w:tr>
      <w:tr w:rsidR="000E5D08" w14:paraId="6392A237" w14:textId="77777777" w:rsidTr="00B76EB1">
        <w:tc>
          <w:tcPr>
            <w:tcW w:w="3020" w:type="dxa"/>
          </w:tcPr>
          <w:p w14:paraId="1690033E" w14:textId="77777777" w:rsidR="000E5D08" w:rsidRDefault="000E5D08" w:rsidP="005B1DE8"/>
        </w:tc>
        <w:tc>
          <w:tcPr>
            <w:tcW w:w="3021" w:type="dxa"/>
          </w:tcPr>
          <w:p w14:paraId="2DD9318C" w14:textId="630551AE" w:rsidR="000E5D08" w:rsidRDefault="000E5D08" w:rsidP="005B1DE8">
            <w:proofErr w:type="spellStart"/>
            <w:r>
              <w:t>getSubscription</w:t>
            </w:r>
            <w:proofErr w:type="spellEnd"/>
            <w:r>
              <w:t>(</w:t>
            </w:r>
            <w:proofErr w:type="spellStart"/>
            <w:r>
              <w:t>uid</w:t>
            </w:r>
            <w:proofErr w:type="spellEnd"/>
            <w:r>
              <w:t>)</w:t>
            </w:r>
          </w:p>
        </w:tc>
        <w:tc>
          <w:tcPr>
            <w:tcW w:w="3021" w:type="dxa"/>
          </w:tcPr>
          <w:p w14:paraId="004EA167" w14:textId="7D739FE3" w:rsidR="000E5D08" w:rsidRDefault="000E5D08" w:rsidP="005B1DE8">
            <w:r>
              <w:t>Récupère les abonnements d’un utilisateur</w:t>
            </w:r>
          </w:p>
        </w:tc>
      </w:tr>
      <w:tr w:rsidR="000E5D08" w14:paraId="5BB9038D" w14:textId="77777777" w:rsidTr="00B76EB1">
        <w:tc>
          <w:tcPr>
            <w:tcW w:w="3020" w:type="dxa"/>
          </w:tcPr>
          <w:p w14:paraId="749D4F97" w14:textId="77777777" w:rsidR="000E5D08" w:rsidRDefault="000E5D08" w:rsidP="005B1DE8"/>
        </w:tc>
        <w:tc>
          <w:tcPr>
            <w:tcW w:w="3021" w:type="dxa"/>
          </w:tcPr>
          <w:p w14:paraId="520339E8" w14:textId="5CA68AF4" w:rsidR="000E5D08" w:rsidRDefault="000E5D08" w:rsidP="005B1DE8">
            <w:proofErr w:type="spellStart"/>
            <w:r>
              <w:t>getSubs</w:t>
            </w:r>
            <w:proofErr w:type="spellEnd"/>
            <w:r>
              <w:t>(</w:t>
            </w:r>
            <w:proofErr w:type="spellStart"/>
            <w:r>
              <w:t>pid,uid</w:t>
            </w:r>
            <w:proofErr w:type="spellEnd"/>
            <w:r>
              <w:t>)</w:t>
            </w:r>
          </w:p>
        </w:tc>
        <w:tc>
          <w:tcPr>
            <w:tcW w:w="3021" w:type="dxa"/>
          </w:tcPr>
          <w:p w14:paraId="60D16267" w14:textId="5B931FBB" w:rsidR="000E5D08" w:rsidRDefault="000E5D08" w:rsidP="005B1DE8">
            <w:r>
              <w:t>Récupère la progression d’un abonné sur un programme</w:t>
            </w:r>
          </w:p>
        </w:tc>
      </w:tr>
      <w:tr w:rsidR="000E5D08" w14:paraId="2E65F432" w14:textId="77777777" w:rsidTr="00B76EB1">
        <w:tc>
          <w:tcPr>
            <w:tcW w:w="3020" w:type="dxa"/>
          </w:tcPr>
          <w:p w14:paraId="1219EC29" w14:textId="77777777" w:rsidR="000E5D08" w:rsidRDefault="000E5D08" w:rsidP="005B1DE8"/>
        </w:tc>
        <w:tc>
          <w:tcPr>
            <w:tcW w:w="3021" w:type="dxa"/>
          </w:tcPr>
          <w:p w14:paraId="0785AE99" w14:textId="11A1B594" w:rsidR="000E5D08" w:rsidRDefault="000E5D08" w:rsidP="005B1DE8">
            <w:proofErr w:type="spellStart"/>
            <w:r>
              <w:t>toggle</w:t>
            </w:r>
            <w:proofErr w:type="spellEnd"/>
            <w:r>
              <w:t>(</w:t>
            </w:r>
            <w:proofErr w:type="spellStart"/>
            <w:r>
              <w:t>obj</w:t>
            </w:r>
            <w:proofErr w:type="spellEnd"/>
            <w:r>
              <w:t>)</w:t>
            </w:r>
          </w:p>
        </w:tc>
        <w:tc>
          <w:tcPr>
            <w:tcW w:w="3021" w:type="dxa"/>
          </w:tcPr>
          <w:p w14:paraId="2E87E4EC" w14:textId="55A84079" w:rsidR="000E5D08" w:rsidRDefault="000E5D08" w:rsidP="005B1DE8">
            <w:r>
              <w:t>Change le statut d’abonnement d’un utilisateur à un programme</w:t>
            </w:r>
          </w:p>
        </w:tc>
      </w:tr>
      <w:tr w:rsidR="00B96C40" w14:paraId="1F16968B" w14:textId="77777777" w:rsidTr="00D554D2">
        <w:tc>
          <w:tcPr>
            <w:tcW w:w="9062" w:type="dxa"/>
            <w:gridSpan w:val="3"/>
          </w:tcPr>
          <w:p w14:paraId="399EE07B" w14:textId="10203844" w:rsidR="00B96C40" w:rsidRDefault="00B96C40" w:rsidP="005B1DE8">
            <w:r>
              <w:t>La recherche de programmes</w:t>
            </w:r>
          </w:p>
        </w:tc>
      </w:tr>
      <w:tr w:rsidR="000E5D08" w14:paraId="2CEF2267" w14:textId="77777777" w:rsidTr="00B76EB1">
        <w:tc>
          <w:tcPr>
            <w:tcW w:w="3020" w:type="dxa"/>
          </w:tcPr>
          <w:p w14:paraId="258AAC5A" w14:textId="5DD94958" w:rsidR="000E5D08" w:rsidRDefault="000E5D08" w:rsidP="005B1DE8">
            <w:proofErr w:type="spellStart"/>
            <w:r>
              <w:t>fetch</w:t>
            </w:r>
            <w:proofErr w:type="spellEnd"/>
            <w:r>
              <w:t>-program-by-type</w:t>
            </w:r>
          </w:p>
        </w:tc>
        <w:tc>
          <w:tcPr>
            <w:tcW w:w="3021" w:type="dxa"/>
          </w:tcPr>
          <w:p w14:paraId="5402C2CC" w14:textId="3230E1D0" w:rsidR="000E5D08" w:rsidRDefault="000E5D08" w:rsidP="005B1DE8">
            <w:proofErr w:type="spellStart"/>
            <w:r>
              <w:t>getPrograms</w:t>
            </w:r>
            <w:proofErr w:type="spellEnd"/>
            <w:r>
              <w:t xml:space="preserve">(type, </w:t>
            </w:r>
            <w:proofErr w:type="spellStart"/>
            <w:r>
              <w:t>res</w:t>
            </w:r>
            <w:proofErr w:type="spellEnd"/>
            <w:r>
              <w:t>)</w:t>
            </w:r>
          </w:p>
        </w:tc>
        <w:tc>
          <w:tcPr>
            <w:tcW w:w="3021" w:type="dxa"/>
          </w:tcPr>
          <w:p w14:paraId="08F7FE9A" w14:textId="08B1BFED" w:rsidR="000E5D08" w:rsidRDefault="000E5D08" w:rsidP="005B1DE8">
            <w:r>
              <w:t>Récupère les programmes dont le contenu du champs « type » correspond à « </w:t>
            </w:r>
            <w:proofErr w:type="spellStart"/>
            <w:r>
              <w:t>res</w:t>
            </w:r>
            <w:proofErr w:type="spellEnd"/>
            <w:r>
              <w:t> »</w:t>
            </w:r>
          </w:p>
        </w:tc>
      </w:tr>
    </w:tbl>
    <w:p w14:paraId="4059D52B" w14:textId="2556CD70" w:rsidR="00B76EB1" w:rsidRDefault="00B76EB1" w:rsidP="005B1DE8"/>
    <w:p w14:paraId="5E544774" w14:textId="77777777" w:rsidR="00B96C40" w:rsidRDefault="00B96C40" w:rsidP="00B96C40">
      <w:pPr>
        <w:pStyle w:val="Titre2"/>
      </w:pPr>
      <w:bookmarkStart w:id="44" w:name="_Toc12281090"/>
      <w:r>
        <w:t>Les katas</w:t>
      </w:r>
      <w:bookmarkEnd w:id="44"/>
    </w:p>
    <w:tbl>
      <w:tblPr>
        <w:tblStyle w:val="Grilledutableau"/>
        <w:tblW w:w="0" w:type="auto"/>
        <w:tblLook w:val="04A0" w:firstRow="1" w:lastRow="0" w:firstColumn="1" w:lastColumn="0" w:noHBand="0" w:noVBand="1"/>
      </w:tblPr>
      <w:tblGrid>
        <w:gridCol w:w="3020"/>
        <w:gridCol w:w="3021"/>
        <w:gridCol w:w="3021"/>
      </w:tblGrid>
      <w:tr w:rsidR="00B96C40" w14:paraId="558D23E2" w14:textId="77777777" w:rsidTr="00D554D2">
        <w:tc>
          <w:tcPr>
            <w:tcW w:w="3020" w:type="dxa"/>
          </w:tcPr>
          <w:p w14:paraId="62460BEC" w14:textId="77777777" w:rsidR="00B96C40" w:rsidRDefault="00B96C40" w:rsidP="00D554D2">
            <w:r>
              <w:t>Nom du service (.</w:t>
            </w:r>
            <w:proofErr w:type="spellStart"/>
            <w:r>
              <w:t>service.ts</w:t>
            </w:r>
            <w:proofErr w:type="spellEnd"/>
            <w:r>
              <w:t>)</w:t>
            </w:r>
          </w:p>
        </w:tc>
        <w:tc>
          <w:tcPr>
            <w:tcW w:w="3021" w:type="dxa"/>
          </w:tcPr>
          <w:p w14:paraId="34445452" w14:textId="77777777" w:rsidR="00B96C40" w:rsidRDefault="00B96C40" w:rsidP="00D554D2">
            <w:r>
              <w:t>Méthodes</w:t>
            </w:r>
          </w:p>
        </w:tc>
        <w:tc>
          <w:tcPr>
            <w:tcW w:w="3021" w:type="dxa"/>
          </w:tcPr>
          <w:p w14:paraId="3C63A3BB" w14:textId="77777777" w:rsidR="00B96C40" w:rsidRDefault="00B96C40" w:rsidP="00D554D2">
            <w:r>
              <w:t>Description</w:t>
            </w:r>
          </w:p>
        </w:tc>
      </w:tr>
      <w:tr w:rsidR="00B96C40" w14:paraId="6947FF33" w14:textId="77777777" w:rsidTr="00D554D2">
        <w:tc>
          <w:tcPr>
            <w:tcW w:w="9062" w:type="dxa"/>
            <w:gridSpan w:val="3"/>
          </w:tcPr>
          <w:p w14:paraId="22A684F9" w14:textId="3945C67E" w:rsidR="00B96C40" w:rsidRDefault="00B96C40" w:rsidP="00D554D2">
            <w:r>
              <w:t>Interactions avec un kata</w:t>
            </w:r>
          </w:p>
        </w:tc>
      </w:tr>
      <w:tr w:rsidR="00B96C40" w14:paraId="69287C9C" w14:textId="77777777" w:rsidTr="00D554D2">
        <w:tc>
          <w:tcPr>
            <w:tcW w:w="3020" w:type="dxa"/>
          </w:tcPr>
          <w:p w14:paraId="0A1630F4" w14:textId="50EA0ABA" w:rsidR="00B96C40" w:rsidRDefault="00B96C40" w:rsidP="00D554D2">
            <w:r>
              <w:t>kata</w:t>
            </w:r>
          </w:p>
        </w:tc>
        <w:tc>
          <w:tcPr>
            <w:tcW w:w="3021" w:type="dxa"/>
          </w:tcPr>
          <w:p w14:paraId="1060C9EC" w14:textId="22891F5D" w:rsidR="00B96C40" w:rsidRDefault="00B96C40" w:rsidP="00D554D2">
            <w:proofErr w:type="spellStart"/>
            <w:r>
              <w:t>publish</w:t>
            </w:r>
            <w:proofErr w:type="spellEnd"/>
            <w:r>
              <w:t>(</w:t>
            </w:r>
            <w:proofErr w:type="spellStart"/>
            <w:r>
              <w:t>k,pid,isGoal</w:t>
            </w:r>
            <w:proofErr w:type="spellEnd"/>
            <w:r>
              <w:t>)</w:t>
            </w:r>
          </w:p>
        </w:tc>
        <w:tc>
          <w:tcPr>
            <w:tcW w:w="3021" w:type="dxa"/>
          </w:tcPr>
          <w:p w14:paraId="6C2F2EEF" w14:textId="288E6965" w:rsidR="00B96C40" w:rsidRDefault="00B96C40" w:rsidP="00D554D2">
            <w:r>
              <w:t>Créer un kata</w:t>
            </w:r>
          </w:p>
        </w:tc>
      </w:tr>
      <w:tr w:rsidR="00B96C40" w14:paraId="5788E794" w14:textId="77777777" w:rsidTr="00D554D2">
        <w:tc>
          <w:tcPr>
            <w:tcW w:w="3020" w:type="dxa"/>
          </w:tcPr>
          <w:p w14:paraId="0F5B7267" w14:textId="77777777" w:rsidR="00B96C40" w:rsidRDefault="00B96C40" w:rsidP="00D554D2"/>
        </w:tc>
        <w:tc>
          <w:tcPr>
            <w:tcW w:w="3021" w:type="dxa"/>
          </w:tcPr>
          <w:p w14:paraId="424088D9" w14:textId="7348CD15" w:rsidR="00B96C40" w:rsidRDefault="00B96C40" w:rsidP="00D554D2">
            <w:proofErr w:type="spellStart"/>
            <w:r>
              <w:t>getKatasDetails</w:t>
            </w:r>
            <w:proofErr w:type="spellEnd"/>
            <w:r>
              <w:t>(</w:t>
            </w:r>
            <w:proofErr w:type="spellStart"/>
            <w:r>
              <w:t>pid,uid</w:t>
            </w:r>
            <w:proofErr w:type="spellEnd"/>
            <w:r>
              <w:t>)</w:t>
            </w:r>
          </w:p>
        </w:tc>
        <w:tc>
          <w:tcPr>
            <w:tcW w:w="3021" w:type="dxa"/>
          </w:tcPr>
          <w:p w14:paraId="40CEC5D9" w14:textId="4BC5D37B" w:rsidR="00B96C40" w:rsidRDefault="00B96C40" w:rsidP="00D554D2">
            <w:r>
              <w:t>Récupère les katas d’un programme, avec la progression d’un utilisateur</w:t>
            </w:r>
          </w:p>
        </w:tc>
      </w:tr>
      <w:tr w:rsidR="00B96C40" w14:paraId="47FDFCEC" w14:textId="77777777" w:rsidTr="00D554D2">
        <w:tc>
          <w:tcPr>
            <w:tcW w:w="3020" w:type="dxa"/>
          </w:tcPr>
          <w:p w14:paraId="58E41B64" w14:textId="77777777" w:rsidR="00B96C40" w:rsidRDefault="00B96C40" w:rsidP="00D554D2"/>
        </w:tc>
        <w:tc>
          <w:tcPr>
            <w:tcW w:w="3021" w:type="dxa"/>
          </w:tcPr>
          <w:p w14:paraId="41FBB14E" w14:textId="61E4A9F6" w:rsidR="00B96C40" w:rsidRDefault="00B96C40" w:rsidP="00D554D2">
            <w:proofErr w:type="spellStart"/>
            <w:r>
              <w:t>get</w:t>
            </w:r>
            <w:proofErr w:type="spellEnd"/>
            <w:r>
              <w:t>(</w:t>
            </w:r>
            <w:proofErr w:type="spellStart"/>
            <w:r>
              <w:t>kid,pid</w:t>
            </w:r>
            <w:proofErr w:type="spellEnd"/>
            <w:r>
              <w:t>)</w:t>
            </w:r>
          </w:p>
        </w:tc>
        <w:tc>
          <w:tcPr>
            <w:tcW w:w="3021" w:type="dxa"/>
          </w:tcPr>
          <w:p w14:paraId="6FCDDF57" w14:textId="494ADBF9" w:rsidR="00B96C40" w:rsidRDefault="00B96C40" w:rsidP="00D554D2">
            <w:r>
              <w:t xml:space="preserve">Récupère le kata </w:t>
            </w:r>
          </w:p>
        </w:tc>
      </w:tr>
      <w:tr w:rsidR="00DD27A2" w14:paraId="6CB6F323" w14:textId="77777777" w:rsidTr="00D554D2">
        <w:tc>
          <w:tcPr>
            <w:tcW w:w="3020" w:type="dxa"/>
          </w:tcPr>
          <w:p w14:paraId="35B55131" w14:textId="77777777" w:rsidR="00DD27A2" w:rsidRDefault="00DD27A2" w:rsidP="00D554D2"/>
        </w:tc>
        <w:tc>
          <w:tcPr>
            <w:tcW w:w="3021" w:type="dxa"/>
          </w:tcPr>
          <w:p w14:paraId="07F89C3F" w14:textId="5B633828" w:rsidR="00DD27A2" w:rsidRDefault="00DD27A2" w:rsidP="00D554D2">
            <w:proofErr w:type="spellStart"/>
            <w:r>
              <w:t>delete</w:t>
            </w:r>
            <w:proofErr w:type="spellEnd"/>
            <w:r>
              <w:t>(</w:t>
            </w:r>
            <w:proofErr w:type="spellStart"/>
            <w:r>
              <w:t>kid,pid</w:t>
            </w:r>
            <w:proofErr w:type="spellEnd"/>
            <w:r>
              <w:t>)</w:t>
            </w:r>
          </w:p>
        </w:tc>
        <w:tc>
          <w:tcPr>
            <w:tcW w:w="3021" w:type="dxa"/>
          </w:tcPr>
          <w:p w14:paraId="678ECF63" w14:textId="251FA006" w:rsidR="00DD27A2" w:rsidRDefault="00DD27A2" w:rsidP="00D554D2">
            <w:r>
              <w:t>Supprime un kata</w:t>
            </w:r>
          </w:p>
        </w:tc>
      </w:tr>
      <w:tr w:rsidR="00DD27A2" w14:paraId="7B394B22" w14:textId="77777777" w:rsidTr="00D554D2">
        <w:tc>
          <w:tcPr>
            <w:tcW w:w="3020" w:type="dxa"/>
          </w:tcPr>
          <w:p w14:paraId="16A5F157" w14:textId="77777777" w:rsidR="00DD27A2" w:rsidRDefault="00DD27A2" w:rsidP="00D554D2"/>
        </w:tc>
        <w:tc>
          <w:tcPr>
            <w:tcW w:w="3021" w:type="dxa"/>
          </w:tcPr>
          <w:p w14:paraId="77284848" w14:textId="4B45E49C" w:rsidR="00DD27A2" w:rsidRDefault="00DD27A2" w:rsidP="00D554D2">
            <w:proofErr w:type="spellStart"/>
            <w:r>
              <w:t>toggleActivation</w:t>
            </w:r>
            <w:proofErr w:type="spellEnd"/>
            <w:r>
              <w:t>(</w:t>
            </w:r>
            <w:proofErr w:type="spellStart"/>
            <w:r>
              <w:t>kid,pid</w:t>
            </w:r>
            <w:proofErr w:type="spellEnd"/>
            <w:r>
              <w:t>)</w:t>
            </w:r>
          </w:p>
        </w:tc>
        <w:tc>
          <w:tcPr>
            <w:tcW w:w="3021" w:type="dxa"/>
          </w:tcPr>
          <w:p w14:paraId="5F69DC67" w14:textId="77DA81B3" w:rsidR="00DD27A2" w:rsidRDefault="00DD27A2" w:rsidP="00D554D2">
            <w:r>
              <w:t>Change le statut d’activation d’un kata</w:t>
            </w:r>
          </w:p>
        </w:tc>
      </w:tr>
      <w:tr w:rsidR="00DD27A2" w14:paraId="18F57C0A" w14:textId="77777777" w:rsidTr="00D554D2">
        <w:tc>
          <w:tcPr>
            <w:tcW w:w="3020" w:type="dxa"/>
          </w:tcPr>
          <w:p w14:paraId="17A2BD3F" w14:textId="77777777" w:rsidR="00DD27A2" w:rsidRDefault="00DD27A2" w:rsidP="00D554D2"/>
        </w:tc>
        <w:tc>
          <w:tcPr>
            <w:tcW w:w="3021" w:type="dxa"/>
          </w:tcPr>
          <w:p w14:paraId="5942CEA3" w14:textId="0F8B7B0A" w:rsidR="00DD27A2" w:rsidRDefault="00DD27A2" w:rsidP="00D554D2">
            <w:proofErr w:type="spellStart"/>
            <w:r>
              <w:t>isOwner</w:t>
            </w:r>
            <w:proofErr w:type="spellEnd"/>
            <w:r>
              <w:t>(</w:t>
            </w:r>
            <w:proofErr w:type="spellStart"/>
            <w:r>
              <w:t>kid,uid,pid</w:t>
            </w:r>
            <w:proofErr w:type="spellEnd"/>
            <w:r>
              <w:t>)</w:t>
            </w:r>
          </w:p>
        </w:tc>
        <w:tc>
          <w:tcPr>
            <w:tcW w:w="3021" w:type="dxa"/>
          </w:tcPr>
          <w:p w14:paraId="72FE1841" w14:textId="11F71353" w:rsidR="00DD27A2" w:rsidRDefault="00DD27A2" w:rsidP="00D554D2">
            <w:r>
              <w:t>Prédicat, l’utilisateur est-il le créateur du kata</w:t>
            </w:r>
          </w:p>
        </w:tc>
      </w:tr>
      <w:tr w:rsidR="00DD27A2" w14:paraId="2C8426C2" w14:textId="77777777" w:rsidTr="00D554D2">
        <w:tc>
          <w:tcPr>
            <w:tcW w:w="3020" w:type="dxa"/>
          </w:tcPr>
          <w:p w14:paraId="44CCEF08" w14:textId="77777777" w:rsidR="00DD27A2" w:rsidRDefault="00DD27A2" w:rsidP="00D554D2"/>
        </w:tc>
        <w:tc>
          <w:tcPr>
            <w:tcW w:w="3021" w:type="dxa"/>
          </w:tcPr>
          <w:p w14:paraId="04FAD795" w14:textId="0625BF7B" w:rsidR="00DD27A2" w:rsidRDefault="00DD27A2" w:rsidP="00D554D2">
            <w:r>
              <w:t>update(</w:t>
            </w:r>
            <w:proofErr w:type="spellStart"/>
            <w:r>
              <w:t>obj,pid</w:t>
            </w:r>
            <w:proofErr w:type="spellEnd"/>
            <w:r>
              <w:t>)</w:t>
            </w:r>
          </w:p>
        </w:tc>
        <w:tc>
          <w:tcPr>
            <w:tcW w:w="3021" w:type="dxa"/>
          </w:tcPr>
          <w:p w14:paraId="262D2228" w14:textId="493A9C25" w:rsidR="00DD27A2" w:rsidRDefault="00DD27A2" w:rsidP="00D554D2">
            <w:r>
              <w:t>Met à jour un kata</w:t>
            </w:r>
          </w:p>
        </w:tc>
      </w:tr>
      <w:tr w:rsidR="00DD27A2" w14:paraId="4AD504CA" w14:textId="77777777" w:rsidTr="00D554D2">
        <w:tc>
          <w:tcPr>
            <w:tcW w:w="3020" w:type="dxa"/>
          </w:tcPr>
          <w:p w14:paraId="7FC4326D" w14:textId="77777777" w:rsidR="00DD27A2" w:rsidRDefault="00DD27A2" w:rsidP="00D554D2"/>
        </w:tc>
        <w:tc>
          <w:tcPr>
            <w:tcW w:w="3021" w:type="dxa"/>
          </w:tcPr>
          <w:p w14:paraId="24CF875F" w14:textId="4D447248" w:rsidR="00DD27A2" w:rsidRDefault="00DD27A2" w:rsidP="00D554D2">
            <w:proofErr w:type="spellStart"/>
            <w:r>
              <w:t>isActivated</w:t>
            </w:r>
            <w:proofErr w:type="spellEnd"/>
            <w:r>
              <w:t>(</w:t>
            </w:r>
            <w:proofErr w:type="spellStart"/>
            <w:r>
              <w:t>kid,pid</w:t>
            </w:r>
            <w:proofErr w:type="spellEnd"/>
            <w:r>
              <w:t>)</w:t>
            </w:r>
          </w:p>
        </w:tc>
        <w:tc>
          <w:tcPr>
            <w:tcW w:w="3021" w:type="dxa"/>
          </w:tcPr>
          <w:p w14:paraId="48890015" w14:textId="4E7E66D2" w:rsidR="00DD27A2" w:rsidRDefault="00DD27A2" w:rsidP="00D554D2">
            <w:r>
              <w:t>Donne l’état du statut de l’activation d’un kata</w:t>
            </w:r>
          </w:p>
        </w:tc>
      </w:tr>
      <w:tr w:rsidR="00DD27A2" w14:paraId="400DE7A5" w14:textId="77777777" w:rsidTr="00D554D2">
        <w:tc>
          <w:tcPr>
            <w:tcW w:w="3020" w:type="dxa"/>
          </w:tcPr>
          <w:p w14:paraId="1AE47E3D" w14:textId="77777777" w:rsidR="00DD27A2" w:rsidRDefault="00DD27A2" w:rsidP="00D554D2"/>
        </w:tc>
        <w:tc>
          <w:tcPr>
            <w:tcW w:w="3021" w:type="dxa"/>
          </w:tcPr>
          <w:p w14:paraId="4ACBAC2C" w14:textId="4770436E" w:rsidR="00DD27A2" w:rsidRDefault="00DD27A2" w:rsidP="00D554D2">
            <w:proofErr w:type="spellStart"/>
            <w:r>
              <w:t>upload</w:t>
            </w:r>
            <w:proofErr w:type="spellEnd"/>
            <w:r>
              <w:t>(file)</w:t>
            </w:r>
          </w:p>
        </w:tc>
        <w:tc>
          <w:tcPr>
            <w:tcW w:w="3021" w:type="dxa"/>
          </w:tcPr>
          <w:p w14:paraId="0298EECD" w14:textId="5D1C2497" w:rsidR="00DD27A2" w:rsidRDefault="00DD27A2" w:rsidP="00D554D2">
            <w:r>
              <w:t>Permet d’envoyer un document vers le serveur</w:t>
            </w:r>
          </w:p>
        </w:tc>
      </w:tr>
      <w:tr w:rsidR="00DD27A2" w14:paraId="2402EF8A" w14:textId="77777777" w:rsidTr="00D554D2">
        <w:tc>
          <w:tcPr>
            <w:tcW w:w="3020" w:type="dxa"/>
          </w:tcPr>
          <w:p w14:paraId="2F7FDA13" w14:textId="77777777" w:rsidR="00DD27A2" w:rsidRDefault="00DD27A2" w:rsidP="00D554D2"/>
        </w:tc>
        <w:tc>
          <w:tcPr>
            <w:tcW w:w="3021" w:type="dxa"/>
          </w:tcPr>
          <w:p w14:paraId="56DDE677" w14:textId="796806B1" w:rsidR="00DD27A2" w:rsidRDefault="00DD27A2" w:rsidP="00D554D2">
            <w:proofErr w:type="spellStart"/>
            <w:r>
              <w:t>getDocument</w:t>
            </w:r>
            <w:proofErr w:type="spellEnd"/>
            <w:r>
              <w:t>(</w:t>
            </w:r>
            <w:proofErr w:type="spellStart"/>
            <w:r>
              <w:t>did,pid</w:t>
            </w:r>
            <w:proofErr w:type="spellEnd"/>
            <w:r>
              <w:t>)</w:t>
            </w:r>
          </w:p>
        </w:tc>
        <w:tc>
          <w:tcPr>
            <w:tcW w:w="3021" w:type="dxa"/>
          </w:tcPr>
          <w:p w14:paraId="19DF3BB9" w14:textId="652B1346" w:rsidR="00DD27A2" w:rsidRDefault="00DD27A2" w:rsidP="00D554D2">
            <w:r>
              <w:t>Récupère le document d’un kata</w:t>
            </w:r>
          </w:p>
        </w:tc>
      </w:tr>
      <w:tr w:rsidR="00DD27A2" w14:paraId="3D7D60E2" w14:textId="77777777" w:rsidTr="00D554D2">
        <w:tc>
          <w:tcPr>
            <w:tcW w:w="3020" w:type="dxa"/>
          </w:tcPr>
          <w:p w14:paraId="64A79F13" w14:textId="69FD875D" w:rsidR="00DD27A2" w:rsidRDefault="00DD27A2" w:rsidP="00D554D2">
            <w:r>
              <w:t>Kata-</w:t>
            </w:r>
            <w:proofErr w:type="spellStart"/>
            <w:r>
              <w:t>subscription</w:t>
            </w:r>
            <w:proofErr w:type="spellEnd"/>
          </w:p>
        </w:tc>
        <w:tc>
          <w:tcPr>
            <w:tcW w:w="3021" w:type="dxa"/>
          </w:tcPr>
          <w:p w14:paraId="0D8E9404" w14:textId="7EB7387B" w:rsidR="00DD27A2" w:rsidRDefault="00DD27A2" w:rsidP="00D554D2">
            <w:proofErr w:type="spellStart"/>
            <w:r>
              <w:t>Create</w:t>
            </w:r>
            <w:proofErr w:type="spellEnd"/>
            <w:r>
              <w:t>(</w:t>
            </w:r>
            <w:proofErr w:type="spellStart"/>
            <w:r>
              <w:t>obj</w:t>
            </w:r>
            <w:proofErr w:type="spellEnd"/>
            <w:r>
              <w:t>)</w:t>
            </w:r>
          </w:p>
        </w:tc>
        <w:tc>
          <w:tcPr>
            <w:tcW w:w="3021" w:type="dxa"/>
          </w:tcPr>
          <w:p w14:paraId="31D11773" w14:textId="69137295" w:rsidR="00DD27A2" w:rsidRDefault="00DD27A2" w:rsidP="00D554D2">
            <w:r>
              <w:t>Créer la première sauvegarde d’un utilisateur sur un kata</w:t>
            </w:r>
          </w:p>
        </w:tc>
      </w:tr>
      <w:tr w:rsidR="00DD27A2" w14:paraId="2D419FC1" w14:textId="77777777" w:rsidTr="00D554D2">
        <w:tc>
          <w:tcPr>
            <w:tcW w:w="3020" w:type="dxa"/>
          </w:tcPr>
          <w:p w14:paraId="172660D9" w14:textId="77777777" w:rsidR="00DD27A2" w:rsidRDefault="00DD27A2" w:rsidP="00D554D2"/>
        </w:tc>
        <w:tc>
          <w:tcPr>
            <w:tcW w:w="3021" w:type="dxa"/>
          </w:tcPr>
          <w:p w14:paraId="365E24BF" w14:textId="3C9D3EC9" w:rsidR="00DD27A2" w:rsidRDefault="00DD27A2" w:rsidP="00D554D2">
            <w:proofErr w:type="spellStart"/>
            <w:r>
              <w:t>Increment</w:t>
            </w:r>
            <w:proofErr w:type="spellEnd"/>
            <w:r>
              <w:t>(</w:t>
            </w:r>
            <w:proofErr w:type="spellStart"/>
            <w:r>
              <w:t>obj</w:t>
            </w:r>
            <w:proofErr w:type="spellEnd"/>
            <w:r>
              <w:t>)</w:t>
            </w:r>
          </w:p>
        </w:tc>
        <w:tc>
          <w:tcPr>
            <w:tcW w:w="3021" w:type="dxa"/>
          </w:tcPr>
          <w:p w14:paraId="54B48AE7" w14:textId="5742192E" w:rsidR="00DD27A2" w:rsidRDefault="00DD27A2" w:rsidP="00D554D2">
            <w:r>
              <w:t>Augmente le nombre d’essai de 1, d’un utilisateur sur un kata</w:t>
            </w:r>
          </w:p>
        </w:tc>
      </w:tr>
      <w:tr w:rsidR="00DD27A2" w14:paraId="6C56626D" w14:textId="77777777" w:rsidTr="00D554D2">
        <w:tc>
          <w:tcPr>
            <w:tcW w:w="3020" w:type="dxa"/>
          </w:tcPr>
          <w:p w14:paraId="11E5EE31" w14:textId="77777777" w:rsidR="00DD27A2" w:rsidRDefault="00DD27A2" w:rsidP="00D554D2"/>
        </w:tc>
        <w:tc>
          <w:tcPr>
            <w:tcW w:w="3021" w:type="dxa"/>
          </w:tcPr>
          <w:p w14:paraId="3CEF9A14" w14:textId="6B6198BC" w:rsidR="00DD27A2" w:rsidRDefault="00DD27A2" w:rsidP="00D554D2">
            <w:proofErr w:type="spellStart"/>
            <w:r>
              <w:t>Get</w:t>
            </w:r>
            <w:proofErr w:type="spellEnd"/>
            <w:r>
              <w:t>(</w:t>
            </w:r>
            <w:proofErr w:type="spellStart"/>
            <w:r>
              <w:t>kid,pid,uid</w:t>
            </w:r>
            <w:proofErr w:type="spellEnd"/>
            <w:r>
              <w:t>)</w:t>
            </w:r>
          </w:p>
        </w:tc>
        <w:tc>
          <w:tcPr>
            <w:tcW w:w="3021" w:type="dxa"/>
          </w:tcPr>
          <w:p w14:paraId="4EF6C7A8" w14:textId="54F2C921" w:rsidR="00DD27A2" w:rsidRDefault="00DD27A2" w:rsidP="00D554D2">
            <w:r>
              <w:t>Récupère l’état de la progression d’un utilisateur sur un kata</w:t>
            </w:r>
          </w:p>
        </w:tc>
      </w:tr>
      <w:tr w:rsidR="00DD27A2" w14:paraId="009EC01B" w14:textId="77777777" w:rsidTr="00D554D2">
        <w:tc>
          <w:tcPr>
            <w:tcW w:w="3020" w:type="dxa"/>
          </w:tcPr>
          <w:p w14:paraId="07096571" w14:textId="77777777" w:rsidR="00DD27A2" w:rsidRDefault="00DD27A2" w:rsidP="00D554D2"/>
        </w:tc>
        <w:tc>
          <w:tcPr>
            <w:tcW w:w="3021" w:type="dxa"/>
          </w:tcPr>
          <w:p w14:paraId="0E854A77" w14:textId="32682AC7" w:rsidR="00DD27A2" w:rsidRDefault="00DD27A2" w:rsidP="00D554D2">
            <w:r>
              <w:t>Update(</w:t>
            </w:r>
            <w:proofErr w:type="spellStart"/>
            <w:r>
              <w:t>obj</w:t>
            </w:r>
            <w:proofErr w:type="spellEnd"/>
            <w:r>
              <w:t>)</w:t>
            </w:r>
          </w:p>
        </w:tc>
        <w:tc>
          <w:tcPr>
            <w:tcW w:w="3021" w:type="dxa"/>
          </w:tcPr>
          <w:p w14:paraId="2A86635D" w14:textId="45714EA3" w:rsidR="00DD27A2" w:rsidRDefault="00DD27A2" w:rsidP="00D554D2">
            <w:r>
              <w:t>Met à jour la progression d’un utilisateur sur un kata</w:t>
            </w:r>
          </w:p>
        </w:tc>
      </w:tr>
      <w:tr w:rsidR="00DD27A2" w14:paraId="5730A6AB" w14:textId="77777777" w:rsidTr="00D554D2">
        <w:tc>
          <w:tcPr>
            <w:tcW w:w="3020" w:type="dxa"/>
          </w:tcPr>
          <w:p w14:paraId="3B565D3E" w14:textId="77777777" w:rsidR="00DD27A2" w:rsidRDefault="00DD27A2" w:rsidP="00D554D2"/>
        </w:tc>
        <w:tc>
          <w:tcPr>
            <w:tcW w:w="3021" w:type="dxa"/>
          </w:tcPr>
          <w:p w14:paraId="7B43EB90" w14:textId="13402792" w:rsidR="00DD27A2" w:rsidRDefault="00DD27A2" w:rsidP="00D554D2">
            <w:proofErr w:type="spellStart"/>
            <w:r>
              <w:t>isSubscribed</w:t>
            </w:r>
            <w:proofErr w:type="spellEnd"/>
            <w:r>
              <w:t xml:space="preserve"> </w:t>
            </w:r>
          </w:p>
        </w:tc>
        <w:tc>
          <w:tcPr>
            <w:tcW w:w="3021" w:type="dxa"/>
          </w:tcPr>
          <w:p w14:paraId="77B0DD8F" w14:textId="77777777" w:rsidR="00DD27A2" w:rsidRDefault="00DD27A2" w:rsidP="00D554D2"/>
        </w:tc>
      </w:tr>
    </w:tbl>
    <w:p w14:paraId="6899557A" w14:textId="77777777" w:rsidR="004C304B" w:rsidRDefault="004C304B" w:rsidP="00B96C40">
      <w:pPr>
        <w:pStyle w:val="Titre2"/>
      </w:pPr>
    </w:p>
    <w:p w14:paraId="777CD330" w14:textId="1BD2523F" w:rsidR="00B96C40" w:rsidRDefault="004C304B" w:rsidP="004C304B">
      <w:pPr>
        <w:rPr>
          <w:b/>
          <w:bCs/>
          <w:smallCaps/>
          <w:color w:val="1F4E79" w:themeColor="accent1" w:themeShade="80"/>
          <w:kern w:val="36"/>
          <w:lang w:eastAsia="fr-CH"/>
        </w:rPr>
      </w:pPr>
      <w:r w:rsidRPr="004C304B">
        <w:rPr>
          <w:color w:val="FF0000"/>
        </w:rPr>
        <w:t>VOIR AVEC CAVAT SI CEST PAS TROP MAM</w:t>
      </w:r>
      <w:r w:rsidR="00B96C40">
        <w:br w:type="page"/>
      </w:r>
    </w:p>
    <w:p w14:paraId="11ED0B6D" w14:textId="5B3ABD4B" w:rsidR="004F222C" w:rsidRDefault="00353938" w:rsidP="004F222C">
      <w:pPr>
        <w:pStyle w:val="Titre1"/>
      </w:pPr>
      <w:bookmarkStart w:id="45" w:name="_Toc12281091"/>
      <w:r>
        <w:lastRenderedPageBreak/>
        <w:t>Les  Programmes</w:t>
      </w:r>
      <w:bookmarkEnd w:id="45"/>
    </w:p>
    <w:p w14:paraId="1F149D1F" w14:textId="64DEF037" w:rsidR="004F222C" w:rsidRPr="004F222C" w:rsidRDefault="004F222C" w:rsidP="009C0196">
      <w:pPr>
        <w:pStyle w:val="VRAINORMAL"/>
        <w:ind w:firstLine="0"/>
      </w:pPr>
      <w:r w:rsidRPr="004F222C">
        <w:t>Les programmes sont les points centraux de DojoHepia. En effet, ce sont ces entit</w:t>
      </w:r>
      <w:r w:rsidR="004C304B">
        <w:t>é</w:t>
      </w:r>
      <w:r w:rsidRPr="004F222C">
        <w:t xml:space="preserve">s qui relient les différentes parties entre elles, que ce soit les katas ou le système d'utilisateurs. </w:t>
      </w:r>
    </w:p>
    <w:p w14:paraId="74DC6B40" w14:textId="77777777" w:rsidR="004F222C" w:rsidRPr="004F222C" w:rsidRDefault="004F222C" w:rsidP="004F222C"/>
    <w:p w14:paraId="0A9F0780" w14:textId="77777777" w:rsidR="00A90C3D" w:rsidRDefault="004F222C" w:rsidP="00A90C3D">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6B7C5855" wp14:editId="789A7710">
            <wp:extent cx="5760720" cy="1923415"/>
            <wp:effectExtent l="0" t="0" r="5080" b="0"/>
            <wp:docPr id="11" name="Image 11"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wHhQe8FZqmQ34QhHA6BCcQoSMziDJYs6jHcWe-kotmeV6sXmDbt9uVaH5Wmk9cONPyFVH82GRFTRmMSsZShqm8202s-VGw-IhiylXfQe7RfFYHbR7wHXfDDzniZcIFYen6e9ZPW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192341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307349F" w14:textId="0269C018" w:rsidR="00542779" w:rsidRDefault="00A90C3D" w:rsidP="00A90C3D">
      <w:pPr>
        <w:pStyle w:val="Lgende"/>
        <w:jc w:val="center"/>
      </w:pPr>
      <w:bookmarkStart w:id="46" w:name="_Toc12274096"/>
      <w:r>
        <w:t xml:space="preserve">Figure </w:t>
      </w:r>
      <w:fldSimple w:instr=" SEQ Figure \* ARABIC ">
        <w:r w:rsidR="001143A6">
          <w:rPr>
            <w:noProof/>
          </w:rPr>
          <w:t>4</w:t>
        </w:r>
      </w:fldSimple>
      <w:r>
        <w:t xml:space="preserve"> - Vue des programmes</w:t>
      </w:r>
      <w:r w:rsidR="003976A3">
        <w:t xml:space="preserve"> (AV, 2019)</w:t>
      </w:r>
      <w:bookmarkEnd w:id="46"/>
    </w:p>
    <w:p w14:paraId="1CF75B76" w14:textId="77777777" w:rsidR="004F222C" w:rsidRPr="004F222C" w:rsidRDefault="004F222C" w:rsidP="004F222C"/>
    <w:p w14:paraId="042E2305" w14:textId="5F903244" w:rsidR="00542779" w:rsidRPr="004F222C" w:rsidRDefault="004F222C" w:rsidP="009C0196">
      <w:pPr>
        <w:pStyle w:val="VRAINORMAL"/>
        <w:ind w:firstLine="0"/>
      </w:pPr>
      <w:r w:rsidRPr="004F222C">
        <w:t xml:space="preserve">Les programmes sont des ensembles de katas créé par un Sensei, auxquels un utilisateur peut s’abonner et y sauvegarder sa progression. Ils sont orientés sur un langages de programmation (ou type </w:t>
      </w:r>
      <w:r w:rsidR="00542779">
        <w:t>de kata</w:t>
      </w:r>
      <w:r w:rsidRPr="004F222C">
        <w:t xml:space="preserve">) en particulier, ce qui oblige son créateur à ne poster que des kata correspondant au langage du programme. De cette  manière, le créateur est obligé de séparer les kata par langages et non par notions. </w:t>
      </w:r>
    </w:p>
    <w:tbl>
      <w:tblPr>
        <w:tblW w:w="9026" w:type="dxa"/>
        <w:tblCellMar>
          <w:top w:w="15" w:type="dxa"/>
          <w:left w:w="15" w:type="dxa"/>
          <w:bottom w:w="15" w:type="dxa"/>
          <w:right w:w="15" w:type="dxa"/>
        </w:tblCellMar>
        <w:tblLook w:val="04A0" w:firstRow="1" w:lastRow="0" w:firstColumn="1" w:lastColumn="0" w:noHBand="0" w:noVBand="1"/>
      </w:tblPr>
      <w:tblGrid>
        <w:gridCol w:w="3420"/>
        <w:gridCol w:w="2635"/>
        <w:gridCol w:w="2971"/>
      </w:tblGrid>
      <w:tr w:rsidR="004F222C" w:rsidRPr="004F222C" w14:paraId="1ADA910E" w14:textId="77777777" w:rsidTr="004F222C">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6BE4C" w14:textId="77777777" w:rsidR="004F222C" w:rsidRPr="004F222C" w:rsidRDefault="004F222C" w:rsidP="004C304B">
            <w:r w:rsidRPr="004F222C">
              <w:t>Par notions</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DF4EB1" w14:textId="77777777" w:rsidR="004F222C" w:rsidRPr="004F222C" w:rsidRDefault="004F222C" w:rsidP="004C304B">
            <w:r w:rsidRPr="004F222C">
              <w:t>Par langage</w:t>
            </w:r>
          </w:p>
        </w:tc>
      </w:tr>
      <w:tr w:rsidR="004C304B" w:rsidRPr="004F222C" w14:paraId="263BD96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B74C4" w14:textId="77777777" w:rsidR="004F222C" w:rsidRPr="004F222C" w:rsidRDefault="004F222C" w:rsidP="004C304B">
            <w:r w:rsidRPr="004F222C">
              <w:t>Programme - Les listes</w:t>
            </w:r>
          </w:p>
          <w:p w14:paraId="29DBD5F0" w14:textId="462B18FB" w:rsidR="004F222C" w:rsidRPr="004F222C" w:rsidRDefault="004F222C" w:rsidP="004C304B">
            <w:pPr>
              <w:pStyle w:val="Paragraphedeliste"/>
              <w:numPr>
                <w:ilvl w:val="2"/>
                <w:numId w:val="18"/>
              </w:numPr>
              <w:ind w:left="452"/>
            </w:pPr>
            <w:r w:rsidRPr="004F222C">
              <w:t>Les listes en Java</w:t>
            </w:r>
          </w:p>
          <w:p w14:paraId="71AB0E6F" w14:textId="78C1177A" w:rsidR="004F222C" w:rsidRPr="004F222C" w:rsidRDefault="004F222C" w:rsidP="004C304B">
            <w:pPr>
              <w:pStyle w:val="Paragraphedeliste"/>
              <w:numPr>
                <w:ilvl w:val="2"/>
                <w:numId w:val="18"/>
              </w:numPr>
              <w:ind w:left="452"/>
            </w:pPr>
            <w:r w:rsidRPr="004F222C">
              <w:t>Les listes en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CDBEFD" w14:textId="77777777" w:rsidR="004C304B" w:rsidRDefault="004F222C" w:rsidP="004C304B">
            <w:r w:rsidRPr="004F222C">
              <w:t xml:space="preserve">Programme </w:t>
            </w:r>
            <w:r w:rsidR="00542779">
              <w:t>–</w:t>
            </w:r>
            <w:r w:rsidRPr="004F222C">
              <w:t xml:space="preserve"> Java</w:t>
            </w:r>
          </w:p>
          <w:p w14:paraId="3EC9BD4B" w14:textId="7E6CB491" w:rsidR="004F222C" w:rsidRPr="004F222C" w:rsidRDefault="004F222C" w:rsidP="004C304B">
            <w:pPr>
              <w:pStyle w:val="Paragraphedeliste"/>
              <w:numPr>
                <w:ilvl w:val="2"/>
                <w:numId w:val="18"/>
              </w:numPr>
              <w:ind w:left="407"/>
            </w:pPr>
            <w:r w:rsidRPr="004F222C">
              <w:t>Les lis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C507" w14:textId="5E43201D" w:rsidR="004F222C" w:rsidRPr="004F222C" w:rsidRDefault="004F222C" w:rsidP="004C304B">
            <w:r w:rsidRPr="004F222C">
              <w:t xml:space="preserve">Programme </w:t>
            </w:r>
            <w:r w:rsidR="00542779">
              <w:t>–</w:t>
            </w:r>
            <w:r w:rsidRPr="004F222C">
              <w:t xml:space="preserve"> Python</w:t>
            </w:r>
          </w:p>
          <w:p w14:paraId="16F3E8EF" w14:textId="7A0FEEF8" w:rsidR="004F222C" w:rsidRPr="004F222C" w:rsidRDefault="004F222C" w:rsidP="004C304B">
            <w:pPr>
              <w:pStyle w:val="Paragraphedeliste"/>
              <w:numPr>
                <w:ilvl w:val="2"/>
                <w:numId w:val="18"/>
              </w:numPr>
              <w:ind w:left="438"/>
            </w:pPr>
            <w:r w:rsidRPr="004F222C">
              <w:t>Les listes</w:t>
            </w:r>
          </w:p>
        </w:tc>
      </w:tr>
    </w:tbl>
    <w:p w14:paraId="61683E58" w14:textId="66477CEB" w:rsidR="00542779" w:rsidRDefault="00542779" w:rsidP="004C304B">
      <w:pPr>
        <w:pStyle w:val="Lgende"/>
        <w:jc w:val="center"/>
      </w:pPr>
      <w:bookmarkStart w:id="47" w:name="_Toc12277268"/>
      <w:r>
        <w:t xml:space="preserve">Tableau </w:t>
      </w:r>
      <w:fldSimple w:instr=" SEQ Tableau \* ARABIC ">
        <w:r w:rsidR="00EF163A">
          <w:rPr>
            <w:noProof/>
          </w:rPr>
          <w:t>1</w:t>
        </w:r>
      </w:fldSimple>
      <w:r>
        <w:t xml:space="preserve"> - Les programmes par notion / par langage</w:t>
      </w:r>
      <w:bookmarkEnd w:id="47"/>
    </w:p>
    <w:p w14:paraId="5562F661" w14:textId="77777777" w:rsidR="004C304B" w:rsidRDefault="004F222C" w:rsidP="004C304B">
      <w:pPr>
        <w:pStyle w:val="VRAINORMAL"/>
        <w:ind w:firstLine="0"/>
      </w:pPr>
      <w:r w:rsidRPr="004F222C">
        <w:t xml:space="preserve">Les programmes sont agencé en “carte” (éléments de </w:t>
      </w:r>
      <w:proofErr w:type="spellStart"/>
      <w:r w:rsidRPr="004F222C">
        <w:t>bootstrap</w:t>
      </w:r>
      <w:proofErr w:type="spellEnd"/>
      <w:r w:rsidRPr="004F222C">
        <w:t xml:space="preserve">, voir </w:t>
      </w:r>
      <w:r w:rsidRPr="004F222C">
        <w:rPr>
          <w:color w:val="FF0000"/>
        </w:rPr>
        <w:t>FIG N</w:t>
      </w:r>
      <w:r w:rsidRPr="004F222C">
        <w:t xml:space="preserve">). Toutes ces informations </w:t>
      </w:r>
      <w:r w:rsidRPr="004F222C">
        <w:rPr>
          <w:color w:val="FF0000"/>
        </w:rPr>
        <w:t>(FIG N)</w:t>
      </w:r>
      <w:r w:rsidRPr="004F222C">
        <w:t xml:space="preserve"> permettent d’orienter l’utilisateur de manière optimal lorsqu’il s'agit de choisir un programme</w:t>
      </w:r>
    </w:p>
    <w:tbl>
      <w:tblPr>
        <w:tblW w:w="9026" w:type="dxa"/>
        <w:tblBorders>
          <w:insideV w:val="single" w:sz="4" w:space="0" w:color="auto"/>
        </w:tblBorders>
        <w:tblCellMar>
          <w:top w:w="15" w:type="dxa"/>
          <w:left w:w="15" w:type="dxa"/>
          <w:bottom w:w="15" w:type="dxa"/>
          <w:right w:w="15" w:type="dxa"/>
        </w:tblCellMar>
        <w:tblLook w:val="04A0" w:firstRow="1" w:lastRow="0" w:firstColumn="1" w:lastColumn="0" w:noHBand="0" w:noVBand="1"/>
      </w:tblPr>
      <w:tblGrid>
        <w:gridCol w:w="5252"/>
        <w:gridCol w:w="3774"/>
      </w:tblGrid>
      <w:tr w:rsidR="004C304B" w:rsidRPr="004C304B" w14:paraId="3A3C784F" w14:textId="77777777" w:rsidTr="00D554D2">
        <w:tc>
          <w:tcPr>
            <w:tcW w:w="0" w:type="auto"/>
            <w:tcMar>
              <w:top w:w="100" w:type="dxa"/>
              <w:left w:w="100" w:type="dxa"/>
              <w:bottom w:w="100" w:type="dxa"/>
              <w:right w:w="100" w:type="dxa"/>
            </w:tcMar>
            <w:hideMark/>
          </w:tcPr>
          <w:p w14:paraId="5092CB7E" w14:textId="77777777" w:rsidR="004C304B" w:rsidRDefault="004C304B" w:rsidP="00D554D2">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CE03043" wp14:editId="381A06C7">
                  <wp:extent cx="1758060" cy="1131849"/>
                  <wp:effectExtent l="0" t="0" r="0" b="0"/>
                  <wp:docPr id="10" name="Image 10" descr="https://lh3.googleusercontent.com/gmZZe9pWP-52wxBKYzkLc04yJ1cTaH8n3A_uh0jSRS6sacNLb8ikeROuRoK7SNuNBWQjaQnL8_O7eGc_DD-3gC9xKILaS6rNlIJS4q-f_qvHjUnD6_GAl8DRMiMFnd0rCBNcO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gmZZe9pWP-52wxBKYzkLc04yJ1cTaH8n3A_uh0jSRS6sacNLb8ikeROuRoK7SNuNBWQjaQnL8_O7eGc_DD-3gC9xKILaS6rNlIJS4q-f_qvHjUnD6_GAl8DRMiMFnd0rCBNcOBU-"/>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44625" cy="11875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2A957BF6" w14:textId="77777777" w:rsidR="004C304B" w:rsidRPr="004F222C" w:rsidRDefault="004C304B" w:rsidP="00D554D2">
            <w:pPr>
              <w:pStyle w:val="Lgende"/>
              <w:jc w:val="center"/>
            </w:pPr>
            <w:bookmarkStart w:id="48" w:name="_Toc12274097"/>
            <w:r>
              <w:t xml:space="preserve">Figure </w:t>
            </w:r>
            <w:fldSimple w:instr=" SEQ Figure \* ARABIC ">
              <w:r>
                <w:rPr>
                  <w:noProof/>
                </w:rPr>
                <w:t>5</w:t>
              </w:r>
            </w:fldSimple>
            <w:r>
              <w:t xml:space="preserve"> - Carte d'un programme (AV, 2019)</w:t>
            </w:r>
            <w:bookmarkEnd w:id="48"/>
          </w:p>
        </w:tc>
        <w:tc>
          <w:tcPr>
            <w:tcW w:w="0" w:type="auto"/>
            <w:tcMar>
              <w:top w:w="100" w:type="dxa"/>
              <w:left w:w="100" w:type="dxa"/>
              <w:bottom w:w="100" w:type="dxa"/>
              <w:right w:w="100" w:type="dxa"/>
            </w:tcMar>
            <w:hideMark/>
          </w:tcPr>
          <w:p w14:paraId="43C16861" w14:textId="2A52FE0B" w:rsidR="004C304B" w:rsidRPr="004C304B" w:rsidRDefault="004C304B" w:rsidP="004C304B">
            <w:pPr>
              <w:pStyle w:val="Paragraphedeliste"/>
              <w:numPr>
                <w:ilvl w:val="0"/>
                <w:numId w:val="7"/>
              </w:numPr>
              <w:textAlignment w:val="baseline"/>
              <w:rPr>
                <w:rFonts w:ascii="Arial" w:hAnsi="Arial" w:cs="Arial"/>
                <w:color w:val="000000"/>
                <w:sz w:val="22"/>
                <w:szCs w:val="22"/>
              </w:rPr>
            </w:pPr>
            <w:r w:rsidRPr="004C304B">
              <w:rPr>
                <w:rFonts w:ascii="Arial" w:hAnsi="Arial" w:cs="Arial"/>
                <w:color w:val="000000"/>
                <w:sz w:val="22"/>
                <w:szCs w:val="22"/>
              </w:rPr>
              <w:t>Titre</w:t>
            </w:r>
          </w:p>
          <w:p w14:paraId="6DCE2D2C"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 du Sensei</w:t>
            </w:r>
          </w:p>
          <w:p w14:paraId="19A7EC52"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Langage</w:t>
            </w:r>
          </w:p>
          <w:p w14:paraId="5A21B8AA"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Description</w:t>
            </w:r>
          </w:p>
          <w:p w14:paraId="5AB63869"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Tags</w:t>
            </w:r>
          </w:p>
          <w:p w14:paraId="1B9EE824" w14:textId="77777777" w:rsidR="004C304B" w:rsidRPr="004C304B"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bre de kata</w:t>
            </w:r>
          </w:p>
        </w:tc>
      </w:tr>
    </w:tbl>
    <w:p w14:paraId="566C4E22" w14:textId="0EF7D996" w:rsidR="004F222C" w:rsidRPr="004F222C" w:rsidRDefault="004F222C" w:rsidP="004C304B">
      <w:pPr>
        <w:pStyle w:val="VRAINORMAL"/>
        <w:ind w:firstLine="0"/>
      </w:pPr>
      <w:r w:rsidRPr="004F222C">
        <w:t>.</w:t>
      </w:r>
    </w:p>
    <w:p w14:paraId="1D034607" w14:textId="40C11443" w:rsidR="00B04FBE" w:rsidRPr="00B04FBE" w:rsidRDefault="004F222C" w:rsidP="00B04FBE">
      <w:pPr>
        <w:pStyle w:val="Titre2"/>
      </w:pPr>
      <w:bookmarkStart w:id="49" w:name="_Toc12281092"/>
      <w:r w:rsidRPr="004F222C">
        <w:lastRenderedPageBreak/>
        <w:t>Implémentation</w:t>
      </w:r>
      <w:bookmarkEnd w:id="49"/>
    </w:p>
    <w:p w14:paraId="116AD2C3" w14:textId="55B85175" w:rsidR="004F222C" w:rsidRPr="004F222C" w:rsidRDefault="004F222C" w:rsidP="004B4747">
      <w:pPr>
        <w:numPr>
          <w:ilvl w:val="0"/>
          <w:numId w:val="8"/>
        </w:numPr>
        <w:jc w:val="both"/>
        <w:textAlignment w:val="baseline"/>
        <w:rPr>
          <w:rFonts w:ascii="Arial" w:hAnsi="Arial" w:cs="Arial"/>
          <w:b/>
          <w:bCs/>
          <w:color w:val="000000"/>
          <w:sz w:val="22"/>
          <w:szCs w:val="22"/>
        </w:rPr>
      </w:pPr>
      <w:proofErr w:type="spellStart"/>
      <w:r w:rsidRPr="004F222C">
        <w:rPr>
          <w:rFonts w:ascii="Arial" w:hAnsi="Arial" w:cs="Arial"/>
          <w:b/>
          <w:bCs/>
          <w:color w:val="000000"/>
          <w:sz w:val="22"/>
          <w:szCs w:val="22"/>
        </w:rPr>
        <w:t>Missing</w:t>
      </w:r>
      <w:proofErr w:type="spellEnd"/>
      <w:r w:rsidRPr="004F222C">
        <w:rPr>
          <w:rFonts w:ascii="Arial" w:hAnsi="Arial" w:cs="Arial"/>
          <w:b/>
          <w:bCs/>
          <w:color w:val="000000"/>
          <w:sz w:val="22"/>
          <w:szCs w:val="22"/>
        </w:rPr>
        <w:t xml:space="preserve"> diagramme </w:t>
      </w:r>
      <w:r w:rsidR="00A0259B">
        <w:rPr>
          <w:rFonts w:ascii="Arial" w:hAnsi="Arial" w:cs="Arial"/>
          <w:b/>
          <w:bCs/>
          <w:color w:val="000000"/>
          <w:sz w:val="22"/>
          <w:szCs w:val="22"/>
        </w:rPr>
        <w:t xml:space="preserve"> mettre le diagramme de classe, avec les fonctions qui ne concerne que les diagramme, </w:t>
      </w:r>
      <w:r w:rsidR="00B04FBE" w:rsidRPr="00B04FBE">
        <w:rPr>
          <w:rFonts w:ascii="Arial" w:hAnsi="Arial" w:cs="Arial"/>
          <w:b/>
          <w:bCs/>
          <w:color w:val="FF0000"/>
          <w:sz w:val="22"/>
          <w:szCs w:val="22"/>
        </w:rPr>
        <w:t>JE SAIS PAS ENCORE OU METTRE</w:t>
      </w:r>
    </w:p>
    <w:p w14:paraId="16047C17" w14:textId="77777777" w:rsidR="00542779" w:rsidRDefault="00542779" w:rsidP="004F222C">
      <w:pPr>
        <w:jc w:val="both"/>
        <w:rPr>
          <w:rFonts w:ascii="Arial" w:hAnsi="Arial" w:cs="Arial"/>
          <w:b/>
          <w:bCs/>
          <w:color w:val="000000"/>
          <w:sz w:val="22"/>
          <w:szCs w:val="22"/>
        </w:rPr>
      </w:pPr>
    </w:p>
    <w:p w14:paraId="50FD8469" w14:textId="77777777" w:rsidR="00A0259B" w:rsidRDefault="0041083E" w:rsidP="00A0259B">
      <w:pPr>
        <w:pStyle w:val="Titre2"/>
      </w:pPr>
      <w:bookmarkStart w:id="50" w:name="_Toc12281093"/>
      <w:r w:rsidRPr="004F222C">
        <w:t>Filtrer un programme</w:t>
      </w:r>
      <w:bookmarkEnd w:id="50"/>
    </w:p>
    <w:p w14:paraId="7E5125C9" w14:textId="2C79A00B" w:rsidR="00132C0C" w:rsidRDefault="0041083E" w:rsidP="00A0259B">
      <w:pPr>
        <w:pStyle w:val="VRAINORMAL"/>
        <w:ind w:firstLine="0"/>
      </w:pPr>
      <w:r w:rsidRPr="004F222C">
        <w:t xml:space="preserve">Les </w:t>
      </w:r>
      <w:r w:rsidR="00A90C3D">
        <w:t>cartes programme</w:t>
      </w:r>
      <w:r w:rsidRPr="004F222C">
        <w:t xml:space="preserve"> ont été conçu pour être filtrable</w:t>
      </w:r>
      <w:r w:rsidR="00132C0C">
        <w:t>, pour que l’utilisateur puisse s’y retrouver avec la multitude de programme présent sur la plateforme. En effet, il est possible d’appliquer un filtre</w:t>
      </w:r>
      <w:r w:rsidR="00132C0C" w:rsidRPr="00132C0C">
        <w:rPr>
          <w:color w:val="FF0000"/>
        </w:rPr>
        <w:t xml:space="preserve"> (Voir figure N)</w:t>
      </w:r>
      <w:r w:rsidR="00132C0C">
        <w:t xml:space="preserve"> sur, le nom du Sensei, le langage du programme et ses tags.</w:t>
      </w:r>
    </w:p>
    <w:p w14:paraId="09772CE9" w14:textId="77777777" w:rsidR="00132C0C" w:rsidRPr="004F222C" w:rsidRDefault="00132C0C" w:rsidP="00132C0C">
      <w:pPr>
        <w:pStyle w:val="Paragraphedeliste"/>
        <w:ind w:left="2160"/>
        <w:jc w:val="both"/>
      </w:pPr>
    </w:p>
    <w:p w14:paraId="3FD27ABA" w14:textId="3AB4B881"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31E5175" wp14:editId="4C7E3C12">
            <wp:extent cx="4993200" cy="1659600"/>
            <wp:effectExtent l="0" t="0" r="0" b="4445"/>
            <wp:docPr id="8" name="Image 8"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wHhQe8FZqmQ34QhHA6BCcQoSMziDJYs6jHcWe-kotmeV6sXmDbt9uVaH5Wmk9cONPyFVH82GRFTRmMSsZShqm8202s-VGw-IhiylXfQe7RfFYHbR7wHXfDDzniZcIFYen6e9ZPW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93200" cy="16596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53CA1428" w14:textId="2B1CAC17" w:rsidR="0041083E" w:rsidRPr="004F222C" w:rsidRDefault="00132C0C" w:rsidP="00132C0C">
      <w:pPr>
        <w:pStyle w:val="Lgende"/>
        <w:jc w:val="center"/>
      </w:pPr>
      <w:bookmarkStart w:id="51" w:name="_Toc12274098"/>
      <w:r>
        <w:t xml:space="preserve">Figure </w:t>
      </w:r>
      <w:fldSimple w:instr=" SEQ Figure \* ARABIC ">
        <w:r w:rsidR="001143A6">
          <w:rPr>
            <w:noProof/>
          </w:rPr>
          <w:t>6</w:t>
        </w:r>
      </w:fldSimple>
      <w:r>
        <w:t xml:space="preserve"> - Vue des  programmes, aucun filtre (A</w:t>
      </w:r>
      <w:r w:rsidR="003976A3">
        <w:t>V,</w:t>
      </w:r>
      <w:r>
        <w:t>, 2019)</w:t>
      </w:r>
      <w:bookmarkEnd w:id="51"/>
    </w:p>
    <w:p w14:paraId="0A742AD6" w14:textId="77777777" w:rsidR="0041083E" w:rsidRPr="004F222C" w:rsidRDefault="0041083E" w:rsidP="0041083E"/>
    <w:p w14:paraId="4B8C331E" w14:textId="77777777"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F0A4986" wp14:editId="21D35DB3">
            <wp:extent cx="4993200" cy="1602000"/>
            <wp:effectExtent l="0" t="0" r="0" b="0"/>
            <wp:docPr id="5" name="Image 5" descr="https://lh3.googleusercontent.com/iZA_6PPqeChjXmV2swHXU9vkrhkT5jmdGYDhG0fhkWhvVbMZ83eQYn5l5VpAp5ZIZkkog295ks_806WDNP9ImWQMlkuQFtAnatV1O_khSWyoXLFHxI5KdMo4nxvUl1auo7IYtCJ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iZA_6PPqeChjXmV2swHXU9vkrhkT5jmdGYDhG0fhkWhvVbMZ83eQYn5l5VpAp5ZIZkkog295ks_806WDNP9ImWQMlkuQFtAnatV1O_khSWyoXLFHxI5KdMo4nxvUl1auo7IYtCJ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93200" cy="16020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259C013A" w14:textId="07097564" w:rsidR="0041083E" w:rsidRPr="004F222C" w:rsidRDefault="00132C0C" w:rsidP="00132C0C">
      <w:pPr>
        <w:pStyle w:val="Lgende"/>
        <w:jc w:val="center"/>
      </w:pPr>
      <w:bookmarkStart w:id="52" w:name="_Toc12274099"/>
      <w:r>
        <w:t xml:space="preserve">Figure </w:t>
      </w:r>
      <w:fldSimple w:instr=" SEQ Figure \* ARABIC ">
        <w:r w:rsidR="001143A6">
          <w:rPr>
            <w:noProof/>
          </w:rPr>
          <w:t>7</w:t>
        </w:r>
      </w:fldSimple>
      <w:r>
        <w:t xml:space="preserve"> - Vue des programmes, Filtre sur tag "</w:t>
      </w:r>
      <w:proofErr w:type="spellStart"/>
      <w:r>
        <w:t>list</w:t>
      </w:r>
      <w:proofErr w:type="spellEnd"/>
      <w:r>
        <w:t>" appliqué (A</w:t>
      </w:r>
      <w:r w:rsidR="003976A3">
        <w:t>V</w:t>
      </w:r>
      <w:r>
        <w:t>, 2019)</w:t>
      </w:r>
      <w:bookmarkEnd w:id="52"/>
    </w:p>
    <w:p w14:paraId="6CE7CB5C" w14:textId="77777777" w:rsidR="0041083E" w:rsidRPr="004F222C" w:rsidRDefault="0041083E" w:rsidP="0041083E"/>
    <w:p w14:paraId="13717898" w14:textId="218051CE" w:rsidR="0041083E" w:rsidRPr="00132C0C" w:rsidRDefault="00132C0C" w:rsidP="00132C0C">
      <w:pPr>
        <w:pStyle w:val="VRAINORMAL"/>
        <w:ind w:firstLine="0"/>
        <w:rPr>
          <w:u w:val="single"/>
        </w:rPr>
      </w:pPr>
      <w:r>
        <w:rPr>
          <w:u w:val="single"/>
        </w:rPr>
        <w:t xml:space="preserve">Filtre sur la page : </w:t>
      </w:r>
      <w:r w:rsidR="0041083E" w:rsidRPr="00132C0C">
        <w:rPr>
          <w:u w:val="single"/>
        </w:rPr>
        <w:t>Tous les programmes</w:t>
      </w:r>
    </w:p>
    <w:p w14:paraId="032C0F8D" w14:textId="096EA991" w:rsidR="0041083E" w:rsidRPr="00414BCA" w:rsidRDefault="0041083E" w:rsidP="00A90C3D">
      <w:pPr>
        <w:pStyle w:val="VRAINORMAL"/>
        <w:ind w:firstLine="0"/>
        <w:rPr>
          <w:color w:val="000000" w:themeColor="text1"/>
        </w:rPr>
      </w:pPr>
      <w:r w:rsidRPr="00414BCA">
        <w:rPr>
          <w:color w:val="000000" w:themeColor="text1"/>
        </w:rPr>
        <w:t xml:space="preserve">Dans le cas de la page “tous les programmes”, à chaque fois que l’utilisateur clique sur un champs de filtre, le client va demander au Gateway de lui fournir une nouvelle liste de programme comportant </w:t>
      </w:r>
      <w:r w:rsidR="00414BCA" w:rsidRPr="00414BCA">
        <w:rPr>
          <w:color w:val="000000" w:themeColor="text1"/>
        </w:rPr>
        <w:t xml:space="preserve">les programmes correspondants au </w:t>
      </w:r>
      <w:r w:rsidRPr="00414BCA">
        <w:rPr>
          <w:color w:val="000000" w:themeColor="text1"/>
        </w:rPr>
        <w:t>filtre</w:t>
      </w:r>
      <w:r w:rsidR="00414BCA" w:rsidRPr="00414BCA">
        <w:rPr>
          <w:color w:val="000000" w:themeColor="text1"/>
        </w:rPr>
        <w:t xml:space="preserve"> souhaité.</w:t>
      </w:r>
      <w:r w:rsidRPr="00414BCA">
        <w:rPr>
          <w:color w:val="000000" w:themeColor="text1"/>
        </w:rPr>
        <w:t xml:space="preserve"> Le filtre n’est pas directement appliqué sur les programmes déjà récupéré, car dans le cas où le site contiendrait un nombre de programme conséquent, il ne serait pas tous rapatrié sur la page d'accueil (pour des questions de </w:t>
      </w:r>
      <w:r w:rsidR="00A90C3D" w:rsidRPr="00414BCA">
        <w:rPr>
          <w:color w:val="000000" w:themeColor="text1"/>
        </w:rPr>
        <w:t>charges</w:t>
      </w:r>
      <w:r w:rsidRPr="00414BCA">
        <w:rPr>
          <w:color w:val="000000" w:themeColor="text1"/>
        </w:rPr>
        <w:t xml:space="preserve"> et de temps de traitement). Ce qui permet donc de filtrer sur le contenu présent dans la base de données, et non le contenu limité de la requête effectuée au préalable pour afficher</w:t>
      </w:r>
      <w:r w:rsidR="00A90C3D" w:rsidRPr="00414BCA">
        <w:rPr>
          <w:color w:val="000000" w:themeColor="text1"/>
        </w:rPr>
        <w:t xml:space="preserve"> les </w:t>
      </w:r>
      <w:r w:rsidRPr="00414BCA">
        <w:rPr>
          <w:color w:val="000000" w:themeColor="text1"/>
        </w:rPr>
        <w:t>programmes.</w:t>
      </w:r>
    </w:p>
    <w:p w14:paraId="59B2DC44" w14:textId="77777777" w:rsidR="00A90C3D" w:rsidRDefault="00A90C3D" w:rsidP="00132C0C">
      <w:pPr>
        <w:pStyle w:val="VRAINORMAL"/>
        <w:ind w:firstLine="0"/>
      </w:pPr>
    </w:p>
    <w:p w14:paraId="3F2452D1" w14:textId="7FAAE227" w:rsidR="0041083E" w:rsidRPr="00132C0C" w:rsidRDefault="00132C0C" w:rsidP="00132C0C">
      <w:pPr>
        <w:pStyle w:val="VRAINORMAL"/>
        <w:ind w:firstLine="0"/>
        <w:rPr>
          <w:u w:val="single"/>
        </w:rPr>
      </w:pPr>
      <w:r>
        <w:rPr>
          <w:u w:val="single"/>
        </w:rPr>
        <w:t xml:space="preserve">Filtre sur les pages : </w:t>
      </w:r>
      <w:r w:rsidR="0041083E" w:rsidRPr="00132C0C">
        <w:rPr>
          <w:u w:val="single"/>
        </w:rPr>
        <w:t>Mes programmes &amp; Mes abonnements</w:t>
      </w:r>
    </w:p>
    <w:p w14:paraId="5FD41438" w14:textId="7934D721" w:rsidR="00A90C3D" w:rsidRDefault="0041083E" w:rsidP="00A90C3D">
      <w:pPr>
        <w:pStyle w:val="VRAINORMAL"/>
        <w:ind w:firstLine="0"/>
      </w:pPr>
      <w:r w:rsidRPr="00A90C3D">
        <w:t xml:space="preserve">En ce qui concerne les pages “Mes programmes” et “Mes abonnements”, comme les programmes sont en quelque sorte déjà triés, </w:t>
      </w:r>
      <w:r w:rsidR="00414BCA">
        <w:t>l</w:t>
      </w:r>
      <w:r w:rsidR="00A90C3D">
        <w:t>e filtre lors d’un clique utilisateur s’effectue sur le contenu de la requête effectuée lors du chargement de la page.</w:t>
      </w:r>
    </w:p>
    <w:p w14:paraId="7DA203C9" w14:textId="77777777" w:rsidR="004D3002" w:rsidRDefault="004D3002" w:rsidP="00A90C3D">
      <w:pPr>
        <w:pStyle w:val="Titre2"/>
      </w:pPr>
    </w:p>
    <w:p w14:paraId="0FB25EB6" w14:textId="255D0BFF" w:rsidR="00A90C3D" w:rsidRDefault="0041083E" w:rsidP="00A90C3D">
      <w:pPr>
        <w:pStyle w:val="Titre2"/>
      </w:pPr>
      <w:bookmarkStart w:id="53" w:name="_Toc12281094"/>
      <w:r w:rsidRPr="004F222C">
        <w:t>Recherche</w:t>
      </w:r>
      <w:bookmarkEnd w:id="53"/>
    </w:p>
    <w:p w14:paraId="750C2DDB" w14:textId="48E822E4" w:rsidR="00542779" w:rsidRDefault="00A90C3D" w:rsidP="00A90C3D">
      <w:pPr>
        <w:pStyle w:val="VRAINORMAL"/>
        <w:ind w:firstLine="0"/>
      </w:pPr>
      <w:r>
        <w:t>J’ai mis en place un petit outil de recherche, pour que l’utilisateur puisse rechercher les programmes sur leur titre.</w:t>
      </w:r>
    </w:p>
    <w:p w14:paraId="16D491AA" w14:textId="77777777" w:rsidR="00DE615E" w:rsidRDefault="00DE615E" w:rsidP="00542779">
      <w:pPr>
        <w:pStyle w:val="Titre2"/>
      </w:pPr>
    </w:p>
    <w:p w14:paraId="4A2443F4" w14:textId="0F3F9F72" w:rsidR="004F222C" w:rsidRDefault="004F222C" w:rsidP="00542779">
      <w:pPr>
        <w:pStyle w:val="Titre2"/>
      </w:pPr>
      <w:bookmarkStart w:id="54" w:name="_Toc12281095"/>
      <w:r w:rsidRPr="004F222C">
        <w:t>Gestion</w:t>
      </w:r>
      <w:bookmarkEnd w:id="54"/>
    </w:p>
    <w:p w14:paraId="49DB4792" w14:textId="76844E42" w:rsidR="004F222C" w:rsidRPr="004F222C" w:rsidRDefault="004D3002" w:rsidP="004F222C">
      <w:r>
        <w:t>Le créateur d’un programme se voit doté de 4 outils de gestions d’un programme, permettant de rendre leur utilisation la plus complète et intéressante possible.</w:t>
      </w:r>
    </w:p>
    <w:p w14:paraId="046D8BC5" w14:textId="4B78212B" w:rsidR="00542779" w:rsidRDefault="00542779" w:rsidP="00DE615E">
      <w:pPr>
        <w:keepNext/>
        <w:jc w:val="center"/>
      </w:pPr>
    </w:p>
    <w:p w14:paraId="7F560927" w14:textId="3F362987" w:rsidR="004D3002" w:rsidRPr="00310751" w:rsidRDefault="004F222C" w:rsidP="004F222C">
      <w:pPr>
        <w:jc w:val="both"/>
        <w:rPr>
          <w:rFonts w:ascii="Arial" w:hAnsi="Arial" w:cs="Arial"/>
          <w:color w:val="FF0000"/>
          <w:sz w:val="22"/>
          <w:szCs w:val="22"/>
          <w:u w:val="single"/>
        </w:rPr>
      </w:pPr>
      <w:proofErr w:type="spellStart"/>
      <w:r w:rsidRPr="00310751">
        <w:rPr>
          <w:rFonts w:ascii="Arial" w:hAnsi="Arial" w:cs="Arial"/>
          <w:color w:val="FF0000"/>
          <w:sz w:val="22"/>
          <w:szCs w:val="22"/>
          <w:u w:val="single"/>
        </w:rPr>
        <w:t>Créati</w:t>
      </w:r>
      <w:proofErr w:type="spellEnd"/>
    </w:p>
    <w:p w14:paraId="7D811C26" w14:textId="3AC053A7" w:rsidR="004F222C" w:rsidRPr="00310751" w:rsidRDefault="004F222C" w:rsidP="004F222C">
      <w:pPr>
        <w:jc w:val="both"/>
        <w:rPr>
          <w:color w:val="FF0000"/>
          <w:u w:val="single"/>
        </w:rPr>
      </w:pPr>
      <w:r w:rsidRPr="00310751">
        <w:rPr>
          <w:rFonts w:ascii="Arial" w:hAnsi="Arial" w:cs="Arial"/>
          <w:color w:val="FF0000"/>
          <w:sz w:val="22"/>
          <w:szCs w:val="22"/>
          <w:u w:val="single"/>
        </w:rPr>
        <w:t>Edition</w:t>
      </w:r>
    </w:p>
    <w:p w14:paraId="5D21D1A4" w14:textId="77777777" w:rsidR="004F222C" w:rsidRPr="00310751" w:rsidRDefault="004F222C" w:rsidP="004F222C">
      <w:pPr>
        <w:jc w:val="both"/>
        <w:rPr>
          <w:color w:val="FF0000"/>
          <w:u w:val="single"/>
        </w:rPr>
      </w:pPr>
      <w:r w:rsidRPr="00310751">
        <w:rPr>
          <w:rFonts w:ascii="Arial" w:hAnsi="Arial" w:cs="Arial"/>
          <w:color w:val="FF0000"/>
          <w:sz w:val="22"/>
          <w:szCs w:val="22"/>
          <w:u w:val="single"/>
        </w:rPr>
        <w:t>Suppression</w:t>
      </w:r>
    </w:p>
    <w:p w14:paraId="757479E2" w14:textId="77777777" w:rsidR="004F222C" w:rsidRPr="004D3002" w:rsidRDefault="004F222C" w:rsidP="004F222C">
      <w:pPr>
        <w:jc w:val="both"/>
        <w:rPr>
          <w:u w:val="single"/>
        </w:rPr>
      </w:pPr>
      <w:r w:rsidRPr="004D3002">
        <w:rPr>
          <w:rFonts w:ascii="Arial" w:hAnsi="Arial" w:cs="Arial"/>
          <w:color w:val="000000"/>
          <w:sz w:val="22"/>
          <w:szCs w:val="22"/>
          <w:u w:val="single"/>
        </w:rPr>
        <w:t>Duplication</w:t>
      </w:r>
    </w:p>
    <w:p w14:paraId="1074D63B" w14:textId="77777777" w:rsidR="004F222C" w:rsidRPr="004F222C" w:rsidRDefault="004F222C" w:rsidP="004F222C"/>
    <w:p w14:paraId="73551684" w14:textId="77777777" w:rsidR="004F222C" w:rsidRPr="004F222C" w:rsidRDefault="004F222C" w:rsidP="004F222C">
      <w:pPr>
        <w:spacing w:after="240"/>
      </w:pPr>
    </w:p>
    <w:p w14:paraId="224DB3CD" w14:textId="77777777" w:rsidR="004F222C" w:rsidRPr="004F222C" w:rsidRDefault="004F222C" w:rsidP="004F222C">
      <w:pPr>
        <w:pStyle w:val="Titre1"/>
      </w:pPr>
      <w:bookmarkStart w:id="55" w:name="_Toc12281096"/>
      <w:r w:rsidRPr="004F222C">
        <w:t>Les katas</w:t>
      </w:r>
      <w:bookmarkEnd w:id="55"/>
    </w:p>
    <w:p w14:paraId="46AB12CF" w14:textId="2B45C006" w:rsidR="004F222C" w:rsidRDefault="004F222C" w:rsidP="005C19D0">
      <w:pPr>
        <w:pStyle w:val="VRAINORMAL"/>
        <w:ind w:firstLine="0"/>
      </w:pPr>
      <w:r w:rsidRPr="004F222C">
        <w:t>Les kata sont le centre névralgique de l’application</w:t>
      </w:r>
      <w:r w:rsidR="00310751">
        <w:t xml:space="preserve">, </w:t>
      </w:r>
      <w:r w:rsidRPr="004F222C">
        <w:t>c’est sur eux que s’est portée la plus grosse partie du développement. Ce chapitre portera donc sur les katas, de la création de ceux-ci, à leur réalisation.</w:t>
      </w:r>
    </w:p>
    <w:p w14:paraId="44DA02C0" w14:textId="1FC9EFD7" w:rsidR="00A0259B" w:rsidRDefault="003976A3" w:rsidP="00A0259B">
      <w:pPr>
        <w:jc w:val="center"/>
      </w:pPr>
      <w:r>
        <w:rPr>
          <w:noProof/>
        </w:rPr>
        <w:drawing>
          <wp:inline distT="0" distB="0" distL="0" distR="0" wp14:anchorId="2102D6DC" wp14:editId="26F06CE6">
            <wp:extent cx="5760720" cy="1934845"/>
            <wp:effectExtent l="0" t="0" r="508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9-06-16 à 09.47.57.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1934845"/>
                    </a:xfrm>
                    <a:prstGeom prst="rect">
                      <a:avLst/>
                    </a:prstGeom>
                  </pic:spPr>
                </pic:pic>
              </a:graphicData>
            </a:graphic>
          </wp:inline>
        </w:drawing>
      </w:r>
    </w:p>
    <w:p w14:paraId="71F6A5E9" w14:textId="66BB07BC" w:rsidR="00A0259B" w:rsidRPr="004F222C" w:rsidRDefault="00A0259B" w:rsidP="00A0259B">
      <w:pPr>
        <w:pStyle w:val="Lgende"/>
        <w:jc w:val="center"/>
      </w:pPr>
      <w:bookmarkStart w:id="56" w:name="_Toc12274100"/>
      <w:r>
        <w:t xml:space="preserve">Figure </w:t>
      </w:r>
      <w:fldSimple w:instr=" SEQ Figure \* ARABIC ">
        <w:r w:rsidR="001143A6">
          <w:rPr>
            <w:noProof/>
          </w:rPr>
          <w:t>9</w:t>
        </w:r>
      </w:fldSimple>
      <w:r>
        <w:t xml:space="preserve"> - Vue des katas, </w:t>
      </w:r>
      <w:proofErr w:type="spellStart"/>
      <w:r>
        <w:t>Monji</w:t>
      </w:r>
      <w:proofErr w:type="spellEnd"/>
      <w:r>
        <w:t xml:space="preserve"> (A</w:t>
      </w:r>
      <w:r w:rsidR="003976A3">
        <w:t>V</w:t>
      </w:r>
      <w:r>
        <w:t>, 2019)</w:t>
      </w:r>
      <w:bookmarkEnd w:id="56"/>
    </w:p>
    <w:p w14:paraId="2BFD6C7D" w14:textId="77777777" w:rsidR="004F222C" w:rsidRPr="004F222C" w:rsidRDefault="004F222C" w:rsidP="004F222C"/>
    <w:p w14:paraId="57756EB2" w14:textId="5C199527" w:rsidR="004F222C" w:rsidRDefault="0044654D" w:rsidP="0044654D">
      <w:pPr>
        <w:pStyle w:val="VRAINORMAL"/>
        <w:ind w:firstLine="0"/>
      </w:pPr>
      <w:r w:rsidRPr="009128D2">
        <w:rPr>
          <w:color w:val="FF0000"/>
        </w:rPr>
        <w:t>Les</w:t>
      </w:r>
      <w:r w:rsidR="00A0259B" w:rsidRPr="009128D2">
        <w:rPr>
          <w:color w:val="FF0000"/>
        </w:rPr>
        <w:t xml:space="preserve"> kata</w:t>
      </w:r>
      <w:r w:rsidRPr="009128D2">
        <w:rPr>
          <w:color w:val="FF0000"/>
        </w:rPr>
        <w:t>s</w:t>
      </w:r>
      <w:r w:rsidR="00A0259B" w:rsidRPr="009128D2">
        <w:rPr>
          <w:color w:val="FF0000"/>
        </w:rPr>
        <w:t xml:space="preserve"> </w:t>
      </w:r>
      <w:r w:rsidRPr="009128D2">
        <w:rPr>
          <w:color w:val="FF0000"/>
        </w:rPr>
        <w:t>sont</w:t>
      </w:r>
      <w:r w:rsidR="00A0259B" w:rsidRPr="009128D2">
        <w:rPr>
          <w:color w:val="FF0000"/>
        </w:rPr>
        <w:t xml:space="preserve"> </w:t>
      </w:r>
      <w:r w:rsidRPr="009128D2">
        <w:rPr>
          <w:color w:val="FF0000"/>
        </w:rPr>
        <w:t>des</w:t>
      </w:r>
      <w:r w:rsidR="00A0259B" w:rsidRPr="009128D2">
        <w:rPr>
          <w:color w:val="FF0000"/>
        </w:rPr>
        <w:t xml:space="preserve"> exer</w:t>
      </w:r>
      <w:r w:rsidRPr="009128D2">
        <w:rPr>
          <w:color w:val="FF0000"/>
        </w:rPr>
        <w:t>cices créés p</w:t>
      </w:r>
      <w:r>
        <w:t xml:space="preserve">ar un Sensei, auxquels un </w:t>
      </w:r>
      <w:proofErr w:type="spellStart"/>
      <w:r>
        <w:t>Monji</w:t>
      </w:r>
      <w:proofErr w:type="spellEnd"/>
      <w:r>
        <w:t xml:space="preserve"> ou un autre Sensei peut participer, ils permettent de faire évoluer </w:t>
      </w:r>
      <w:r w:rsidR="003976A3">
        <w:t>la</w:t>
      </w:r>
      <w:r>
        <w:t xml:space="preserve"> progression</w:t>
      </w:r>
      <w:r w:rsidR="003976A3">
        <w:t xml:space="preserve"> d’un utilisateur</w:t>
      </w:r>
      <w:r>
        <w:t xml:space="preserve"> dans un programme, en le</w:t>
      </w:r>
      <w:r w:rsidR="00B54075">
        <w:t>s</w:t>
      </w:r>
      <w:r>
        <w:t xml:space="preserve"> </w:t>
      </w:r>
      <w:r w:rsidR="00B54075">
        <w:t>réalisant</w:t>
      </w:r>
      <w:r>
        <w:t>.</w:t>
      </w:r>
      <w:r w:rsidR="00B54075">
        <w:t xml:space="preserve"> De plus, ils sont eux aussi agencé sous forme de carte (</w:t>
      </w:r>
      <w:r w:rsidR="00CB3BF3">
        <w:t>voir figure N</w:t>
      </w:r>
      <w:r w:rsidR="00B54075">
        <w:t>), pour maintenir une cohérence dans l’affichage des ressources</w:t>
      </w:r>
      <w:r w:rsidR="00310751">
        <w:t xml:space="preserve"> à travers la plateforme</w:t>
      </w:r>
      <w:r w:rsidR="00B54075">
        <w:t>.</w:t>
      </w:r>
    </w:p>
    <w:p w14:paraId="30491619" w14:textId="77777777" w:rsidR="00B54075" w:rsidRPr="004F222C" w:rsidRDefault="00B54075" w:rsidP="0044654D">
      <w:pPr>
        <w:pStyle w:val="VRAINORMAL"/>
        <w:ind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31"/>
        <w:gridCol w:w="4531"/>
      </w:tblGrid>
      <w:tr w:rsidR="00341B45" w14:paraId="12AC22ED" w14:textId="77777777" w:rsidTr="00341B45">
        <w:tc>
          <w:tcPr>
            <w:tcW w:w="4531" w:type="dxa"/>
          </w:tcPr>
          <w:p w14:paraId="100C6FF9" w14:textId="5905211B" w:rsidR="00341B45" w:rsidRDefault="00341B45" w:rsidP="00341B45">
            <w:pPr>
              <w:keepNext/>
              <w:jc w:val="center"/>
            </w:pPr>
            <w:r>
              <w:rPr>
                <w:noProof/>
              </w:rPr>
              <w:drawing>
                <wp:inline distT="0" distB="0" distL="0" distR="0" wp14:anchorId="34D3FCB9" wp14:editId="1965B21D">
                  <wp:extent cx="2295488" cy="1216152"/>
                  <wp:effectExtent l="0" t="0" r="3810" b="317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e d’écran 2019-06-16 à 09.40.55.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23652" cy="1231073"/>
                          </a:xfrm>
                          <a:prstGeom prst="rect">
                            <a:avLst/>
                          </a:prstGeom>
                        </pic:spPr>
                      </pic:pic>
                    </a:graphicData>
                  </a:graphic>
                </wp:inline>
              </w:drawing>
            </w:r>
          </w:p>
          <w:p w14:paraId="251B2209" w14:textId="00C73E6E" w:rsidR="00341B45" w:rsidRDefault="00341B45" w:rsidP="00341B45">
            <w:pPr>
              <w:pStyle w:val="Lgende"/>
              <w:jc w:val="center"/>
            </w:pPr>
            <w:bookmarkStart w:id="57" w:name="_Toc12274101"/>
            <w:r>
              <w:t xml:space="preserve">Figure </w:t>
            </w:r>
            <w:fldSimple w:instr=" SEQ Figure \* ARABIC ">
              <w:r w:rsidR="001143A6">
                <w:rPr>
                  <w:noProof/>
                </w:rPr>
                <w:t>10</w:t>
              </w:r>
            </w:fldSimple>
            <w:r>
              <w:t xml:space="preserve"> - </w:t>
            </w:r>
            <w:proofErr w:type="spellStart"/>
            <w:r>
              <w:t>Uu</w:t>
            </w:r>
            <w:proofErr w:type="spellEnd"/>
            <w:r>
              <w:t xml:space="preserve"> kata, utilisateur Sensei (A</w:t>
            </w:r>
            <w:r w:rsidR="003976A3">
              <w:t>V</w:t>
            </w:r>
            <w:r>
              <w:t>, 2019)</w:t>
            </w:r>
            <w:bookmarkEnd w:id="57"/>
          </w:p>
        </w:tc>
        <w:tc>
          <w:tcPr>
            <w:tcW w:w="4531" w:type="dxa"/>
          </w:tcPr>
          <w:p w14:paraId="5B539D4F" w14:textId="77777777" w:rsidR="00341B45" w:rsidRDefault="00341B45" w:rsidP="00341B45"/>
          <w:p w14:paraId="3A4A40C8" w14:textId="5C37D925" w:rsidR="00341B45" w:rsidRDefault="00341B45" w:rsidP="004B4747">
            <w:pPr>
              <w:pStyle w:val="Paragraphedeliste"/>
              <w:numPr>
                <w:ilvl w:val="0"/>
                <w:numId w:val="27"/>
              </w:numPr>
            </w:pPr>
            <w:r>
              <w:t>Titre</w:t>
            </w:r>
          </w:p>
          <w:p w14:paraId="3C0A4B65" w14:textId="7B0DD910" w:rsidR="00341B45" w:rsidRDefault="00CB3BF3" w:rsidP="004B4747">
            <w:pPr>
              <w:pStyle w:val="Paragraphedeliste"/>
              <w:numPr>
                <w:ilvl w:val="0"/>
                <w:numId w:val="27"/>
              </w:numPr>
            </w:pPr>
            <w:r>
              <w:t>L’état</w:t>
            </w:r>
          </w:p>
          <w:p w14:paraId="2E4374C1" w14:textId="77777777" w:rsidR="00341B45" w:rsidRDefault="00341B45" w:rsidP="004B4747">
            <w:pPr>
              <w:pStyle w:val="Paragraphedeliste"/>
              <w:numPr>
                <w:ilvl w:val="0"/>
                <w:numId w:val="27"/>
              </w:numPr>
            </w:pPr>
            <w:r>
              <w:t xml:space="preserve">Niveau de difficulté </w:t>
            </w:r>
          </w:p>
          <w:p w14:paraId="1CF58997" w14:textId="41CD64B2" w:rsidR="00341B45" w:rsidRDefault="00341B45" w:rsidP="004B4747">
            <w:pPr>
              <w:pStyle w:val="Paragraphedeliste"/>
              <w:numPr>
                <w:ilvl w:val="0"/>
                <w:numId w:val="27"/>
              </w:numPr>
            </w:pPr>
            <w:r>
              <w:t>Menu du gestion, si authentifié en Sensei</w:t>
            </w:r>
          </w:p>
        </w:tc>
      </w:tr>
    </w:tbl>
    <w:p w14:paraId="27CF97FD" w14:textId="77777777" w:rsidR="002E1A0A" w:rsidRDefault="002E1A0A" w:rsidP="004F222C">
      <w:pPr>
        <w:jc w:val="both"/>
      </w:pPr>
    </w:p>
    <w:p w14:paraId="7ACD467D" w14:textId="77777777" w:rsidR="002E1A0A" w:rsidRDefault="002E1A0A" w:rsidP="004F222C">
      <w:pPr>
        <w:jc w:val="both"/>
        <w:rPr>
          <w:rFonts w:ascii="Arial" w:hAnsi="Arial" w:cs="Arial"/>
          <w:b/>
          <w:bCs/>
          <w:color w:val="000000"/>
          <w:sz w:val="22"/>
          <w:szCs w:val="22"/>
        </w:rPr>
      </w:pPr>
    </w:p>
    <w:p w14:paraId="6BD5D980" w14:textId="4DA46EE9" w:rsidR="002E1A0A" w:rsidRDefault="00CB3BF3" w:rsidP="00CB3BF3">
      <w:pPr>
        <w:pStyle w:val="VRAINORMAL"/>
        <w:ind w:firstLine="0"/>
      </w:pPr>
      <w:r>
        <w:t>Il existe deux types de kata, les katas à réaliser, et les kata faisant le descriptif des objectifs du programme.</w:t>
      </w:r>
    </w:p>
    <w:p w14:paraId="0171DC3A" w14:textId="2A6F254D" w:rsidR="004F222C" w:rsidRPr="004F222C" w:rsidRDefault="00CB3BF3" w:rsidP="002E1A0A">
      <w:pPr>
        <w:pStyle w:val="Titre2"/>
      </w:pPr>
      <w:bookmarkStart w:id="58" w:name="_Toc12281097"/>
      <w:r>
        <w:t>Les états</w:t>
      </w:r>
      <w:bookmarkEnd w:id="58"/>
    </w:p>
    <w:p w14:paraId="081A3C65" w14:textId="19CDBA54" w:rsidR="004F222C" w:rsidRPr="004F222C" w:rsidRDefault="004F222C" w:rsidP="002E1A0A">
      <w:pPr>
        <w:pStyle w:val="VRAINORMAL"/>
        <w:ind w:firstLine="0"/>
      </w:pPr>
      <w:r w:rsidRPr="004F222C">
        <w:t xml:space="preserve">Les katas se divisent en plusieurs </w:t>
      </w:r>
      <w:r w:rsidR="00CB3BF3">
        <w:t>états</w:t>
      </w:r>
      <w:r w:rsidRPr="004F222C">
        <w:t xml:space="preserve"> </w:t>
      </w:r>
      <w:r w:rsidR="00BD328C">
        <w:t>caractérisé</w:t>
      </w:r>
      <w:r w:rsidR="00CB3BF3">
        <w:t>s</w:t>
      </w:r>
      <w:r w:rsidR="00BD328C">
        <w:t xml:space="preserve"> </w:t>
      </w:r>
      <w:r w:rsidR="00BD328C" w:rsidRPr="004F222C">
        <w:t>d’un code</w:t>
      </w:r>
      <w:r w:rsidR="00BD328C">
        <w:t xml:space="preserve"> de</w:t>
      </w:r>
      <w:r w:rsidR="00BD328C" w:rsidRPr="004F222C">
        <w:t xml:space="preserve"> couleur pour les identifier rapidement</w:t>
      </w:r>
      <w:r w:rsidR="00CB3BF3">
        <w:t xml:space="preserve"> </w:t>
      </w:r>
      <w:r w:rsidR="00CB3BF3" w:rsidRPr="00BD328C">
        <w:rPr>
          <w:color w:val="FF0000"/>
        </w:rPr>
        <w:t>(Voir Tableau N)</w:t>
      </w:r>
      <w:r w:rsidR="00CB3BF3">
        <w:t>. Ils permettent d’indiquer simplement à l’utilisateur sa progression sur un kata.</w:t>
      </w:r>
    </w:p>
    <w:p w14:paraId="718B9F51"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1454"/>
        <w:gridCol w:w="3251"/>
        <w:gridCol w:w="4321"/>
      </w:tblGrid>
      <w:tr w:rsidR="004F222C" w:rsidRPr="004F222C" w14:paraId="59F854DA" w14:textId="77777777" w:rsidTr="00DE61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6BEDB6" w14:textId="77777777" w:rsidR="004F222C" w:rsidRPr="004F222C" w:rsidRDefault="004F222C" w:rsidP="00364E04">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8B23FB" w14:textId="77777777" w:rsidR="004F222C" w:rsidRPr="004F222C" w:rsidRDefault="004F222C" w:rsidP="00364E04">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F004E2" w14:textId="77777777" w:rsidR="004F222C" w:rsidRPr="004F222C" w:rsidRDefault="004F222C" w:rsidP="00364E04">
            <w:pPr>
              <w:pStyle w:val="VRAINORMAL"/>
              <w:ind w:firstLine="0"/>
            </w:pPr>
            <w:r w:rsidRPr="004F222C">
              <w:t>Description</w:t>
            </w:r>
          </w:p>
        </w:tc>
      </w:tr>
      <w:tr w:rsidR="004F222C" w:rsidRPr="004F222C" w14:paraId="2295CD21"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26DC07B0" w14:textId="77777777" w:rsidR="004F222C" w:rsidRPr="004F222C" w:rsidRDefault="004F222C" w:rsidP="00BD328C">
            <w:pPr>
              <w:pStyle w:val="VRAINORMAL"/>
              <w:ind w:firstLine="0"/>
              <w:jc w:val="center"/>
            </w:pPr>
            <w:r w:rsidRPr="004F222C">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FB244"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6D7E8" w14:textId="77777777" w:rsidR="004F222C" w:rsidRPr="004F222C" w:rsidRDefault="004F222C" w:rsidP="00DE615E">
            <w:pPr>
              <w:pStyle w:val="VRAINORMAL"/>
              <w:ind w:firstLine="0"/>
            </w:pPr>
            <w:r w:rsidRPr="004F222C">
              <w:t>L’utilisateur n’a pas encore cliqué sur la carte du kata en question</w:t>
            </w:r>
          </w:p>
        </w:tc>
      </w:tr>
      <w:tr w:rsidR="004F222C" w:rsidRPr="004F222C" w14:paraId="25C529F0"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67EB298D" w14:textId="77777777" w:rsidR="004F222C" w:rsidRPr="004F222C" w:rsidRDefault="004F222C" w:rsidP="00BD328C">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A5F9C3" w14:textId="77777777" w:rsidR="004F222C" w:rsidRPr="004F222C" w:rsidRDefault="004F222C" w:rsidP="00DE615E">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6B8B20" w14:textId="77777777" w:rsidR="004F222C" w:rsidRPr="004F222C" w:rsidRDefault="004F222C" w:rsidP="00DE615E">
            <w:pPr>
              <w:pStyle w:val="VRAINORMAL"/>
              <w:ind w:firstLine="0"/>
            </w:pPr>
            <w:r w:rsidRPr="004F222C">
              <w:t>Le kata est en cours de réalisation</w:t>
            </w:r>
          </w:p>
        </w:tc>
      </w:tr>
      <w:tr w:rsidR="004F222C" w:rsidRPr="004F222C" w14:paraId="1E305ECA"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17E69177" w14:textId="77777777" w:rsidR="004F222C" w:rsidRPr="004F222C" w:rsidRDefault="004F222C" w:rsidP="00BD328C">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73B54" w14:textId="345D5B87" w:rsidR="004F222C" w:rsidRPr="004F222C" w:rsidRDefault="00CB3BF3" w:rsidP="00DE615E">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5BC8BA" w14:textId="46CE3DCB" w:rsidR="004F222C" w:rsidRPr="004F222C" w:rsidRDefault="004F222C" w:rsidP="00DE615E">
            <w:pPr>
              <w:pStyle w:val="VRAINORMAL"/>
              <w:ind w:firstLine="0"/>
            </w:pPr>
            <w:r w:rsidRPr="004F222C">
              <w:t xml:space="preserve">L’utilisateur </w:t>
            </w:r>
            <w:r w:rsidR="0041083E">
              <w:t xml:space="preserve">a </w:t>
            </w:r>
            <w:r w:rsidRPr="004F222C">
              <w:t>réussi son kata, sa solution est enregistrée sur le serveur</w:t>
            </w:r>
          </w:p>
        </w:tc>
      </w:tr>
      <w:tr w:rsidR="004F222C" w:rsidRPr="004F222C" w14:paraId="0EA7A282"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40B12F58" w14:textId="77777777" w:rsidR="004F222C" w:rsidRPr="004F222C" w:rsidRDefault="004F222C" w:rsidP="00BD328C">
            <w:pPr>
              <w:pStyle w:val="VRAINORMAL"/>
              <w:ind w:firstLine="0"/>
              <w:jc w:val="center"/>
            </w:pPr>
            <w:r w:rsidRPr="004F222C">
              <w:lastRenderedPageBreak/>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721324" w14:textId="16C136D3" w:rsidR="004F222C" w:rsidRPr="004F222C" w:rsidRDefault="004F222C" w:rsidP="00DE615E">
            <w:pPr>
              <w:pStyle w:val="VRAINORMAL"/>
              <w:ind w:firstLine="0"/>
            </w:pPr>
            <w:r w:rsidRPr="004F222C">
              <w:t xml:space="preserve">Abandonner </w:t>
            </w:r>
            <w:r w:rsidR="00CB3BF3">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5338D" w14:textId="15FB0C55" w:rsidR="004F222C" w:rsidRPr="004F222C" w:rsidRDefault="004F222C" w:rsidP="00DE615E">
            <w:pPr>
              <w:pStyle w:val="VRAINORMAL"/>
              <w:ind w:firstLine="0"/>
            </w:pPr>
            <w:r w:rsidRPr="004F222C">
              <w:t>L’utilisateur à abandonner le kata, il débloque la solution</w:t>
            </w:r>
          </w:p>
        </w:tc>
      </w:tr>
      <w:tr w:rsidR="004F222C" w:rsidRPr="004F222C" w14:paraId="7C763488"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012197C" w14:textId="77777777" w:rsidR="004F222C" w:rsidRPr="004F222C" w:rsidRDefault="004F222C" w:rsidP="00BD328C">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89617"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2EDB7" w14:textId="77777777" w:rsidR="004F222C" w:rsidRPr="004F222C" w:rsidRDefault="004F222C" w:rsidP="00DE615E">
            <w:pPr>
              <w:pStyle w:val="VRAINORMAL"/>
              <w:ind w:firstLine="0"/>
            </w:pPr>
            <w:r w:rsidRPr="004F222C">
              <w:t>Le kata nommé “GOAL” (optionnel), doit-être lu, c’est les objectifs du programme</w:t>
            </w:r>
          </w:p>
        </w:tc>
      </w:tr>
      <w:tr w:rsidR="004F222C" w:rsidRPr="004F222C" w14:paraId="461828D6"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DCA484E" w14:textId="77777777" w:rsidR="004F222C" w:rsidRPr="004F222C" w:rsidRDefault="004F222C" w:rsidP="00BD328C">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44BEC4" w14:textId="77777777" w:rsidR="004F222C" w:rsidRPr="004F222C" w:rsidRDefault="004F222C" w:rsidP="00DE615E">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57244B" w14:textId="47B8C219" w:rsidR="004F222C" w:rsidRPr="004F222C" w:rsidRDefault="004F222C" w:rsidP="00DE615E">
            <w:pPr>
              <w:pStyle w:val="VRAINORMAL"/>
              <w:ind w:firstLine="0"/>
            </w:pPr>
            <w:r w:rsidRPr="004F222C">
              <w:t>L’utilisateur a pris connaissance des objectifs du programme</w:t>
            </w:r>
          </w:p>
        </w:tc>
      </w:tr>
      <w:tr w:rsidR="00DE615E" w:rsidRPr="004F222C" w14:paraId="34F1D347"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0984E3"/>
            <w:tcMar>
              <w:top w:w="100" w:type="dxa"/>
              <w:left w:w="100" w:type="dxa"/>
              <w:bottom w:w="100" w:type="dxa"/>
              <w:right w:w="100" w:type="dxa"/>
            </w:tcMar>
            <w:vAlign w:val="center"/>
          </w:tcPr>
          <w:p w14:paraId="2B81A9DC" w14:textId="1175640F" w:rsidR="00DE615E" w:rsidRPr="004F222C" w:rsidRDefault="00DE615E" w:rsidP="00BD328C">
            <w:pPr>
              <w:pStyle w:val="VRAINORMAL"/>
              <w:ind w:firstLine="0"/>
              <w:jc w:val="center"/>
            </w:pPr>
            <w:r>
              <w:t>DISAB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5E3530" w14:textId="0AF772E9" w:rsidR="00DE615E" w:rsidRPr="004F222C" w:rsidRDefault="00DE615E" w:rsidP="00DE615E">
            <w:pPr>
              <w:pStyle w:val="VRAINORMAL"/>
              <w:ind w:firstLine="0"/>
            </w:pPr>
            <w:r>
              <w:t xml:space="preserve">Le </w:t>
            </w:r>
            <w:proofErr w:type="spellStart"/>
            <w:r>
              <w:t>sensei</w:t>
            </w:r>
            <w:proofErr w:type="spellEnd"/>
            <w:r>
              <w:t xml:space="preserve"> à </w:t>
            </w:r>
            <w:r w:rsidR="002E1A0A">
              <w:t>désactivé</w:t>
            </w:r>
            <w:r>
              <w:t xml:space="preserve"> le kata</w:t>
            </w:r>
            <w:r w:rsidR="00BD328C">
              <w:t xml:space="preserve"> (visible au Sensei seule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2B4B3A" w14:textId="6F4F13D5" w:rsidR="00DE615E" w:rsidRPr="004F222C" w:rsidRDefault="00BD328C" w:rsidP="00BD328C">
            <w:pPr>
              <w:pStyle w:val="VRAINORMAL"/>
              <w:ind w:firstLine="0"/>
            </w:pPr>
            <w:r>
              <w:t>Le Sensei désactive un kata</w:t>
            </w:r>
          </w:p>
        </w:tc>
      </w:tr>
    </w:tbl>
    <w:p w14:paraId="27E3808C" w14:textId="00329F3D" w:rsidR="004F222C" w:rsidRPr="004F222C" w:rsidRDefault="00BD328C" w:rsidP="00427573">
      <w:pPr>
        <w:pStyle w:val="Lgende"/>
        <w:jc w:val="center"/>
      </w:pPr>
      <w:bookmarkStart w:id="59" w:name="_Toc12277269"/>
      <w:r>
        <w:t xml:space="preserve">Tableau </w:t>
      </w:r>
      <w:fldSimple w:instr=" SEQ Tableau \* ARABIC ">
        <w:r w:rsidR="00EF163A">
          <w:rPr>
            <w:noProof/>
          </w:rPr>
          <w:t>2</w:t>
        </w:r>
      </w:fldSimple>
      <w:r>
        <w:t xml:space="preserve"> - Les </w:t>
      </w:r>
      <w:proofErr w:type="spellStart"/>
      <w:r>
        <w:t>differents</w:t>
      </w:r>
      <w:proofErr w:type="spellEnd"/>
      <w:r>
        <w:t xml:space="preserve"> </w:t>
      </w:r>
      <w:proofErr w:type="spellStart"/>
      <w:r>
        <w:t>status</w:t>
      </w:r>
      <w:proofErr w:type="spellEnd"/>
      <w:r>
        <w:t xml:space="preserve"> d'un kata</w:t>
      </w:r>
      <w:bookmarkEnd w:id="59"/>
    </w:p>
    <w:p w14:paraId="3E7FDCF2" w14:textId="77777777" w:rsidR="004F222C" w:rsidRPr="004F222C" w:rsidRDefault="004F222C" w:rsidP="004F222C"/>
    <w:p w14:paraId="23641F28" w14:textId="77777777" w:rsidR="00CB3BF3" w:rsidRDefault="00CB3BF3" w:rsidP="004F222C">
      <w:pPr>
        <w:jc w:val="both"/>
        <w:rPr>
          <w:rFonts w:ascii="Arial" w:hAnsi="Arial" w:cs="Arial"/>
          <w:b/>
          <w:bCs/>
          <w:color w:val="000000"/>
          <w:sz w:val="22"/>
          <w:szCs w:val="22"/>
        </w:rPr>
      </w:pPr>
    </w:p>
    <w:p w14:paraId="106395A1" w14:textId="77777777" w:rsidR="00CB3BF3" w:rsidRDefault="00CB3BF3" w:rsidP="004F222C">
      <w:pPr>
        <w:jc w:val="both"/>
        <w:rPr>
          <w:rFonts w:ascii="Arial" w:hAnsi="Arial" w:cs="Arial"/>
          <w:b/>
          <w:bCs/>
          <w:color w:val="000000"/>
          <w:sz w:val="22"/>
          <w:szCs w:val="22"/>
        </w:rPr>
      </w:pPr>
    </w:p>
    <w:p w14:paraId="7EC1C621" w14:textId="77777777" w:rsidR="00CB3BF3" w:rsidRDefault="00CB3BF3" w:rsidP="004F222C">
      <w:pPr>
        <w:jc w:val="both"/>
        <w:rPr>
          <w:rFonts w:ascii="Arial" w:hAnsi="Arial" w:cs="Arial"/>
          <w:b/>
          <w:bCs/>
          <w:color w:val="000000"/>
          <w:sz w:val="22"/>
          <w:szCs w:val="22"/>
        </w:rPr>
      </w:pPr>
    </w:p>
    <w:p w14:paraId="69BDAAC9" w14:textId="77777777" w:rsidR="00CB3BF3" w:rsidRDefault="00CB3BF3" w:rsidP="004F222C">
      <w:pPr>
        <w:jc w:val="both"/>
        <w:rPr>
          <w:rFonts w:ascii="Arial" w:hAnsi="Arial" w:cs="Arial"/>
          <w:b/>
          <w:bCs/>
          <w:color w:val="000000"/>
          <w:sz w:val="22"/>
          <w:szCs w:val="22"/>
        </w:rPr>
      </w:pPr>
    </w:p>
    <w:p w14:paraId="52592490" w14:textId="77777777" w:rsidR="00B04FBE" w:rsidRPr="00B04FBE" w:rsidRDefault="00B04FBE" w:rsidP="00B04FBE">
      <w:pPr>
        <w:jc w:val="both"/>
        <w:rPr>
          <w:color w:val="FF0000"/>
        </w:rPr>
      </w:pPr>
      <w:r w:rsidRPr="00B04FBE">
        <w:rPr>
          <w:rFonts w:ascii="Arial" w:hAnsi="Arial" w:cs="Arial"/>
          <w:b/>
          <w:bCs/>
          <w:color w:val="FF0000"/>
          <w:sz w:val="22"/>
          <w:szCs w:val="22"/>
        </w:rPr>
        <w:t>implémentation</w:t>
      </w:r>
    </w:p>
    <w:p w14:paraId="3EDDC662" w14:textId="0606811A" w:rsidR="00CB3BF3" w:rsidRPr="00B04FBE" w:rsidRDefault="00B04FBE" w:rsidP="004B4747">
      <w:pPr>
        <w:numPr>
          <w:ilvl w:val="0"/>
          <w:numId w:val="9"/>
        </w:numPr>
        <w:jc w:val="both"/>
        <w:textAlignment w:val="baseline"/>
        <w:rPr>
          <w:rFonts w:ascii="Arial" w:hAnsi="Arial" w:cs="Arial"/>
          <w:b/>
          <w:bCs/>
          <w:color w:val="FF0000"/>
          <w:sz w:val="22"/>
          <w:szCs w:val="22"/>
        </w:rPr>
      </w:pPr>
      <w:proofErr w:type="spellStart"/>
      <w:r w:rsidRPr="00B04FBE">
        <w:rPr>
          <w:rFonts w:ascii="Arial" w:hAnsi="Arial" w:cs="Arial"/>
          <w:b/>
          <w:bCs/>
          <w:color w:val="FF0000"/>
          <w:sz w:val="22"/>
          <w:szCs w:val="22"/>
        </w:rPr>
        <w:t>Missing</w:t>
      </w:r>
      <w:proofErr w:type="spellEnd"/>
      <w:r w:rsidRPr="00B04FBE">
        <w:rPr>
          <w:rFonts w:ascii="Arial" w:hAnsi="Arial" w:cs="Arial"/>
          <w:b/>
          <w:bCs/>
          <w:color w:val="FF0000"/>
          <w:sz w:val="22"/>
          <w:szCs w:val="22"/>
        </w:rPr>
        <w:t xml:space="preserve"> </w:t>
      </w:r>
      <w:proofErr w:type="spellStart"/>
      <w:r w:rsidRPr="00B04FBE">
        <w:rPr>
          <w:rFonts w:ascii="Arial" w:hAnsi="Arial" w:cs="Arial"/>
          <w:b/>
          <w:bCs/>
          <w:color w:val="FF0000"/>
          <w:sz w:val="22"/>
          <w:szCs w:val="22"/>
        </w:rPr>
        <w:t>diagram</w:t>
      </w:r>
      <w:proofErr w:type="spellEnd"/>
      <w:r w:rsidRPr="00B04FBE">
        <w:rPr>
          <w:rFonts w:ascii="Arial" w:hAnsi="Arial" w:cs="Arial"/>
          <w:b/>
          <w:bCs/>
          <w:color w:val="FF0000"/>
          <w:sz w:val="22"/>
          <w:szCs w:val="22"/>
        </w:rPr>
        <w:t xml:space="preserve"> JE SAIS PAS ENCORE OU METTRE</w:t>
      </w:r>
      <w:r>
        <w:rPr>
          <w:rFonts w:ascii="Arial" w:hAnsi="Arial" w:cs="Arial"/>
          <w:b/>
          <w:bCs/>
          <w:color w:val="FF0000"/>
          <w:sz w:val="22"/>
          <w:szCs w:val="22"/>
        </w:rPr>
        <w:t xml:space="preserve"> Peut être avant </w:t>
      </w:r>
      <w:proofErr w:type="spellStart"/>
      <w:r>
        <w:rPr>
          <w:rFonts w:ascii="Arial" w:hAnsi="Arial" w:cs="Arial"/>
          <w:b/>
          <w:bCs/>
          <w:color w:val="FF0000"/>
          <w:sz w:val="22"/>
          <w:szCs w:val="22"/>
        </w:rPr>
        <w:t>introducion</w:t>
      </w:r>
      <w:proofErr w:type="spellEnd"/>
      <w:r>
        <w:rPr>
          <w:rFonts w:ascii="Arial" w:hAnsi="Arial" w:cs="Arial"/>
          <w:b/>
          <w:bCs/>
          <w:color w:val="FF0000"/>
          <w:sz w:val="22"/>
          <w:szCs w:val="22"/>
        </w:rPr>
        <w:t xml:space="preserve">, faire un </w:t>
      </w:r>
      <w:proofErr w:type="spellStart"/>
      <w:r>
        <w:rPr>
          <w:rFonts w:ascii="Arial" w:hAnsi="Arial" w:cs="Arial"/>
          <w:b/>
          <w:bCs/>
          <w:color w:val="FF0000"/>
          <w:sz w:val="22"/>
          <w:szCs w:val="22"/>
        </w:rPr>
        <w:t>préembule</w:t>
      </w:r>
      <w:proofErr w:type="spellEnd"/>
      <w:r>
        <w:rPr>
          <w:rFonts w:ascii="Arial" w:hAnsi="Arial" w:cs="Arial"/>
          <w:b/>
          <w:bCs/>
          <w:color w:val="FF0000"/>
          <w:sz w:val="22"/>
          <w:szCs w:val="22"/>
        </w:rPr>
        <w:t xml:space="preserve"> de ce qui sera abordé dans le chapitre, puis balancer le diagramme de classe, puis interface puis implémentation</w:t>
      </w:r>
    </w:p>
    <w:p w14:paraId="315B7F54" w14:textId="4AEBD558" w:rsidR="004F222C" w:rsidRDefault="00B04FBE" w:rsidP="00CB3BF3">
      <w:pPr>
        <w:pStyle w:val="Titre2"/>
      </w:pPr>
      <w:bookmarkStart w:id="60" w:name="_Toc12281098"/>
      <w:r>
        <w:t>Interface de réalisation</w:t>
      </w:r>
      <w:r w:rsidR="004F222C" w:rsidRPr="004F222C">
        <w:t xml:space="preserve"> d’un Kata</w:t>
      </w:r>
      <w:bookmarkEnd w:id="60"/>
    </w:p>
    <w:p w14:paraId="1756F2F9" w14:textId="08717ADD" w:rsidR="00B04FBE" w:rsidRDefault="00B04FBE" w:rsidP="00B04FBE">
      <w:pPr>
        <w:pStyle w:val="VRAINORMAL"/>
        <w:ind w:firstLine="0"/>
      </w:pPr>
      <w:r>
        <w:t>Pour que l’utilisateur puisse réaliser un kata en ayant tous les outils en mains, j’ai dû imaginer une interface complète, mais simple (c’est dans ce genre de réflexion que l’analyse du marché s’est avérée très utile). L’objectif était de naturellement guider l’utilisateur sur la page, la lecture se faisant de haute en bas, et de droite à gauche, toutes les informations devaient apparaître dans un ordre cohérent.</w:t>
      </w:r>
    </w:p>
    <w:p w14:paraId="54646A82" w14:textId="105B3D9A" w:rsidR="00B04FBE" w:rsidRPr="00B04FBE" w:rsidRDefault="00B04FBE" w:rsidP="00B04FBE">
      <w:r>
        <w:t xml:space="preserve"> </w:t>
      </w:r>
    </w:p>
    <w:p w14:paraId="187982BA" w14:textId="4F3945FE" w:rsidR="009128D2" w:rsidRDefault="009128D2" w:rsidP="009128D2">
      <w:pPr>
        <w:keepNext/>
        <w:jc w:val="center"/>
      </w:pPr>
      <w:r w:rsidRPr="004F222C">
        <w:rPr>
          <w:rFonts w:ascii="Arial" w:hAnsi="Arial" w:cs="Arial"/>
          <w:b/>
          <w:bCs/>
          <w:color w:val="000000"/>
          <w:sz w:val="22"/>
          <w:szCs w:val="22"/>
        </w:rPr>
        <w:lastRenderedPageBreak/>
        <w:fldChar w:fldCharType="begin"/>
      </w:r>
      <w:r w:rsidRPr="004F222C">
        <w:rPr>
          <w:rFonts w:ascii="Arial" w:hAnsi="Arial" w:cs="Arial"/>
          <w:b/>
          <w:bCs/>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33EF950" wp14:editId="6AE5A827">
            <wp:extent cx="4810137" cy="4039200"/>
            <wp:effectExtent l="0" t="0" r="3175" b="0"/>
            <wp:docPr id="4" name="Image 4" descr="https://lh3.googleusercontent.com/rjdmqxA-gB6sFCM9wYjDQnEnjpmdCYrwxZ4uTQ1ODQUDpHwwxUDVeBFsQBNo_QMsUh6x0edtZ0_bfQ6BzVCrGCBoYY4gVEByyvKxud63BD9rTPT90UOcpUCgqyaatkn5tgYRkz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3.googleusercontent.com/rjdmqxA-gB6sFCM9wYjDQnEnjpmdCYrwxZ4uTQ1ODQUDpHwwxUDVeBFsQBNo_QMsUh6x0edtZ0_bfQ6BzVCrGCBoYY4gVEByyvKxud63BD9rTPT90UOcpUCgqyaatkn5tgYRkzHy"/>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15799" cy="404395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6B0A7AC5" w14:textId="43223558" w:rsidR="004F222C" w:rsidRDefault="009128D2" w:rsidP="009128D2">
      <w:pPr>
        <w:pStyle w:val="Lgende"/>
        <w:jc w:val="center"/>
      </w:pPr>
      <w:bookmarkStart w:id="61" w:name="_Toc12274102"/>
      <w:r>
        <w:t xml:space="preserve">Figure </w:t>
      </w:r>
      <w:fldSimple w:instr=" SEQ Figure \* ARABIC ">
        <w:r w:rsidR="001143A6">
          <w:rPr>
            <w:noProof/>
          </w:rPr>
          <w:t>11</w:t>
        </w:r>
      </w:fldSimple>
      <w:r>
        <w:t xml:space="preserve"> - Vue de la réalisation d'un kata (AV, 2019)</w:t>
      </w:r>
      <w:bookmarkEnd w:id="61"/>
    </w:p>
    <w:p w14:paraId="361F6017" w14:textId="67A64E31" w:rsidR="00B04FBE" w:rsidRDefault="00B04FBE" w:rsidP="00277FE3">
      <w:pPr>
        <w:pStyle w:val="VRAINORMAL"/>
        <w:ind w:firstLine="0"/>
      </w:pPr>
      <w:r>
        <w:t>L’interface est découpée en 3 parties :</w:t>
      </w:r>
    </w:p>
    <w:p w14:paraId="1EA42C49" w14:textId="77777777" w:rsidR="00277FE3" w:rsidRDefault="00B04FBE" w:rsidP="004B4747">
      <w:pPr>
        <w:pStyle w:val="VRAINORMAL"/>
        <w:numPr>
          <w:ilvl w:val="0"/>
          <w:numId w:val="29"/>
        </w:numPr>
      </w:pPr>
      <w:r>
        <w:t>L’en-tête</w:t>
      </w:r>
    </w:p>
    <w:p w14:paraId="1DA35C4F" w14:textId="77777777" w:rsidR="00277FE3" w:rsidRDefault="00277FE3" w:rsidP="004B4747">
      <w:pPr>
        <w:pStyle w:val="VRAINORMAL"/>
        <w:numPr>
          <w:ilvl w:val="0"/>
          <w:numId w:val="29"/>
        </w:numPr>
      </w:pPr>
      <w:r>
        <w:t>Les outils de réalisation</w:t>
      </w:r>
    </w:p>
    <w:p w14:paraId="2AF65C5F" w14:textId="36455A3B" w:rsidR="00277FE3" w:rsidRDefault="00277FE3" w:rsidP="004B4747">
      <w:pPr>
        <w:pStyle w:val="VRAINORMAL"/>
        <w:numPr>
          <w:ilvl w:val="0"/>
          <w:numId w:val="29"/>
        </w:numPr>
      </w:pPr>
      <w:r>
        <w:t>Les actions</w:t>
      </w:r>
    </w:p>
    <w:p w14:paraId="798DDE64" w14:textId="77777777" w:rsidR="00277FE3" w:rsidRPr="00B04FBE" w:rsidRDefault="00277FE3" w:rsidP="00277FE3">
      <w:pPr>
        <w:ind w:left="360"/>
      </w:pPr>
    </w:p>
    <w:p w14:paraId="20777094" w14:textId="77777777" w:rsidR="00FB5605" w:rsidRDefault="00FB5605" w:rsidP="00277FE3">
      <w:pPr>
        <w:pStyle w:val="VRAINORMAL"/>
        <w:ind w:firstLine="0"/>
        <w:rPr>
          <w:u w:val="single"/>
        </w:rPr>
      </w:pPr>
    </w:p>
    <w:p w14:paraId="5FF50550" w14:textId="77777777" w:rsidR="00FB5605" w:rsidRDefault="00FB5605" w:rsidP="00277FE3">
      <w:pPr>
        <w:pStyle w:val="VRAINORMAL"/>
        <w:ind w:firstLine="0"/>
        <w:rPr>
          <w:u w:val="single"/>
        </w:rPr>
      </w:pPr>
    </w:p>
    <w:p w14:paraId="1E71E7E5" w14:textId="77777777" w:rsidR="00FB5605" w:rsidRDefault="00FB5605" w:rsidP="00277FE3">
      <w:pPr>
        <w:pStyle w:val="VRAINORMAL"/>
        <w:ind w:firstLine="0"/>
        <w:rPr>
          <w:u w:val="single"/>
        </w:rPr>
      </w:pPr>
    </w:p>
    <w:p w14:paraId="54186B2A" w14:textId="55D9C546" w:rsidR="00B04FBE" w:rsidRPr="00277FE3" w:rsidRDefault="00277FE3" w:rsidP="00277FE3">
      <w:pPr>
        <w:pStyle w:val="VRAINORMAL"/>
        <w:ind w:firstLine="0"/>
        <w:rPr>
          <w:u w:val="single"/>
        </w:rPr>
      </w:pPr>
      <w:r w:rsidRPr="00277FE3">
        <w:rPr>
          <w:u w:val="single"/>
        </w:rPr>
        <w:t>L’en-tête</w:t>
      </w:r>
    </w:p>
    <w:p w14:paraId="71F8DC1E" w14:textId="12DA1163" w:rsidR="00277FE3" w:rsidRDefault="00277FE3" w:rsidP="00277FE3">
      <w:pPr>
        <w:pStyle w:val="VRAINORMAL"/>
        <w:ind w:firstLine="0"/>
      </w:pPr>
      <w:r>
        <w:t>L’en-tête contient un rappel contextuel du kata, à savoir son titre, le programme auquel il appartient, le Sensei et le langage. De plus, il contient le statut actuel du kata, et le nombre d’essai déjà effectué.</w:t>
      </w:r>
    </w:p>
    <w:p w14:paraId="52D9CA98" w14:textId="77777777" w:rsidR="00FB5605" w:rsidRDefault="00FB5605" w:rsidP="00277FE3">
      <w:pPr>
        <w:pStyle w:val="VRAINORMAL"/>
        <w:ind w:firstLine="0"/>
      </w:pPr>
    </w:p>
    <w:p w14:paraId="46B77696" w14:textId="2F3EC428" w:rsidR="00277FE3" w:rsidRPr="00277FE3" w:rsidRDefault="00277FE3" w:rsidP="00277FE3">
      <w:pPr>
        <w:rPr>
          <w:u w:val="single"/>
        </w:rPr>
      </w:pPr>
      <w:r w:rsidRPr="00277FE3">
        <w:rPr>
          <w:u w:val="single"/>
        </w:rPr>
        <w:t>Les outils de réalisation</w:t>
      </w:r>
    </w:p>
    <w:p w14:paraId="493FA57D" w14:textId="77777777" w:rsidR="00277FE3" w:rsidRPr="004F222C" w:rsidRDefault="00277FE3" w:rsidP="00277FE3">
      <w:pPr>
        <w:ind w:left="360"/>
      </w:pPr>
    </w:p>
    <w:p w14:paraId="1775B3DC" w14:textId="291E545E" w:rsidR="009128D2" w:rsidRDefault="004F222C" w:rsidP="004B4747">
      <w:pPr>
        <w:pStyle w:val="VRAINORMAL"/>
        <w:numPr>
          <w:ilvl w:val="0"/>
          <w:numId w:val="28"/>
        </w:numPr>
      </w:pPr>
      <w:r w:rsidRPr="004F222C">
        <w:lastRenderedPageBreak/>
        <w:t>Règles du kata (“</w:t>
      </w:r>
      <w:proofErr w:type="spellStart"/>
      <w:r w:rsidRPr="004F222C">
        <w:t>rules</w:t>
      </w:r>
      <w:proofErr w:type="spellEnd"/>
      <w:r w:rsidRPr="004F222C">
        <w:t xml:space="preserve">” </w:t>
      </w:r>
      <w:r w:rsidRPr="004F222C">
        <w:rPr>
          <w:i/>
          <w:iCs/>
          <w:color w:val="FF0000"/>
        </w:rPr>
        <w:t>dans FIG N</w:t>
      </w:r>
      <w:r w:rsidRPr="004F222C">
        <w:t>)</w:t>
      </w:r>
    </w:p>
    <w:p w14:paraId="22AB25C9" w14:textId="51A1C66A" w:rsidR="004F222C" w:rsidRPr="004F222C" w:rsidRDefault="004F222C" w:rsidP="009128D2">
      <w:pPr>
        <w:pStyle w:val="VRAINORMAL"/>
        <w:ind w:firstLine="0"/>
      </w:pPr>
      <w:r w:rsidRPr="009128D2">
        <w:t xml:space="preserve">Cette partie permet </w:t>
      </w:r>
      <w:r w:rsidR="009128D2" w:rsidRPr="009128D2">
        <w:t xml:space="preserve">de décrire l’objectif à réaliser pour le kata. Les règles peuvent-être écrite en texte pure, en </w:t>
      </w:r>
      <w:proofErr w:type="spellStart"/>
      <w:r w:rsidR="009128D2" w:rsidRPr="009128D2">
        <w:t>markdown</w:t>
      </w:r>
      <w:proofErr w:type="spellEnd"/>
      <w:r w:rsidR="009128D2" w:rsidRPr="009128D2">
        <w:t>, mais peuvent aussi être une image ou un PDF .</w:t>
      </w:r>
    </w:p>
    <w:p w14:paraId="1AD5600C" w14:textId="5FBB28CB" w:rsidR="004F222C" w:rsidRPr="004F222C" w:rsidRDefault="004F222C" w:rsidP="004B4747">
      <w:pPr>
        <w:pStyle w:val="VRAINORMAL"/>
        <w:numPr>
          <w:ilvl w:val="0"/>
          <w:numId w:val="28"/>
        </w:numPr>
      </w:pPr>
      <w:proofErr w:type="spellStart"/>
      <w:r w:rsidRPr="004F222C">
        <w:t>Canva</w:t>
      </w:r>
      <w:proofErr w:type="spellEnd"/>
      <w:r w:rsidRPr="004F222C">
        <w:t xml:space="preserve"> (“kata.java” </w:t>
      </w:r>
      <w:r w:rsidRPr="004F222C">
        <w:rPr>
          <w:i/>
          <w:iCs/>
          <w:color w:val="FF0000"/>
        </w:rPr>
        <w:t>dans FIG N</w:t>
      </w:r>
      <w:r w:rsidRPr="004F222C">
        <w:t>)</w:t>
      </w:r>
    </w:p>
    <w:p w14:paraId="4FA7E6EE" w14:textId="5B3EE65A" w:rsidR="004F222C" w:rsidRPr="004F222C" w:rsidRDefault="004F222C" w:rsidP="009128D2">
      <w:pPr>
        <w:pStyle w:val="VRAINORMAL"/>
        <w:ind w:firstLine="0"/>
      </w:pPr>
      <w:r w:rsidRPr="004F222C">
        <w:t xml:space="preserve">Cette partie contient le </w:t>
      </w:r>
      <w:proofErr w:type="spellStart"/>
      <w:r w:rsidRPr="004F222C">
        <w:t>canva</w:t>
      </w:r>
      <w:proofErr w:type="spellEnd"/>
      <w:r w:rsidR="009128D2">
        <w:t xml:space="preserve"> (bout de code incomplet)</w:t>
      </w:r>
      <w:r w:rsidRPr="004F222C">
        <w:t xml:space="preserve"> laissé par le Sensei lors de la création du kata</w:t>
      </w:r>
      <w:r w:rsidR="009128D2">
        <w:t>. C</w:t>
      </w:r>
      <w:r w:rsidRPr="004F222C">
        <w:t xml:space="preserve">’est ici que l’utilisateur devra écrire son code </w:t>
      </w:r>
      <w:r w:rsidR="009128D2">
        <w:t xml:space="preserve">pour le faire </w:t>
      </w:r>
      <w:r w:rsidRPr="004F222C">
        <w:t>valider.</w:t>
      </w:r>
    </w:p>
    <w:p w14:paraId="77532255" w14:textId="68BA7D56" w:rsidR="004F222C" w:rsidRPr="004F222C" w:rsidRDefault="004F222C" w:rsidP="004B4747">
      <w:pPr>
        <w:pStyle w:val="VRAINORMAL"/>
        <w:numPr>
          <w:ilvl w:val="0"/>
          <w:numId w:val="28"/>
        </w:numPr>
      </w:pPr>
      <w:r w:rsidRPr="004F222C">
        <w:t>Boîte de batterie de tests (</w:t>
      </w:r>
      <w:r w:rsidRPr="004F222C">
        <w:rPr>
          <w:i/>
          <w:iCs/>
        </w:rPr>
        <w:t xml:space="preserve">“Main.java” </w:t>
      </w:r>
      <w:r w:rsidRPr="004F222C">
        <w:rPr>
          <w:i/>
          <w:iCs/>
          <w:color w:val="FF0000"/>
        </w:rPr>
        <w:t>dans FIG N</w:t>
      </w:r>
      <w:r w:rsidRPr="004F222C">
        <w:t>)</w:t>
      </w:r>
    </w:p>
    <w:p w14:paraId="31E048EF" w14:textId="7795BEC0" w:rsidR="004F222C" w:rsidRPr="004F222C" w:rsidRDefault="009128D2" w:rsidP="009128D2">
      <w:pPr>
        <w:pStyle w:val="VRAINORMAL"/>
        <w:ind w:firstLine="0"/>
      </w:pPr>
      <w:r>
        <w:t>La boîte de batterie de tests</w:t>
      </w:r>
      <w:r w:rsidR="004F222C" w:rsidRPr="004F222C">
        <w:t xml:space="preserve"> est une partie facultative de l’interface de réalisation d’un kata, le choix de la montrée ou non se fait dans la création d’un kata. Cette </w:t>
      </w:r>
      <w:r>
        <w:t>boîte</w:t>
      </w:r>
      <w:r w:rsidR="004F222C" w:rsidRPr="004F222C">
        <w:t xml:space="preserve"> permet d’afficher le code qui va évaluer la fonction que l’utilisateur a écrit (en somme, valider le prédicat que le Sensei a écrit</w:t>
      </w:r>
      <w:r>
        <w:t xml:space="preserve"> </w:t>
      </w:r>
      <w:r w:rsidRPr="009128D2">
        <w:rPr>
          <w:color w:val="FF0000"/>
        </w:rPr>
        <w:t>(voir partie service de compilation)</w:t>
      </w:r>
      <w:r w:rsidR="004F222C" w:rsidRPr="004F222C">
        <w:t>).</w:t>
      </w:r>
    </w:p>
    <w:p w14:paraId="2A93E02B" w14:textId="77777777" w:rsidR="009128D2" w:rsidRDefault="004F222C" w:rsidP="004B4747">
      <w:pPr>
        <w:pStyle w:val="VRAINORMAL"/>
        <w:numPr>
          <w:ilvl w:val="0"/>
          <w:numId w:val="28"/>
        </w:numPr>
      </w:pPr>
      <w:r w:rsidRPr="004F222C">
        <w:t>Boîte de sortie (</w:t>
      </w:r>
      <w:r w:rsidRPr="004F222C">
        <w:rPr>
          <w:i/>
          <w:iCs/>
        </w:rPr>
        <w:t xml:space="preserve">output </w:t>
      </w:r>
      <w:r w:rsidRPr="004F222C">
        <w:rPr>
          <w:i/>
          <w:iCs/>
          <w:color w:val="FF0000"/>
        </w:rPr>
        <w:t>dans FIG N</w:t>
      </w:r>
      <w:r w:rsidRPr="004F222C">
        <w:t>)</w:t>
      </w:r>
    </w:p>
    <w:p w14:paraId="2A174387" w14:textId="584709B2" w:rsidR="004F222C" w:rsidRPr="004F222C" w:rsidRDefault="004F222C" w:rsidP="009128D2">
      <w:pPr>
        <w:pStyle w:val="VRAINORMAL"/>
        <w:ind w:firstLine="0"/>
      </w:pPr>
      <w:r w:rsidRPr="004F222C">
        <w:t>C’est dans</w:t>
      </w:r>
      <w:r w:rsidR="009128D2">
        <w:t xml:space="preserve"> la boîte de sortie </w:t>
      </w:r>
      <w:r w:rsidRPr="004F222C">
        <w:t xml:space="preserve">que va être montré le résultat de l'exécution du code </w:t>
      </w:r>
      <w:r w:rsidR="009128D2">
        <w:t xml:space="preserve">écrit par l’utilisateur </w:t>
      </w:r>
      <w:r w:rsidRPr="009128D2">
        <w:rPr>
          <w:color w:val="FF0000"/>
        </w:rPr>
        <w:t>(voir partie réalisation d’un kata</w:t>
      </w:r>
      <w:r w:rsidRPr="004F222C">
        <w:t>).</w:t>
      </w:r>
    </w:p>
    <w:p w14:paraId="132802D2" w14:textId="22048D2D" w:rsidR="004F222C" w:rsidRDefault="004F222C" w:rsidP="009128D2">
      <w:pPr>
        <w:pStyle w:val="VRAINORMAL"/>
        <w:ind w:firstLine="0"/>
      </w:pPr>
      <w:r w:rsidRPr="004F222C">
        <w:t xml:space="preserve">Les boîtes de </w:t>
      </w:r>
      <w:proofErr w:type="spellStart"/>
      <w:r w:rsidRPr="004F222C">
        <w:t>canva</w:t>
      </w:r>
      <w:proofErr w:type="spellEnd"/>
      <w:r w:rsidRPr="004F222C">
        <w:t xml:space="preserve"> et de batterie de tests, découle d’un module d’édition de code en </w:t>
      </w:r>
      <w:r w:rsidR="00B04FBE">
        <w:t>temps réelle</w:t>
      </w:r>
      <w:r w:rsidRPr="004F222C">
        <w:t xml:space="preserve">, </w:t>
      </w:r>
      <w:r w:rsidRPr="004F222C">
        <w:rPr>
          <w:i/>
          <w:iCs/>
        </w:rPr>
        <w:t>ace editor</w:t>
      </w:r>
      <w:r w:rsidRPr="004F222C">
        <w:t>, ce module permet aussi la coloration syntaxique des langages. Il est donc très utile pour plonger l’utilisateur dans une bonne expérience d’outil de programmation en ligne.</w:t>
      </w:r>
    </w:p>
    <w:p w14:paraId="74F03656" w14:textId="77777777" w:rsidR="00277FE3" w:rsidRDefault="00277FE3" w:rsidP="009128D2">
      <w:pPr>
        <w:pStyle w:val="VRAINORMAL"/>
        <w:ind w:firstLine="0"/>
        <w:rPr>
          <w:u w:val="single"/>
        </w:rPr>
      </w:pPr>
    </w:p>
    <w:p w14:paraId="51182B06" w14:textId="4411AB94" w:rsidR="009128D2" w:rsidRDefault="00277FE3" w:rsidP="009128D2">
      <w:pPr>
        <w:pStyle w:val="VRAINORMAL"/>
        <w:ind w:firstLine="0"/>
        <w:rPr>
          <w:u w:val="single"/>
        </w:rPr>
      </w:pPr>
      <w:r w:rsidRPr="00277FE3">
        <w:rPr>
          <w:u w:val="single"/>
        </w:rPr>
        <w:t>Les options</w:t>
      </w:r>
    </w:p>
    <w:p w14:paraId="5FE0E4C6" w14:textId="203ECF5E" w:rsidR="00946ED3" w:rsidRDefault="00277FE3" w:rsidP="009128D2">
      <w:pPr>
        <w:pStyle w:val="VRAINORMAL"/>
        <w:ind w:firstLine="0"/>
      </w:pPr>
      <w:r>
        <w:t>J’ai décidé d’offrir à l’utilisateur un moyen d’abandonner le kata, pour débloquer la solution si il s’avérait trop difficile pour lui. Toutefois, il lui faudra réaliser un certain nombre d’essai avant de pouvoir débloquer la solution, nombre qui est choisi par le Sensei lors de la création du kata.</w:t>
      </w:r>
      <w:r w:rsidR="00946ED3">
        <w:t xml:space="preserve"> Le bouton « </w:t>
      </w:r>
      <w:proofErr w:type="spellStart"/>
      <w:r w:rsidR="00946ED3">
        <w:t>Run</w:t>
      </w:r>
      <w:proofErr w:type="spellEnd"/>
      <w:r w:rsidR="00946ED3">
        <w:t> » (</w:t>
      </w:r>
      <w:proofErr w:type="spellStart"/>
      <w:r w:rsidR="00946ED3">
        <w:t>Execution</w:t>
      </w:r>
      <w:proofErr w:type="spellEnd"/>
      <w:r w:rsidR="00946ED3">
        <w:t xml:space="preserve"> en </w:t>
      </w:r>
      <w:proofErr w:type="spellStart"/>
      <w:r w:rsidR="00946ED3">
        <w:t>francais</w:t>
      </w:r>
      <w:proofErr w:type="spellEnd"/>
      <w:r w:rsidR="00946ED3">
        <w:t>), permet de tester son raisonnement, et de valider le kata si il s’avère juste.</w:t>
      </w:r>
    </w:p>
    <w:p w14:paraId="24A60ACA" w14:textId="2C28A108" w:rsidR="00946ED3" w:rsidRPr="00946ED3" w:rsidRDefault="00946ED3" w:rsidP="009128D2">
      <w:pPr>
        <w:pStyle w:val="VRAINORMAL"/>
        <w:ind w:firstLine="0"/>
        <w:rPr>
          <w:color w:val="FF0000"/>
        </w:rPr>
      </w:pPr>
      <w:r w:rsidRPr="00946ED3">
        <w:rPr>
          <w:color w:val="FF0000"/>
        </w:rPr>
        <w:t>Si l’utilisateur abandonne un réussi le kata, l’option « </w:t>
      </w:r>
      <w:proofErr w:type="spellStart"/>
      <w:r w:rsidRPr="00946ED3">
        <w:rPr>
          <w:color w:val="FF0000"/>
        </w:rPr>
        <w:t>try</w:t>
      </w:r>
      <w:proofErr w:type="spellEnd"/>
      <w:r w:rsidRPr="00946ED3">
        <w:rPr>
          <w:color w:val="FF0000"/>
        </w:rPr>
        <w:t xml:space="preserve"> </w:t>
      </w:r>
      <w:proofErr w:type="spellStart"/>
      <w:r w:rsidRPr="00946ED3">
        <w:rPr>
          <w:color w:val="FF0000"/>
        </w:rPr>
        <w:t>again</w:t>
      </w:r>
      <w:proofErr w:type="spellEnd"/>
      <w:r w:rsidRPr="00946ED3">
        <w:rPr>
          <w:color w:val="FF0000"/>
        </w:rPr>
        <w:t> » (Refaire le kata), se débloque, et permet à l’utilisateur de refaire le kata, sans que la bonne réussite de celui-ci n’impacte à nouveau son score.</w:t>
      </w:r>
      <w:r w:rsidR="00E21BA7">
        <w:rPr>
          <w:color w:val="FF0000"/>
        </w:rPr>
        <w:t xml:space="preserve"> </w:t>
      </w:r>
    </w:p>
    <w:p w14:paraId="0100FE45" w14:textId="77777777" w:rsidR="004F222C" w:rsidRPr="004F222C" w:rsidRDefault="004F222C" w:rsidP="004F222C"/>
    <w:p w14:paraId="1E275796" w14:textId="27AB2F38" w:rsidR="004F222C" w:rsidRDefault="004F222C" w:rsidP="00B04FBE">
      <w:pPr>
        <w:pStyle w:val="Titre2"/>
      </w:pPr>
      <w:bookmarkStart w:id="62" w:name="_Toc12281099"/>
      <w:r w:rsidRPr="004F222C">
        <w:lastRenderedPageBreak/>
        <w:t>Exécution du code</w:t>
      </w:r>
      <w:bookmarkEnd w:id="62"/>
    </w:p>
    <w:p w14:paraId="1D06B2DB" w14:textId="0BD3044A" w:rsidR="00CC0991" w:rsidRDefault="004F222C" w:rsidP="00CC0991">
      <w:pPr>
        <w:pStyle w:val="VRAINORMAL"/>
        <w:ind w:firstLine="0"/>
      </w:pPr>
      <w:r w:rsidRPr="004F222C">
        <w:t xml:space="preserve">Pour que ma plateforme puisse remplir sa fonction d’apprentissage de </w:t>
      </w:r>
      <w:r w:rsidRPr="004F222C">
        <w:rPr>
          <w:i/>
          <w:iCs/>
        </w:rPr>
        <w:t>programmation en ligne</w:t>
      </w:r>
      <w:r w:rsidRPr="004F222C">
        <w:t xml:space="preserve">, j’ai dû réfléchir à une méthode qui me permettait de récupérer le code écrit par l’utilisateur, et de lui en ressortir le résultat de son exécution. Pour ce faire, je me suis d’abord orienter vers des outils de </w:t>
      </w:r>
      <w:r w:rsidR="00FB5605">
        <w:t>d’exécution</w:t>
      </w:r>
      <w:r w:rsidRPr="004F222C">
        <w:t xml:space="preserve"> en ligne, tel que </w:t>
      </w:r>
      <w:proofErr w:type="spellStart"/>
      <w:r w:rsidRPr="004F222C">
        <w:t>jdoodle</w:t>
      </w:r>
      <w:proofErr w:type="spellEnd"/>
      <w:r w:rsidRPr="004F222C">
        <w:t xml:space="preserve"> </w:t>
      </w:r>
      <w:r w:rsidR="00FB5605">
        <w:fldChar w:fldCharType="begin"/>
      </w:r>
      <w:r w:rsidR="00FB5605">
        <w:instrText xml:space="preserve"> ADDIN ZOTERO_ITEM CSL_CITATION {"citationID":"jAPDFwmP","properties":{"formattedCitation":"({\\i{}JDoodle - free Online Compiler, Editor for Java, C/C++, etc} 2019)","plainCitation":"(JDoodle - free Online Compiler, Editor for Java, C/C++, etc 2019)","noteIndex":0},"citationItems":[{"id":75,"uris":["http://zotero.org/users/local/6OwvRo0M/items/8LQDGHUS"],"uri":["http://zotero.org/users/local/6OwvRo0M/items/8LQDGHUS"],"itemData":{"id":75,"type":"webpage","title":"JDoodle - free Online Compiler, Editor for Java, C/C++, etc","abstract":"JDoodle is a free Online  Compiler, Editor, IDE  for Java, C, C++, PHP, Perl, Python, Ruby and many more.  you can run your programs on the fly online and you can save and share them with others. Quick and Easy way to compile and run programs online.","URL":"https://www.jdoodle.com","language":"en","issued":{"date-parts":[["2019"]]},"accessed":{"date-parts":[["2019",6,16]]}}}],"schema":"https://github.com/citation-style-language/schema/raw/master/csl-citation.json"} </w:instrText>
      </w:r>
      <w:r w:rsidR="00FB5605">
        <w:fldChar w:fldCharType="separate"/>
      </w:r>
      <w:r w:rsidR="00FB5605" w:rsidRPr="00FB5605">
        <w:rPr>
          <w:lang w:val="fr-FR"/>
        </w:rPr>
        <w:t>(</w:t>
      </w:r>
      <w:proofErr w:type="spellStart"/>
      <w:r w:rsidR="00FB5605" w:rsidRPr="00FB5605">
        <w:rPr>
          <w:i/>
          <w:iCs/>
          <w:lang w:val="fr-FR"/>
        </w:rPr>
        <w:t>JDoodle</w:t>
      </w:r>
      <w:proofErr w:type="spellEnd"/>
      <w:r w:rsidR="00FB5605" w:rsidRPr="00FB5605">
        <w:rPr>
          <w:i/>
          <w:iCs/>
          <w:lang w:val="fr-FR"/>
        </w:rPr>
        <w:t xml:space="preserve"> - free Online Compiler, Editor for Java, C/C++, </w:t>
      </w:r>
      <w:proofErr w:type="spellStart"/>
      <w:r w:rsidR="00FB5605" w:rsidRPr="00FB5605">
        <w:rPr>
          <w:i/>
          <w:iCs/>
          <w:lang w:val="fr-FR"/>
        </w:rPr>
        <w:t>etc</w:t>
      </w:r>
      <w:proofErr w:type="spellEnd"/>
      <w:r w:rsidR="00FB5605" w:rsidRPr="00FB5605">
        <w:rPr>
          <w:lang w:val="fr-FR"/>
        </w:rPr>
        <w:t xml:space="preserve"> 2019)</w:t>
      </w:r>
      <w:r w:rsidR="00FB5605">
        <w:fldChar w:fldCharType="end"/>
      </w:r>
      <w:r w:rsidRPr="004F222C">
        <w:t>. Malheureusement, les outils de ce type sont généralement payant</w:t>
      </w:r>
      <w:r w:rsidR="00FB5605">
        <w:t xml:space="preserve"> </w:t>
      </w:r>
      <w:r w:rsidRPr="004F222C">
        <w:t>et fonctionnent avec un système d’abonnement</w:t>
      </w:r>
      <w:r w:rsidR="00FB5605">
        <w:t xml:space="preserve"> </w:t>
      </w:r>
      <w:r w:rsidR="00FB5605" w:rsidRPr="004F222C">
        <w:t xml:space="preserve"> (ou alors contiennent des version dites “d'évaluation”, insuffisantes pour nos besoins)</w:t>
      </w:r>
      <w:r w:rsidRPr="004F222C">
        <w:t xml:space="preserve">. En effet, la nécessité de faire une plateforme propre à </w:t>
      </w:r>
      <w:r w:rsidR="00FB5605">
        <w:t>H</w:t>
      </w:r>
      <w:r w:rsidRPr="004F222C">
        <w:t>epia et qui ne dépend d’aucun service payant ou de licences non open-source,  m’a poussé à m’orienter vers une solution “maison”.</w:t>
      </w:r>
    </w:p>
    <w:p w14:paraId="375376F7" w14:textId="0C86736C" w:rsidR="004F222C" w:rsidRPr="004F222C" w:rsidRDefault="004F222C" w:rsidP="00CC0991">
      <w:pPr>
        <w:pStyle w:val="VRAINORMAL"/>
        <w:ind w:firstLine="0"/>
      </w:pPr>
      <w:r w:rsidRPr="004F222C">
        <w:t xml:space="preserve">C’est de ce raisonnement qu’est née l’idée de créer mon propre service de compilation/interprétation, et la solution adoptée est d'exécuter le code que l’utilisateur souhaite faire valider sur un service dédié. </w:t>
      </w:r>
    </w:p>
    <w:p w14:paraId="1807AF95" w14:textId="77777777" w:rsidR="004F222C" w:rsidRPr="004F222C" w:rsidRDefault="004F222C" w:rsidP="00FB5605">
      <w:pPr>
        <w:pStyle w:val="VRAINORMAL"/>
      </w:pPr>
    </w:p>
    <w:p w14:paraId="79E7B666" w14:textId="77777777" w:rsidR="004F222C" w:rsidRPr="004F222C" w:rsidRDefault="004F222C" w:rsidP="00CC0991">
      <w:pPr>
        <w:pStyle w:val="Titre2"/>
      </w:pPr>
      <w:bookmarkStart w:id="63" w:name="_Toc12281100"/>
      <w:r w:rsidRPr="004F222C">
        <w:t>Le service de compilation</w:t>
      </w:r>
      <w:bookmarkEnd w:id="63"/>
    </w:p>
    <w:p w14:paraId="35DFC176" w14:textId="7681B1A0" w:rsidR="00946ED3" w:rsidRDefault="004F222C" w:rsidP="00946ED3">
      <w:pPr>
        <w:pStyle w:val="VRAINORMAL"/>
        <w:ind w:firstLine="0"/>
      </w:pPr>
      <w:r w:rsidRPr="00946ED3">
        <w:t xml:space="preserve">Ce service est un serveur Javalin ayant pour objectif générale de renvoyer le résultat du code que l’utilisateur souhaite valider. Pour pouvoir tester le code de l’utilisateur, j’ai </w:t>
      </w:r>
      <w:r w:rsidR="00CC0991" w:rsidRPr="00946ED3">
        <w:t>dû</w:t>
      </w:r>
      <w:r w:rsidRPr="00946ED3">
        <w:t xml:space="preserve"> trouver une solution pour que l’utilisateur puisse </w:t>
      </w:r>
      <w:r w:rsidR="00CC0991" w:rsidRPr="00946ED3">
        <w:t>lui-même</w:t>
      </w:r>
      <w:r w:rsidRPr="00946ED3">
        <w:t xml:space="preserve"> créer une batterie de tests. La solution qui a tout de suite été retenue est d’utiliser les librairies d'assertion, car elles sont disponibles dans la </w:t>
      </w:r>
      <w:r w:rsidR="00CC0991" w:rsidRPr="00946ED3">
        <w:t>plupart</w:t>
      </w:r>
      <w:r w:rsidRPr="00946ED3">
        <w:t xml:space="preserve"> des langages et ne demande un niveau de connaissance que très peu approfondi : </w:t>
      </w:r>
    </w:p>
    <w:p w14:paraId="68884EE5" w14:textId="77777777" w:rsidR="00946ED3" w:rsidRDefault="00946ED3" w:rsidP="00946ED3">
      <w:pPr>
        <w:pStyle w:val="VRAINORMAL"/>
        <w:ind w:firstLine="0"/>
      </w:pPr>
    </w:p>
    <w:p w14:paraId="2E2930FF" w14:textId="3399FF31" w:rsidR="004F222C" w:rsidRPr="00946ED3" w:rsidRDefault="004F222C" w:rsidP="00946ED3">
      <w:pPr>
        <w:pStyle w:val="VRAINORMAL"/>
        <w:ind w:firstLine="0"/>
        <w:rPr>
          <w:u w:val="single"/>
        </w:rPr>
      </w:pPr>
      <w:r w:rsidRPr="00946ED3">
        <w:rPr>
          <w:u w:val="single"/>
        </w:rPr>
        <w:t>Les assertions</w:t>
      </w:r>
    </w:p>
    <w:p w14:paraId="7D49620D" w14:textId="6DA1DE77" w:rsidR="004F222C" w:rsidRPr="004F222C" w:rsidRDefault="004F222C" w:rsidP="00CC0991">
      <w:pPr>
        <w:pStyle w:val="VRAINORMAL"/>
        <w:ind w:firstLine="0"/>
      </w:pPr>
      <w:r w:rsidRPr="004F222C">
        <w:t>Une assertion est une fonction de prédicat</w:t>
      </w:r>
    </w:p>
    <w:p w14:paraId="03438E81" w14:textId="1A499D17" w:rsidR="004F222C" w:rsidRPr="004F222C" w:rsidRDefault="00CC0991" w:rsidP="004F222C">
      <m:oMathPara>
        <m:oMath>
          <m:r>
            <w:rPr>
              <w:rFonts w:ascii="Cambria Math" w:hAnsi="Cambria Math"/>
            </w:rPr>
            <m:t>pred(f</m:t>
          </m:r>
          <m:d>
            <m:dPr>
              <m:ctrlPr>
                <w:rPr>
                  <w:rFonts w:ascii="Cambria Math" w:hAnsi="Cambria Math"/>
                  <w:i/>
                </w:rPr>
              </m:ctrlPr>
            </m:dPr>
            <m:e>
              <m:r>
                <w:rPr>
                  <w:rFonts w:ascii="Cambria Math" w:hAnsi="Cambria Math"/>
                </w:rPr>
                <m:t>x</m:t>
              </m:r>
            </m:e>
          </m:d>
          <m:r>
            <w:rPr>
              <w:rFonts w:ascii="Cambria Math" w:hAnsi="Cambria Math"/>
            </w:rPr>
            <m:t>,y)</m:t>
          </m:r>
        </m:oMath>
      </m:oMathPara>
    </w:p>
    <w:p w14:paraId="1682DBAA" w14:textId="77777777" w:rsidR="004F222C" w:rsidRPr="004F222C" w:rsidRDefault="004F222C" w:rsidP="004F222C"/>
    <w:p w14:paraId="357CDA0B" w14:textId="62A9A41C" w:rsidR="00CC0991" w:rsidRPr="004F222C" w:rsidRDefault="00FB5605" w:rsidP="00CC0991">
      <w:pPr>
        <w:pStyle w:val="VRAINORMAL"/>
        <w:ind w:firstLine="0"/>
      </w:pPr>
      <w:r w:rsidRPr="004F222C">
        <w:t>Q</w:t>
      </w:r>
      <w:r w:rsidR="004F222C" w:rsidRPr="004F222C">
        <w:t>ui</w:t>
      </w:r>
      <w:r>
        <w:t xml:space="preserve"> permet de </w:t>
      </w:r>
      <w:r w:rsidR="004F222C" w:rsidRPr="004F222C">
        <w:t xml:space="preserve">vérifier si le résultat de la fonction donnée en paramètre correspond au résultat attendu, lui aussi donné en paramètre. Cela permet au </w:t>
      </w:r>
      <w:r w:rsidR="004F222C" w:rsidRPr="004F222C">
        <w:rPr>
          <w:color w:val="FF0000"/>
        </w:rPr>
        <w:t>Sensei</w:t>
      </w:r>
      <w:r w:rsidR="004F222C" w:rsidRPr="004F222C">
        <w:t xml:space="preserve"> d’évaluer la fonction qu’il souhaite faire valider. Voici les librairies d’assertions utilisées pour l’implémentation des langages :</w:t>
      </w:r>
    </w:p>
    <w:p w14:paraId="234DF1E3" w14:textId="791DF407" w:rsidR="004F222C" w:rsidRPr="004F222C" w:rsidRDefault="004F222C" w:rsidP="004B4747">
      <w:pPr>
        <w:pStyle w:val="VRAINORMAL"/>
        <w:numPr>
          <w:ilvl w:val="0"/>
          <w:numId w:val="30"/>
        </w:numPr>
      </w:pPr>
      <w:r w:rsidRPr="004F222C">
        <w:t>Python</w:t>
      </w:r>
      <w:r w:rsidR="00FA1D9E">
        <w:t xml:space="preserve"> : </w:t>
      </w:r>
      <w:proofErr w:type="spellStart"/>
      <w:r w:rsidR="00FA1D9E">
        <w:t>Assert</w:t>
      </w:r>
      <w:proofErr w:type="spellEnd"/>
      <w:r w:rsidR="00FA1D9E">
        <w:t xml:space="preserve"> Py</w:t>
      </w:r>
    </w:p>
    <w:p w14:paraId="62F158C8" w14:textId="2772635A" w:rsidR="00946ED3" w:rsidRPr="00FA1D9E" w:rsidRDefault="00FA1D9E" w:rsidP="004B4747">
      <w:pPr>
        <w:pStyle w:val="VRAINORMAL"/>
        <w:numPr>
          <w:ilvl w:val="0"/>
          <w:numId w:val="30"/>
        </w:numPr>
      </w:pPr>
      <w:r>
        <w:t xml:space="preserve">Java : </w:t>
      </w:r>
      <w:proofErr w:type="spellStart"/>
      <w:r w:rsidR="004F222C" w:rsidRPr="004F222C">
        <w:t>Junit</w:t>
      </w:r>
      <w:proofErr w:type="spellEnd"/>
    </w:p>
    <w:p w14:paraId="7E147381" w14:textId="4298B633" w:rsidR="004F222C" w:rsidRPr="00FA1D9E" w:rsidRDefault="00FA1D9E" w:rsidP="00FA1D9E">
      <w:pPr>
        <w:pStyle w:val="VRAINORMAL"/>
        <w:ind w:firstLine="0"/>
        <w:rPr>
          <w:u w:val="single"/>
        </w:rPr>
      </w:pPr>
      <w:proofErr w:type="spellStart"/>
      <w:r w:rsidRPr="00FA1D9E">
        <w:rPr>
          <w:u w:val="single"/>
        </w:rPr>
        <w:lastRenderedPageBreak/>
        <w:t>Assert</w:t>
      </w:r>
      <w:proofErr w:type="spellEnd"/>
      <w:r w:rsidRPr="00FA1D9E">
        <w:rPr>
          <w:u w:val="single"/>
        </w:rPr>
        <w:t xml:space="preserve"> </w:t>
      </w:r>
      <w:proofErr w:type="spellStart"/>
      <w:r w:rsidRPr="00FA1D9E">
        <w:rPr>
          <w:u w:val="single"/>
        </w:rPr>
        <w:t>Py</w:t>
      </w:r>
      <w:proofErr w:type="spellEnd"/>
    </w:p>
    <w:p w14:paraId="56B7E655" w14:textId="255346B5" w:rsidR="004F222C" w:rsidRDefault="004F222C" w:rsidP="00FA1D9E">
      <w:pPr>
        <w:pStyle w:val="VRAINORMAL"/>
        <w:ind w:firstLine="0"/>
      </w:pPr>
      <w:r w:rsidRPr="004F222C">
        <w:t xml:space="preserve">Si j’ai décidé de ne pas utiliser les assertions basiques qu’offre le langage python, c’est parce que cette librairie donne une description de l’erreur plus détaillée lorsque le prédicat s’avère faux. </w:t>
      </w:r>
      <w:r w:rsidR="00FA1D9E" w:rsidRPr="00FA1D9E">
        <w:t>Voici</w:t>
      </w:r>
      <w:r w:rsidR="00FA1D9E">
        <w:t xml:space="preserve"> un e</w:t>
      </w:r>
      <w:r w:rsidRPr="004F222C">
        <w:t>xemple de fonctionnement</w:t>
      </w:r>
      <w:r w:rsidR="00FA1D9E">
        <w:t xml:space="preserve"> de cette librairie, avec différents tests.</w:t>
      </w:r>
    </w:p>
    <w:p w14:paraId="5EE3AA91" w14:textId="29AEF10E" w:rsidR="00FA1D9E" w:rsidRDefault="00FA1D9E" w:rsidP="00FA1D9E">
      <w:pPr>
        <w:pStyle w:val="WARNING"/>
        <w:rPr>
          <w:b w:val="0"/>
          <w:bCs w:val="0"/>
        </w:rPr>
      </w:pPr>
      <w:r>
        <w:t xml:space="preserve">Note : </w:t>
      </w:r>
      <w:r w:rsidRPr="00FA1D9E">
        <w:rPr>
          <w:b w:val="0"/>
          <w:bCs w:val="0"/>
        </w:rPr>
        <w:t>Dans ce kata, le but est de multiplier tous les éléments d’un tableau donné par un chiffre).</w:t>
      </w:r>
    </w:p>
    <w:p w14:paraId="37958366" w14:textId="77777777" w:rsidR="00FA1D9E" w:rsidRPr="00FA1D9E" w:rsidRDefault="00FA1D9E" w:rsidP="00FA1D9E">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799"/>
        <w:gridCol w:w="5226"/>
      </w:tblGrid>
      <w:tr w:rsidR="004F222C" w:rsidRPr="004F222C" w14:paraId="0524908F" w14:textId="77777777" w:rsidTr="00FA1D9E">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0C3713" w14:textId="28EA0F0D" w:rsidR="004F222C" w:rsidRPr="004F222C" w:rsidRDefault="00946ED3" w:rsidP="004B69C6">
            <w:pPr>
              <w:pStyle w:val="VRAINORMAL"/>
              <w:ind w:firstLine="0"/>
            </w:pPr>
            <w:r w:rsidRPr="004F222C">
              <w:t>S</w:t>
            </w:r>
            <w:r w:rsidR="004F222C" w:rsidRPr="004F222C">
              <w:t>ample.py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A9B8D5" w14:textId="77777777" w:rsidR="004F222C" w:rsidRPr="004F222C" w:rsidRDefault="004F222C" w:rsidP="004B69C6">
            <w:pPr>
              <w:pStyle w:val="VRAINORMAL"/>
              <w:ind w:firstLine="0"/>
            </w:pPr>
            <w:r w:rsidRPr="004F222C">
              <w:t>main.py (Batterie de tests)</w:t>
            </w:r>
          </w:p>
        </w:tc>
      </w:tr>
      <w:tr w:rsidR="004F222C" w:rsidRPr="00BA3283" w14:paraId="1C688333" w14:textId="77777777" w:rsidTr="00FA1D9E">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CA74DF" w14:textId="77777777" w:rsidR="004F222C" w:rsidRPr="004F222C" w:rsidRDefault="004F222C" w:rsidP="004F222C">
            <w:pPr>
              <w:jc w:val="both"/>
              <w:rPr>
                <w:lang w:val="en-US"/>
              </w:rPr>
            </w:pPr>
            <w:r w:rsidRPr="004F222C">
              <w:rPr>
                <w:rFonts w:ascii="Arial" w:hAnsi="Arial" w:cs="Arial"/>
                <w:b/>
                <w:bCs/>
                <w:color w:val="000080"/>
                <w:sz w:val="22"/>
                <w:szCs w:val="22"/>
                <w:shd w:val="clear" w:color="auto" w:fill="FFFFFF"/>
                <w:lang w:val="en-US"/>
              </w:rPr>
              <w:t xml:space="preserve">def </w:t>
            </w:r>
            <w:proofErr w:type="spellStart"/>
            <w:r w:rsidRPr="004F222C">
              <w:rPr>
                <w:rFonts w:ascii="Arial" w:hAnsi="Arial" w:cs="Arial"/>
                <w:color w:val="000000"/>
                <w:sz w:val="22"/>
                <w:szCs w:val="22"/>
                <w:shd w:val="clear" w:color="auto" w:fill="FFFFFF"/>
                <w:lang w:val="en-US"/>
              </w:rPr>
              <w:t>mul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arr,n</w:t>
            </w:r>
            <w:proofErr w:type="spellEnd"/>
            <w:r w:rsidRPr="004F222C">
              <w:rPr>
                <w:rFonts w:ascii="Arial" w:hAnsi="Arial" w:cs="Arial"/>
                <w:color w:val="000000"/>
                <w:sz w:val="22"/>
                <w:szCs w:val="22"/>
                <w:shd w:val="clear" w:color="auto" w:fill="FFFFFF"/>
                <w:lang w:val="en-US"/>
              </w:rPr>
              <w:t>):</w:t>
            </w:r>
          </w:p>
          <w:p w14:paraId="7FF26E51" w14:textId="3CC929D5" w:rsidR="004F222C" w:rsidRPr="004F222C" w:rsidRDefault="004F222C" w:rsidP="004F222C">
            <w:pPr>
              <w:jc w:val="both"/>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return </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w:t>
            </w:r>
            <w:proofErr w:type="spellEnd"/>
            <w:r w:rsidRPr="004F222C">
              <w:rPr>
                <w:rFonts w:ascii="Arial" w:hAnsi="Arial" w:cs="Arial"/>
                <w:color w:val="000000"/>
                <w:sz w:val="22"/>
                <w:szCs w:val="22"/>
                <w:shd w:val="clear" w:color="auto" w:fill="FFFFFF"/>
                <w:lang w:val="en-US"/>
              </w:rPr>
              <w:t xml:space="preserve">*n </w:t>
            </w:r>
            <w:r w:rsidRPr="004F222C">
              <w:rPr>
                <w:rFonts w:ascii="Arial" w:hAnsi="Arial" w:cs="Arial"/>
                <w:b/>
                <w:bCs/>
                <w:color w:val="000080"/>
                <w:sz w:val="22"/>
                <w:szCs w:val="22"/>
                <w:shd w:val="clear" w:color="auto" w:fill="FFFFFF"/>
                <w:lang w:val="en-US"/>
              </w:rPr>
              <w:t xml:space="preserve">for </w:t>
            </w:r>
            <w:r w:rsidR="00946ED3">
              <w:rPr>
                <w:rFonts w:ascii="Arial" w:hAnsi="Arial" w:cs="Arial"/>
                <w:color w:val="000000"/>
                <w:sz w:val="22"/>
                <w:szCs w:val="22"/>
                <w:shd w:val="clear" w:color="auto" w:fill="FFFFFF"/>
                <w:lang w:val="en-US"/>
              </w:rPr>
              <w:t>I</w:t>
            </w: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 </w:t>
            </w:r>
            <w:proofErr w:type="spellStart"/>
            <w:r w:rsidRPr="004F222C">
              <w:rPr>
                <w:rFonts w:ascii="Arial" w:hAnsi="Arial" w:cs="Arial"/>
                <w:color w:val="000000"/>
                <w:sz w:val="22"/>
                <w:szCs w:val="22"/>
                <w:shd w:val="clear" w:color="auto" w:fill="FFFFFF"/>
                <w:lang w:val="en-US"/>
              </w:rPr>
              <w:t>arr</w:t>
            </w:r>
            <w:proofErr w:type="spellEnd"/>
            <w:r w:rsidRPr="004F222C">
              <w:rPr>
                <w:rFonts w:ascii="Arial" w:hAnsi="Arial" w:cs="Arial"/>
                <w:color w:val="000000"/>
                <w:sz w:val="22"/>
                <w:szCs w:val="22"/>
                <w:shd w:val="clear" w:color="auto" w:fill="FFFFFF"/>
                <w:lang w:val="en-US"/>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7F1B6E" w14:textId="77777777" w:rsidR="004F222C" w:rsidRPr="004F222C" w:rsidRDefault="004F222C" w:rsidP="004F222C">
            <w:pPr>
              <w:jc w:val="both"/>
              <w:rPr>
                <w:lang w:val="en-US"/>
              </w:rPr>
            </w:pPr>
            <w:r w:rsidRPr="004F222C">
              <w:rPr>
                <w:rFonts w:ascii="Arial" w:hAnsi="Arial" w:cs="Arial"/>
                <w:b/>
                <w:bCs/>
                <w:color w:val="000080"/>
                <w:sz w:val="22"/>
                <w:szCs w:val="22"/>
                <w:shd w:val="clear" w:color="auto" w:fill="FFFFFF"/>
                <w:lang w:val="en-US"/>
              </w:rPr>
              <w:t xml:space="preserve">from </w:t>
            </w:r>
            <w:proofErr w:type="spellStart"/>
            <w:r w:rsidRPr="004F222C">
              <w:rPr>
                <w:rFonts w:ascii="Arial" w:hAnsi="Arial" w:cs="Arial"/>
                <w:color w:val="000000"/>
                <w:sz w:val="22"/>
                <w:szCs w:val="22"/>
                <w:shd w:val="clear" w:color="auto" w:fill="FFFFFF"/>
                <w:lang w:val="en-US"/>
              </w:rPr>
              <w:t>assertpy</w:t>
            </w:r>
            <w:proofErr w:type="spellEnd"/>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assert_that</w:t>
            </w:r>
            <w:proofErr w:type="spellEnd"/>
          </w:p>
          <w:p w14:paraId="314C0422" w14:textId="77777777" w:rsidR="004F222C" w:rsidRPr="004F222C" w:rsidRDefault="004F222C" w:rsidP="004F222C">
            <w:pPr>
              <w:jc w:val="both"/>
              <w:rPr>
                <w:lang w:val="en-US"/>
              </w:rPr>
            </w:pPr>
            <w:r w:rsidRPr="004F222C">
              <w:rPr>
                <w:rFonts w:ascii="Arial" w:hAnsi="Arial" w:cs="Arial"/>
                <w:b/>
                <w:bCs/>
                <w:color w:val="000080"/>
                <w:sz w:val="22"/>
                <w:szCs w:val="22"/>
                <w:shd w:val="clear" w:color="auto" w:fill="FFFFFF"/>
                <w:lang w:val="en-US"/>
              </w:rPr>
              <w:t xml:space="preserve">import </w:t>
            </w:r>
            <w:r w:rsidRPr="004F222C">
              <w:rPr>
                <w:rFonts w:ascii="Arial" w:hAnsi="Arial" w:cs="Arial"/>
                <w:color w:val="000000"/>
                <w:sz w:val="22"/>
                <w:szCs w:val="22"/>
                <w:shd w:val="clear" w:color="auto" w:fill="FFFFFF"/>
                <w:lang w:val="en-US"/>
              </w:rPr>
              <w:t xml:space="preserve">sample </w:t>
            </w:r>
            <w:r w:rsidRPr="004F222C">
              <w:rPr>
                <w:rFonts w:ascii="Arial" w:hAnsi="Arial" w:cs="Arial"/>
                <w:b/>
                <w:bCs/>
                <w:color w:val="000080"/>
                <w:sz w:val="22"/>
                <w:szCs w:val="22"/>
                <w:shd w:val="clear" w:color="auto" w:fill="FFFFFF"/>
                <w:lang w:val="en-US"/>
              </w:rPr>
              <w:t xml:space="preserve">as </w:t>
            </w:r>
            <w:r w:rsidRPr="004F222C">
              <w:rPr>
                <w:rFonts w:ascii="Arial" w:hAnsi="Arial" w:cs="Arial"/>
                <w:color w:val="000000"/>
                <w:sz w:val="22"/>
                <w:szCs w:val="22"/>
                <w:shd w:val="clear" w:color="auto" w:fill="FFFFFF"/>
                <w:lang w:val="en-US"/>
              </w:rPr>
              <w:t>m</w:t>
            </w:r>
          </w:p>
          <w:p w14:paraId="4C475688" w14:textId="77777777" w:rsidR="004F222C" w:rsidRPr="004F222C" w:rsidRDefault="004F222C" w:rsidP="004F222C">
            <w:pPr>
              <w:rPr>
                <w:lang w:val="en-US"/>
              </w:rPr>
            </w:pPr>
          </w:p>
          <w:p w14:paraId="67CF7280" w14:textId="77777777" w:rsidR="004F222C" w:rsidRPr="004F222C" w:rsidRDefault="004F222C" w:rsidP="004F222C">
            <w:pPr>
              <w:jc w:val="both"/>
              <w:rPr>
                <w:lang w:val="en-US"/>
              </w:rPr>
            </w:pPr>
            <w:proofErr w:type="spellStart"/>
            <w:r w:rsidRPr="004F222C">
              <w:rPr>
                <w:rFonts w:ascii="Arial" w:hAnsi="Arial" w:cs="Arial"/>
                <w:color w:val="000000"/>
                <w:sz w:val="22"/>
                <w:szCs w:val="22"/>
                <w:shd w:val="clear" w:color="auto" w:fill="FFFFFF"/>
                <w:lang w:val="en-US"/>
              </w:rPr>
              <w:t>assert_tha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mul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2</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4,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s_equal_to</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2,18</w:t>
            </w:r>
            <w:r w:rsidRPr="004F222C">
              <w:rPr>
                <w:rFonts w:ascii="Arial" w:hAnsi="Arial" w:cs="Arial"/>
                <w:color w:val="000000"/>
                <w:sz w:val="22"/>
                <w:szCs w:val="22"/>
                <w:shd w:val="clear" w:color="auto" w:fill="FFFFFF"/>
                <w:lang w:val="en-US"/>
              </w:rPr>
              <w:t>])</w:t>
            </w:r>
          </w:p>
        </w:tc>
      </w:tr>
    </w:tbl>
    <w:p w14:paraId="3552ED13" w14:textId="1649EF3F" w:rsidR="004F222C" w:rsidRPr="00FA1D9E" w:rsidRDefault="00FA1D9E" w:rsidP="00FA1D9E">
      <w:pPr>
        <w:pStyle w:val="Lgende"/>
        <w:jc w:val="center"/>
        <w:rPr>
          <w:i w:val="0"/>
          <w:iCs w:val="0"/>
        </w:rPr>
      </w:pPr>
      <w:bookmarkStart w:id="64" w:name="_Toc12277270"/>
      <w:r>
        <w:t xml:space="preserve">Tableau </w:t>
      </w:r>
      <w:fldSimple w:instr=" SEQ Tableau \* ARABIC ">
        <w:r w:rsidR="00EF163A">
          <w:rPr>
            <w:noProof/>
          </w:rPr>
          <w:t>3</w:t>
        </w:r>
      </w:fldSimple>
      <w:r>
        <w:t xml:space="preserve"> - Exemple d'utilisation d'</w:t>
      </w:r>
      <w:proofErr w:type="spellStart"/>
      <w:r>
        <w:t>assert</w:t>
      </w:r>
      <w:proofErr w:type="spellEnd"/>
      <w:r>
        <w:t xml:space="preserve"> </w:t>
      </w:r>
      <w:proofErr w:type="spellStart"/>
      <w:r>
        <w:t>py</w:t>
      </w:r>
      <w:bookmarkEnd w:id="64"/>
      <w:proofErr w:type="spellEnd"/>
      <w:r w:rsidR="004F222C" w:rsidRPr="004F222C">
        <w:br/>
      </w:r>
    </w:p>
    <w:tbl>
      <w:tblPr>
        <w:tblW w:w="0" w:type="auto"/>
        <w:jc w:val="center"/>
        <w:tblCellMar>
          <w:top w:w="15" w:type="dxa"/>
          <w:left w:w="15" w:type="dxa"/>
          <w:bottom w:w="15" w:type="dxa"/>
          <w:right w:w="15" w:type="dxa"/>
        </w:tblCellMar>
        <w:tblLook w:val="04A0" w:firstRow="1" w:lastRow="0" w:firstColumn="1" w:lastColumn="0" w:noHBand="0" w:noVBand="1"/>
      </w:tblPr>
      <w:tblGrid>
        <w:gridCol w:w="2331"/>
        <w:gridCol w:w="5092"/>
        <w:gridCol w:w="1546"/>
      </w:tblGrid>
      <w:tr w:rsidR="004F222C" w:rsidRPr="004F222C" w14:paraId="0A5311FB"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5DB27E" w14:textId="77777777" w:rsidR="004F222C" w:rsidRPr="004F222C" w:rsidRDefault="004F222C" w:rsidP="004F222C">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955548" w14:textId="77777777" w:rsidR="004F222C" w:rsidRPr="004F222C" w:rsidRDefault="004F222C" w:rsidP="004F222C">
            <w:r w:rsidRPr="004F222C">
              <w:rPr>
                <w:rFonts w:ascii="Arial" w:hAnsi="Arial" w:cs="Arial"/>
                <w:color w:val="000000"/>
                <w:sz w:val="22"/>
                <w:szCs w:val="22"/>
              </w:rPr>
              <w:t>Résult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F565E7" w14:textId="77777777" w:rsidR="004F222C" w:rsidRPr="004F222C" w:rsidRDefault="004F222C" w:rsidP="004F222C">
            <w:pPr>
              <w:jc w:val="center"/>
            </w:pPr>
            <w:r w:rsidRPr="004F222C">
              <w:rPr>
                <w:rFonts w:ascii="Arial" w:hAnsi="Arial" w:cs="Arial"/>
                <w:color w:val="000000"/>
                <w:sz w:val="22"/>
                <w:szCs w:val="22"/>
              </w:rPr>
              <w:t>Code d’erreur</w:t>
            </w:r>
          </w:p>
        </w:tc>
      </w:tr>
      <w:tr w:rsidR="004F222C" w:rsidRPr="004F222C" w14:paraId="1557086F" w14:textId="77777777" w:rsidTr="00FA1D9E">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E59377" w14:textId="755F65E8"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xercice réalisé avec succès</w:t>
            </w:r>
          </w:p>
        </w:tc>
      </w:tr>
      <w:tr w:rsidR="004F222C" w:rsidRPr="004F222C" w14:paraId="5B35743C"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EB59C0" w14:textId="77777777" w:rsidR="004F222C" w:rsidRPr="004F222C" w:rsidRDefault="004F222C" w:rsidP="004F222C">
            <w:r w:rsidRPr="004F222C">
              <w:rPr>
                <w:rFonts w:ascii="Arial" w:hAnsi="Arial" w:cs="Arial"/>
                <w:color w:val="000000"/>
                <w:sz w:val="22"/>
                <w:szCs w:val="22"/>
              </w:rPr>
              <w:t>1.99</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4DDEE2E8" w14:textId="77777777" w:rsidR="004F222C" w:rsidRPr="004F222C" w:rsidRDefault="004F222C" w:rsidP="004F222C">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B3B50C" w14:textId="77777777" w:rsidR="004F222C" w:rsidRPr="004F222C" w:rsidRDefault="004F222C" w:rsidP="004F222C">
            <w:r w:rsidRPr="004F222C">
              <w:rPr>
                <w:rFonts w:ascii="Arial" w:hAnsi="Arial" w:cs="Arial"/>
                <w:color w:val="000000"/>
                <w:sz w:val="22"/>
                <w:szCs w:val="22"/>
              </w:rPr>
              <w:t>0</w:t>
            </w:r>
          </w:p>
        </w:tc>
      </w:tr>
      <w:tr w:rsidR="004F222C" w:rsidRPr="004F222C" w14:paraId="51DF13C3" w14:textId="77777777" w:rsidTr="00FA1D9E">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B90AC6" w14:textId="02BE2B29"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4F222C" w:rsidRPr="004F222C" w14:paraId="70F37E24"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0604C4" w14:textId="77777777" w:rsidR="004F222C" w:rsidRPr="004F222C" w:rsidRDefault="004F222C" w:rsidP="004F222C">
            <w:r w:rsidRPr="004F222C">
              <w:rPr>
                <w:rFonts w:ascii="Arial" w:hAnsi="Arial" w:cs="Arial"/>
                <w:color w:val="000000"/>
                <w:sz w:val="22"/>
                <w:szCs w:val="22"/>
              </w:rPr>
              <w:t>1.75</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5FF1C6BE" w14:textId="77777777" w:rsidR="004F222C" w:rsidRPr="004F222C" w:rsidRDefault="004F222C" w:rsidP="004F222C">
            <w:pPr>
              <w:rPr>
                <w:lang w:val="en-US"/>
              </w:rPr>
            </w:pPr>
            <w:proofErr w:type="spellStart"/>
            <w:r w:rsidRPr="004F222C">
              <w:rPr>
                <w:rFonts w:ascii="Arial" w:hAnsi="Arial" w:cs="Arial"/>
                <w:color w:val="000000"/>
                <w:sz w:val="22"/>
                <w:szCs w:val="22"/>
                <w:lang w:val="en-US"/>
              </w:rPr>
              <w:t>AssertionError</w:t>
            </w:r>
            <w:proofErr w:type="spellEnd"/>
            <w:r w:rsidRPr="004F222C">
              <w:rPr>
                <w:rFonts w:ascii="Arial" w:hAnsi="Arial" w:cs="Arial"/>
                <w:color w:val="000000"/>
                <w:sz w:val="22"/>
                <w:szCs w:val="22"/>
                <w:lang w:val="en-US"/>
              </w:rPr>
              <w:t xml:space="preserve">: Expected &lt;[2, 4, 6]&gt; to be equal to </w:t>
            </w:r>
          </w:p>
          <w:p w14:paraId="59624475" w14:textId="77777777" w:rsidR="004F222C" w:rsidRPr="004F222C" w:rsidRDefault="004F222C" w:rsidP="004F222C">
            <w:r w:rsidRPr="004F222C">
              <w:rPr>
                <w:rFonts w:ascii="Arial" w:hAnsi="Arial" w:cs="Arial"/>
                <w:color w:val="000000"/>
                <w:sz w:val="22"/>
                <w:szCs w:val="22"/>
              </w:rPr>
              <w:t xml:space="preserve">&lt;[6, 12, 18]&gt;, but </w:t>
            </w:r>
            <w:proofErr w:type="spellStart"/>
            <w:r w:rsidRPr="004F222C">
              <w:rPr>
                <w:rFonts w:ascii="Arial" w:hAnsi="Arial" w:cs="Arial"/>
                <w:color w:val="000000"/>
                <w:sz w:val="22"/>
                <w:szCs w:val="22"/>
              </w:rPr>
              <w:t>was</w:t>
            </w:r>
            <w:proofErr w:type="spellEnd"/>
            <w:r w:rsidRPr="004F222C">
              <w:rPr>
                <w:rFonts w:ascii="Arial" w:hAnsi="Arial" w:cs="Arial"/>
                <w:color w:val="000000"/>
                <w:sz w:val="22"/>
                <w:szCs w:val="22"/>
              </w:rPr>
              <w:t xml:space="preserve"> no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E929C0" w14:textId="77777777" w:rsidR="004F222C" w:rsidRPr="004F222C" w:rsidRDefault="004F222C" w:rsidP="004F222C">
            <w:r w:rsidRPr="004F222C">
              <w:rPr>
                <w:rFonts w:ascii="Arial" w:hAnsi="Arial" w:cs="Arial"/>
                <w:color w:val="000000"/>
                <w:sz w:val="22"/>
                <w:szCs w:val="22"/>
              </w:rPr>
              <w:t>1</w:t>
            </w:r>
          </w:p>
        </w:tc>
      </w:tr>
      <w:tr w:rsidR="004F222C" w:rsidRPr="004F222C" w14:paraId="21EC8FD6" w14:textId="77777777" w:rsidTr="00FA1D9E">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B31A6" w14:textId="46394CE6"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rreur de syntaxe (générée par l</w:t>
            </w:r>
            <w:r w:rsidR="00946ED3">
              <w:rPr>
                <w:rFonts w:ascii="Arial" w:hAnsi="Arial" w:cs="Arial"/>
                <w:color w:val="000000"/>
                <w:sz w:val="22"/>
                <w:szCs w:val="22"/>
              </w:rPr>
              <w:t>’</w:t>
            </w:r>
            <w:r w:rsidRPr="004F222C">
              <w:rPr>
                <w:rFonts w:ascii="Arial" w:hAnsi="Arial" w:cs="Arial"/>
                <w:color w:val="000000"/>
                <w:sz w:val="22"/>
                <w:szCs w:val="22"/>
              </w:rPr>
              <w:t>interpréteur Python)</w:t>
            </w:r>
          </w:p>
        </w:tc>
      </w:tr>
      <w:tr w:rsidR="004F222C" w:rsidRPr="004F222C" w14:paraId="072C2951"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56D91D" w14:textId="77777777" w:rsidR="004F222C" w:rsidRPr="004F222C" w:rsidRDefault="004F222C" w:rsidP="004F222C">
            <w:r w:rsidRPr="004F222C">
              <w:rPr>
                <w:rFonts w:ascii="Arial" w:hAnsi="Arial" w:cs="Arial"/>
                <w:color w:val="000000"/>
                <w:sz w:val="22"/>
                <w:szCs w:val="22"/>
              </w:rPr>
              <w:t>1.9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1DD3F53E" w14:textId="77777777" w:rsidR="004F222C" w:rsidRPr="004F222C" w:rsidRDefault="004F222C" w:rsidP="004F222C">
            <w:pPr>
              <w:rPr>
                <w:lang w:val="en-US"/>
              </w:rPr>
            </w:pPr>
            <w:r w:rsidRPr="004F222C">
              <w:rPr>
                <w:rFonts w:ascii="Arial" w:hAnsi="Arial" w:cs="Arial"/>
                <w:color w:val="000000"/>
                <w:sz w:val="22"/>
                <w:szCs w:val="22"/>
                <w:lang w:val="en-US"/>
              </w:rPr>
              <w:t>Traceback (most recent call last):</w:t>
            </w:r>
          </w:p>
          <w:p w14:paraId="67741ED7" w14:textId="2B1AAFF0" w:rsidR="004F222C" w:rsidRPr="004F222C" w:rsidRDefault="004F222C" w:rsidP="004F222C">
            <w:pPr>
              <w:rPr>
                <w:lang w:val="en-US"/>
              </w:rPr>
            </w:pPr>
            <w:r w:rsidRPr="004F222C">
              <w:rPr>
                <w:rFonts w:ascii="Arial" w:hAnsi="Arial" w:cs="Arial"/>
                <w:color w:val="000000"/>
                <w:sz w:val="22"/>
                <w:szCs w:val="22"/>
                <w:lang w:val="en-US"/>
              </w:rPr>
              <w:t xml:space="preserve">  File </w:t>
            </w:r>
            <w:r w:rsidR="00946ED3">
              <w:rPr>
                <w:rFonts w:ascii="Arial" w:hAnsi="Arial" w:cs="Arial"/>
                <w:color w:val="000000"/>
                <w:sz w:val="22"/>
                <w:szCs w:val="22"/>
                <w:lang w:val="en-US"/>
              </w:rPr>
              <w:t>“</w:t>
            </w:r>
            <w:r w:rsidRPr="004F222C">
              <w:rPr>
                <w:rFonts w:ascii="Arial" w:hAnsi="Arial" w:cs="Arial"/>
                <w:color w:val="000000"/>
                <w:sz w:val="22"/>
                <w:szCs w:val="22"/>
                <w:lang w:val="en-US"/>
              </w:rPr>
              <w:t>assert.py</w:t>
            </w:r>
            <w:r w:rsidR="00946ED3">
              <w:rPr>
                <w:rFonts w:ascii="Arial" w:hAnsi="Arial" w:cs="Arial"/>
                <w:color w:val="000000"/>
                <w:sz w:val="22"/>
                <w:szCs w:val="22"/>
                <w:lang w:val="en-US"/>
              </w:rPr>
              <w:t>”</w:t>
            </w:r>
            <w:r w:rsidRPr="004F222C">
              <w:rPr>
                <w:rFonts w:ascii="Arial" w:hAnsi="Arial" w:cs="Arial"/>
                <w:color w:val="000000"/>
                <w:sz w:val="22"/>
                <w:szCs w:val="22"/>
                <w:lang w:val="en-US"/>
              </w:rPr>
              <w:t>, line 2, in &lt;module&gt;</w:t>
            </w:r>
          </w:p>
          <w:p w14:paraId="6CD01DB5" w14:textId="77777777" w:rsidR="004F222C" w:rsidRPr="004F222C" w:rsidRDefault="004F222C" w:rsidP="004F222C">
            <w:pPr>
              <w:rPr>
                <w:lang w:val="en-US"/>
              </w:rPr>
            </w:pPr>
            <w:r w:rsidRPr="004F222C">
              <w:rPr>
                <w:rFonts w:ascii="Arial" w:hAnsi="Arial" w:cs="Arial"/>
                <w:color w:val="000000"/>
                <w:sz w:val="22"/>
                <w:szCs w:val="22"/>
                <w:lang w:val="en-US"/>
              </w:rPr>
              <w:t xml:space="preserve">    import sample as m</w:t>
            </w:r>
          </w:p>
          <w:p w14:paraId="07108F69" w14:textId="4D169E01" w:rsidR="004F222C" w:rsidRPr="004F222C" w:rsidRDefault="004F222C" w:rsidP="004F222C">
            <w:pPr>
              <w:rPr>
                <w:lang w:val="en-US"/>
              </w:rPr>
            </w:pPr>
            <w:r w:rsidRPr="004F222C">
              <w:rPr>
                <w:rFonts w:ascii="Arial" w:hAnsi="Arial" w:cs="Arial"/>
                <w:color w:val="000000"/>
                <w:sz w:val="22"/>
                <w:szCs w:val="22"/>
                <w:lang w:val="en-US"/>
              </w:rPr>
              <w:t xml:space="preserve">  File </w:t>
            </w:r>
            <w:r w:rsidR="00946ED3">
              <w:rPr>
                <w:rFonts w:ascii="Arial" w:hAnsi="Arial" w:cs="Arial"/>
                <w:color w:val="000000"/>
                <w:sz w:val="22"/>
                <w:szCs w:val="22"/>
                <w:lang w:val="en-US"/>
              </w:rPr>
              <w:t>“</w:t>
            </w:r>
            <w:r w:rsidRPr="004F222C">
              <w:rPr>
                <w:rFonts w:ascii="Arial" w:hAnsi="Arial" w:cs="Arial"/>
                <w:color w:val="000000"/>
                <w:sz w:val="22"/>
                <w:szCs w:val="22"/>
                <w:lang w:val="en-US"/>
              </w:rPr>
              <w:t>/env/sample.py</w:t>
            </w:r>
            <w:r w:rsidR="00946ED3">
              <w:rPr>
                <w:rFonts w:ascii="Arial" w:hAnsi="Arial" w:cs="Arial"/>
                <w:color w:val="000000"/>
                <w:sz w:val="22"/>
                <w:szCs w:val="22"/>
                <w:lang w:val="en-US"/>
              </w:rPr>
              <w:t>”</w:t>
            </w:r>
            <w:r w:rsidRPr="004F222C">
              <w:rPr>
                <w:rFonts w:ascii="Arial" w:hAnsi="Arial" w:cs="Arial"/>
                <w:color w:val="000000"/>
                <w:sz w:val="22"/>
                <w:szCs w:val="22"/>
                <w:lang w:val="en-US"/>
              </w:rPr>
              <w:t>, line 2</w:t>
            </w:r>
          </w:p>
          <w:p w14:paraId="215A5CEE" w14:textId="786F27F9" w:rsidR="004F222C" w:rsidRPr="004F222C" w:rsidRDefault="004F222C" w:rsidP="004F222C">
            <w:pPr>
              <w:rPr>
                <w:lang w:val="en-US"/>
              </w:rPr>
            </w:pPr>
            <w:r w:rsidRPr="004F222C">
              <w:rPr>
                <w:rFonts w:ascii="Arial" w:hAnsi="Arial" w:cs="Arial"/>
                <w:color w:val="000000"/>
                <w:sz w:val="22"/>
                <w:szCs w:val="22"/>
                <w:lang w:val="en-US"/>
              </w:rPr>
              <w:t xml:space="preserve">    return [</w:t>
            </w:r>
            <w:proofErr w:type="spellStart"/>
            <w:r w:rsidRPr="004F222C">
              <w:rPr>
                <w:rFonts w:ascii="Arial" w:hAnsi="Arial" w:cs="Arial"/>
                <w:color w:val="000000"/>
                <w:sz w:val="22"/>
                <w:szCs w:val="22"/>
                <w:lang w:val="en-US"/>
              </w:rPr>
              <w:t>i</w:t>
            </w:r>
            <w:proofErr w:type="spellEnd"/>
            <w:r w:rsidRPr="004F222C">
              <w:rPr>
                <w:rFonts w:ascii="Arial" w:hAnsi="Arial" w:cs="Arial"/>
                <w:color w:val="000000"/>
                <w:sz w:val="22"/>
                <w:szCs w:val="22"/>
                <w:lang w:val="en-US"/>
              </w:rPr>
              <w:t xml:space="preserve">*n for </w:t>
            </w:r>
            <w:r w:rsidR="00946ED3">
              <w:rPr>
                <w:rFonts w:ascii="Arial" w:hAnsi="Arial" w:cs="Arial"/>
                <w:color w:val="000000"/>
                <w:sz w:val="22"/>
                <w:szCs w:val="22"/>
                <w:lang w:val="en-US"/>
              </w:rPr>
              <w:t>I</w:t>
            </w:r>
            <w:r w:rsidRPr="004F222C">
              <w:rPr>
                <w:rFonts w:ascii="Arial" w:hAnsi="Arial" w:cs="Arial"/>
                <w:color w:val="000000"/>
                <w:sz w:val="22"/>
                <w:szCs w:val="22"/>
                <w:lang w:val="en-US"/>
              </w:rPr>
              <w:t xml:space="preserve"> in </w:t>
            </w:r>
            <w:proofErr w:type="spellStart"/>
            <w:r w:rsidRPr="004F222C">
              <w:rPr>
                <w:rFonts w:ascii="Arial" w:hAnsi="Arial" w:cs="Arial"/>
                <w:color w:val="000000"/>
                <w:sz w:val="22"/>
                <w:szCs w:val="22"/>
                <w:lang w:val="en-US"/>
              </w:rPr>
              <w:t>arr</w:t>
            </w:r>
            <w:proofErr w:type="spellEnd"/>
          </w:p>
          <w:p w14:paraId="22ABC944" w14:textId="77777777" w:rsidR="004F222C" w:rsidRPr="009128D2" w:rsidRDefault="004F222C" w:rsidP="004F222C">
            <w:pPr>
              <w:rPr>
                <w:lang w:val="en-US"/>
              </w:rPr>
            </w:pPr>
            <w:r w:rsidRPr="004F222C">
              <w:rPr>
                <w:rFonts w:ascii="Arial" w:hAnsi="Arial" w:cs="Arial"/>
                <w:color w:val="000000"/>
                <w:sz w:val="22"/>
                <w:szCs w:val="22"/>
                <w:lang w:val="en-US"/>
              </w:rPr>
              <w:t xml:space="preserve">                           </w:t>
            </w:r>
            <w:r w:rsidRPr="009128D2">
              <w:rPr>
                <w:rFonts w:ascii="Arial" w:hAnsi="Arial" w:cs="Arial"/>
                <w:color w:val="000000"/>
                <w:sz w:val="22"/>
                <w:szCs w:val="22"/>
                <w:lang w:val="en-US"/>
              </w:rPr>
              <w:t>^</w:t>
            </w:r>
          </w:p>
          <w:p w14:paraId="3354EF06" w14:textId="77777777" w:rsidR="004F222C" w:rsidRPr="009128D2" w:rsidRDefault="004F222C" w:rsidP="004F222C">
            <w:pPr>
              <w:rPr>
                <w:lang w:val="en-US"/>
              </w:rPr>
            </w:pPr>
            <w:proofErr w:type="spellStart"/>
            <w:r w:rsidRPr="009128D2">
              <w:rPr>
                <w:rFonts w:ascii="Arial" w:hAnsi="Arial" w:cs="Arial"/>
                <w:color w:val="000000"/>
                <w:sz w:val="22"/>
                <w:szCs w:val="22"/>
                <w:lang w:val="en-US"/>
              </w:rPr>
              <w:t>SyntaxError</w:t>
            </w:r>
            <w:proofErr w:type="spellEnd"/>
            <w:r w:rsidRPr="009128D2">
              <w:rPr>
                <w:rFonts w:ascii="Arial" w:hAnsi="Arial" w:cs="Arial"/>
                <w:color w:val="000000"/>
                <w:sz w:val="22"/>
                <w:szCs w:val="22"/>
                <w:lang w:val="en-US"/>
              </w:rPr>
              <w:t>: unexpected EOF while parsing</w:t>
            </w:r>
          </w:p>
          <w:p w14:paraId="5C62914B" w14:textId="77777777" w:rsidR="004F222C" w:rsidRPr="009128D2" w:rsidRDefault="004F222C" w:rsidP="004F222C">
            <w:pPr>
              <w:rPr>
                <w:lang w:val="en-US"/>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6CDB76" w14:textId="77777777" w:rsidR="004F222C" w:rsidRPr="004F222C" w:rsidRDefault="004F222C" w:rsidP="004F222C">
            <w:r w:rsidRPr="004F222C">
              <w:rPr>
                <w:rFonts w:ascii="Arial" w:hAnsi="Arial" w:cs="Arial"/>
                <w:color w:val="000000"/>
                <w:sz w:val="22"/>
                <w:szCs w:val="22"/>
              </w:rPr>
              <w:t>1</w:t>
            </w:r>
          </w:p>
        </w:tc>
      </w:tr>
    </w:tbl>
    <w:p w14:paraId="4439CE09" w14:textId="36E36DF3" w:rsidR="004F222C" w:rsidRPr="004F222C" w:rsidRDefault="00FA1D9E" w:rsidP="00FA1D9E">
      <w:pPr>
        <w:pStyle w:val="Lgende"/>
        <w:jc w:val="center"/>
      </w:pPr>
      <w:bookmarkStart w:id="65" w:name="_Toc12277271"/>
      <w:r>
        <w:t xml:space="preserve">Tableau </w:t>
      </w:r>
      <w:fldSimple w:instr=" SEQ Tableau \* ARABIC ">
        <w:r w:rsidR="00EF163A">
          <w:rPr>
            <w:noProof/>
          </w:rPr>
          <w:t>4</w:t>
        </w:r>
      </w:fldSimple>
      <w:r>
        <w:t xml:space="preserve"> - Résultat de l'exécution d'un kata, </w:t>
      </w:r>
      <w:proofErr w:type="spellStart"/>
      <w:r>
        <w:t>assert</w:t>
      </w:r>
      <w:proofErr w:type="spellEnd"/>
      <w:r>
        <w:t xml:space="preserve"> </w:t>
      </w:r>
      <w:proofErr w:type="spellStart"/>
      <w:r>
        <w:t>py</w:t>
      </w:r>
      <w:bookmarkEnd w:id="65"/>
      <w:proofErr w:type="spellEnd"/>
    </w:p>
    <w:p w14:paraId="17A33042" w14:textId="4B42B3B8" w:rsidR="004F222C" w:rsidRPr="00FA1D9E" w:rsidRDefault="00FA1D9E" w:rsidP="00FA1D9E">
      <w:pPr>
        <w:pStyle w:val="VRAINORMAL"/>
        <w:ind w:firstLine="0"/>
        <w:rPr>
          <w:u w:val="single"/>
        </w:rPr>
      </w:pPr>
      <w:proofErr w:type="spellStart"/>
      <w:r w:rsidRPr="00FA1D9E">
        <w:rPr>
          <w:u w:val="single"/>
        </w:rPr>
        <w:t>J</w:t>
      </w:r>
      <w:r w:rsidR="004F222C" w:rsidRPr="00FA1D9E">
        <w:rPr>
          <w:u w:val="single"/>
        </w:rPr>
        <w:t>uni</w:t>
      </w:r>
      <w:r w:rsidRPr="00FA1D9E">
        <w:rPr>
          <w:u w:val="single"/>
        </w:rPr>
        <w:t>t</w:t>
      </w:r>
      <w:proofErr w:type="spellEnd"/>
    </w:p>
    <w:p w14:paraId="3F1F77BC" w14:textId="35414C4D" w:rsidR="00FA1D9E" w:rsidRDefault="004F222C" w:rsidP="00FA1D9E">
      <w:pPr>
        <w:pStyle w:val="VRAINORMAL"/>
        <w:ind w:firstLine="0"/>
      </w:pPr>
      <w:r w:rsidRPr="004F222C">
        <w:t>Comme Java ne contient pas un système d’assertion de base, j’ai décidé d’utiliser Junit5, qui est une librairie complète de tests unitaire</w:t>
      </w:r>
      <w:r w:rsidR="00FA1D9E">
        <w:t xml:space="preserve">, </w:t>
      </w:r>
      <w:r w:rsidR="00FA1D9E" w:rsidRPr="00FA1D9E">
        <w:t>Voici</w:t>
      </w:r>
      <w:r w:rsidR="00FA1D9E">
        <w:t xml:space="preserve"> un e</w:t>
      </w:r>
      <w:r w:rsidR="00FA1D9E" w:rsidRPr="004F222C">
        <w:t>xemple de fonctionnement</w:t>
      </w:r>
      <w:r w:rsidR="00FA1D9E">
        <w:t xml:space="preserve"> de cette librairie, avec différents tests.</w:t>
      </w:r>
    </w:p>
    <w:p w14:paraId="300C2E0E" w14:textId="4A402A10" w:rsidR="004F222C" w:rsidRDefault="00FA1D9E" w:rsidP="00FA1D9E">
      <w:pPr>
        <w:pStyle w:val="WARNING"/>
        <w:rPr>
          <w:b w:val="0"/>
          <w:bCs w:val="0"/>
        </w:rPr>
      </w:pPr>
      <w:r>
        <w:t xml:space="preserve">Attention : </w:t>
      </w:r>
      <w:r w:rsidRPr="00FA1D9E">
        <w:rPr>
          <w:b w:val="0"/>
          <w:bCs w:val="0"/>
        </w:rPr>
        <w:t>Dans cette exercice, le but est de sommer tous les éléments d’un tableau donné.</w:t>
      </w:r>
    </w:p>
    <w:p w14:paraId="1A9A8780" w14:textId="77777777" w:rsidR="00FA1D9E" w:rsidRPr="00FA1D9E" w:rsidRDefault="00FA1D9E" w:rsidP="00FA1D9E">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397"/>
        <w:gridCol w:w="5655"/>
      </w:tblGrid>
      <w:tr w:rsidR="004F222C" w:rsidRPr="004F222C" w14:paraId="6684A23C"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4F8A94" w14:textId="2B77DE7D" w:rsidR="004F222C" w:rsidRPr="004F222C" w:rsidRDefault="00946ED3" w:rsidP="00FA1D9E">
            <w:pPr>
              <w:pStyle w:val="VRAINORMAL"/>
              <w:ind w:firstLine="0"/>
            </w:pPr>
            <w:r w:rsidRPr="004F222C">
              <w:t>K</w:t>
            </w:r>
            <w:r w:rsidR="004F222C" w:rsidRPr="004F222C">
              <w:t>ata.java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843226" w14:textId="77777777" w:rsidR="004F222C" w:rsidRPr="004F222C" w:rsidRDefault="004F222C" w:rsidP="00FA1D9E">
            <w:pPr>
              <w:pStyle w:val="VRAINORMAL"/>
              <w:ind w:firstLine="0"/>
            </w:pPr>
            <w:r w:rsidRPr="004F222C">
              <w:t>Main.java (Batterie de tests)</w:t>
            </w:r>
          </w:p>
        </w:tc>
      </w:tr>
      <w:tr w:rsidR="004F222C" w:rsidRPr="004F222C" w14:paraId="180EB7B7"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50CE1D"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7BFFDABD" w14:textId="77777777" w:rsidR="004F222C" w:rsidRPr="004F222C" w:rsidRDefault="004F222C" w:rsidP="004F222C">
            <w:pPr>
              <w:rPr>
                <w:lang w:val="en-US"/>
              </w:rPr>
            </w:pPr>
          </w:p>
          <w:p w14:paraId="21778B4F"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Kata {</w:t>
            </w:r>
          </w:p>
          <w:p w14:paraId="022818EA"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public static int </w:t>
            </w:r>
            <w:r w:rsidRPr="004F222C">
              <w:rPr>
                <w:rFonts w:ascii="Arial" w:hAnsi="Arial" w:cs="Arial"/>
                <w:color w:val="000000"/>
                <w:sz w:val="22"/>
                <w:szCs w:val="22"/>
                <w:shd w:val="clear" w:color="auto" w:fill="FFFFFF"/>
                <w:lang w:val="en-US"/>
              </w:rPr>
              <w:t>sum(</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Integer&gt; list){</w:t>
            </w:r>
          </w:p>
          <w:p w14:paraId="575079DC"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 xml:space="preserve">sum = </w:t>
            </w:r>
            <w:r w:rsidRPr="004F222C">
              <w:rPr>
                <w:rFonts w:ascii="Arial" w:hAnsi="Arial" w:cs="Arial"/>
                <w:color w:val="0000FF"/>
                <w:sz w:val="22"/>
                <w:szCs w:val="22"/>
                <w:shd w:val="clear" w:color="auto" w:fill="FFFFFF"/>
                <w:lang w:val="en-US"/>
              </w:rPr>
              <w:t>0</w:t>
            </w:r>
            <w:r w:rsidRPr="004F222C">
              <w:rPr>
                <w:rFonts w:ascii="Arial" w:hAnsi="Arial" w:cs="Arial"/>
                <w:color w:val="000000"/>
                <w:sz w:val="22"/>
                <w:szCs w:val="22"/>
                <w:shd w:val="clear" w:color="auto" w:fill="FFFFFF"/>
                <w:lang w:val="en-US"/>
              </w:rPr>
              <w:t>;</w:t>
            </w:r>
          </w:p>
          <w:p w14:paraId="455FD73F"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for</w:t>
            </w:r>
            <w:r w:rsidRPr="004F222C">
              <w:rPr>
                <w:rFonts w:ascii="Arial" w:hAnsi="Arial" w:cs="Arial"/>
                <w:color w:val="000000"/>
                <w:sz w:val="22"/>
                <w:szCs w:val="22"/>
                <w:shd w:val="clear" w:color="auto" w:fill="FFFFFF"/>
                <w:lang w:val="en-US"/>
              </w:rPr>
              <w:t>(</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n : list)</w:t>
            </w:r>
          </w:p>
          <w:p w14:paraId="08D17311" w14:textId="309F322F" w:rsidR="004F222C" w:rsidRPr="004F222C" w:rsidRDefault="004F222C" w:rsidP="004F222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sum</w:t>
            </w:r>
            <w:proofErr w:type="spellEnd"/>
            <w:r w:rsidRPr="004F222C">
              <w:rPr>
                <w:rFonts w:ascii="Arial" w:hAnsi="Arial" w:cs="Arial"/>
                <w:color w:val="000000"/>
                <w:sz w:val="22"/>
                <w:szCs w:val="22"/>
                <w:shd w:val="clear" w:color="auto" w:fill="FFFFFF"/>
              </w:rPr>
              <w:t xml:space="preserve"> += n</w:t>
            </w:r>
            <w:r w:rsidR="00946ED3">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66380B38" w14:textId="66550791" w:rsidR="004F222C" w:rsidRPr="004F222C" w:rsidRDefault="004F222C" w:rsidP="004F222C">
            <w:r w:rsidRPr="004F222C">
              <w:rPr>
                <w:rFonts w:ascii="Arial" w:hAnsi="Arial" w:cs="Arial"/>
                <w:color w:val="000000"/>
                <w:sz w:val="22"/>
                <w:szCs w:val="22"/>
                <w:shd w:val="clear" w:color="auto" w:fill="FFFFFF"/>
              </w:rPr>
              <w:t xml:space="preserve">       </w:t>
            </w:r>
            <w:r w:rsidRPr="004F222C">
              <w:rPr>
                <w:rFonts w:ascii="Arial" w:hAnsi="Arial" w:cs="Arial"/>
                <w:b/>
                <w:bCs/>
                <w:color w:val="000080"/>
                <w:sz w:val="22"/>
                <w:szCs w:val="22"/>
                <w:shd w:val="clear" w:color="auto" w:fill="FFFFFF"/>
              </w:rPr>
              <w:t xml:space="preserve">return </w:t>
            </w:r>
            <w:proofErr w:type="spellStart"/>
            <w:r w:rsidRPr="004F222C">
              <w:rPr>
                <w:rFonts w:ascii="Arial" w:hAnsi="Arial" w:cs="Arial"/>
                <w:color w:val="000000"/>
                <w:sz w:val="22"/>
                <w:szCs w:val="22"/>
                <w:shd w:val="clear" w:color="auto" w:fill="FFFFFF"/>
              </w:rPr>
              <w:t>sum</w:t>
            </w:r>
            <w:proofErr w:type="spellEnd"/>
            <w:r w:rsidR="00946ED3">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0F135E74" w14:textId="77777777" w:rsidR="004F222C" w:rsidRPr="004F222C" w:rsidRDefault="004F222C" w:rsidP="004F222C">
            <w:r w:rsidRPr="004F222C">
              <w:rPr>
                <w:rFonts w:ascii="Arial" w:hAnsi="Arial" w:cs="Arial"/>
                <w:color w:val="000000"/>
                <w:sz w:val="22"/>
                <w:szCs w:val="22"/>
                <w:shd w:val="clear" w:color="auto" w:fill="FFFFFF"/>
              </w:rPr>
              <w:t xml:space="preserve">   }</w:t>
            </w:r>
          </w:p>
          <w:p w14:paraId="751B4C53" w14:textId="77777777" w:rsidR="004F222C" w:rsidRPr="004F222C" w:rsidRDefault="004F222C" w:rsidP="004F222C">
            <w:r w:rsidRPr="004F222C">
              <w:rPr>
                <w:rFonts w:ascii="Arial" w:hAnsi="Arial" w:cs="Arial"/>
                <w:color w:val="000000"/>
                <w:sz w:val="22"/>
                <w:szCs w:val="22"/>
                <w:shd w:val="clear" w:color="auto" w:fill="FFFFFF"/>
              </w:rPr>
              <w:t>}</w:t>
            </w:r>
          </w:p>
          <w:p w14:paraId="334BF13B"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723FA0"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import static </w:t>
            </w:r>
            <w:proofErr w:type="spellStart"/>
            <w:r w:rsidRPr="004F222C">
              <w:rPr>
                <w:rFonts w:ascii="Arial" w:hAnsi="Arial" w:cs="Arial"/>
                <w:color w:val="000000"/>
                <w:sz w:val="22"/>
                <w:szCs w:val="22"/>
                <w:shd w:val="clear" w:color="auto" w:fill="FFFFFF"/>
                <w:lang w:val="en-US"/>
              </w:rPr>
              <w:t>org.junit.Assert</w:t>
            </w:r>
            <w:proofErr w:type="spellEnd"/>
            <w:r w:rsidRPr="004F222C">
              <w:rPr>
                <w:rFonts w:ascii="Arial" w:hAnsi="Arial" w:cs="Arial"/>
                <w:color w:val="000000"/>
                <w:sz w:val="22"/>
                <w:szCs w:val="22"/>
                <w:shd w:val="clear" w:color="auto" w:fill="FFFFFF"/>
                <w:lang w:val="en-US"/>
              </w:rPr>
              <w:t>.*;</w:t>
            </w:r>
          </w:p>
          <w:p w14:paraId="50FF92C6"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77AE91DD" w14:textId="77777777" w:rsidR="004F222C" w:rsidRPr="004F222C" w:rsidRDefault="004F222C" w:rsidP="004F222C">
            <w:pPr>
              <w:rPr>
                <w:lang w:val="en-US"/>
              </w:rPr>
            </w:pPr>
          </w:p>
          <w:p w14:paraId="7F1EC69D"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Main {</w:t>
            </w:r>
          </w:p>
          <w:p w14:paraId="5AB674A3" w14:textId="77777777" w:rsidR="004F222C" w:rsidRPr="004F222C" w:rsidRDefault="004F222C" w:rsidP="004F222C">
            <w:pPr>
              <w:rPr>
                <w:lang w:val="en-US"/>
              </w:rPr>
            </w:pPr>
          </w:p>
          <w:p w14:paraId="24A577F2"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public static void </w:t>
            </w:r>
            <w:r w:rsidRPr="004F222C">
              <w:rPr>
                <w:rFonts w:ascii="Arial" w:hAnsi="Arial" w:cs="Arial"/>
                <w:color w:val="000000"/>
                <w:sz w:val="22"/>
                <w:szCs w:val="22"/>
                <w:shd w:val="clear" w:color="auto" w:fill="FFFFFF"/>
                <w:lang w:val="en-US"/>
              </w:rPr>
              <w:t xml:space="preserve">main(String[] </w:t>
            </w:r>
            <w:proofErr w:type="spellStart"/>
            <w:r w:rsidRPr="004F222C">
              <w:rPr>
                <w:rFonts w:ascii="Arial" w:hAnsi="Arial" w:cs="Arial"/>
                <w:color w:val="000000"/>
                <w:sz w:val="22"/>
                <w:szCs w:val="22"/>
                <w:shd w:val="clear" w:color="auto" w:fill="FFFFFF"/>
                <w:lang w:val="en-US"/>
              </w:rPr>
              <w:t>args</w:t>
            </w:r>
            <w:proofErr w:type="spellEnd"/>
            <w:r w:rsidRPr="004F222C">
              <w:rPr>
                <w:rFonts w:ascii="Arial" w:hAnsi="Arial" w:cs="Arial"/>
                <w:color w:val="000000"/>
                <w:sz w:val="22"/>
                <w:szCs w:val="22"/>
                <w:shd w:val="clear" w:color="auto" w:fill="FFFFFF"/>
                <w:lang w:val="en-US"/>
              </w:rPr>
              <w:t>) {</w:t>
            </w:r>
          </w:p>
          <w:p w14:paraId="7AF73383" w14:textId="77777777" w:rsidR="004F222C" w:rsidRPr="004F222C" w:rsidRDefault="004F222C" w:rsidP="004F222C">
            <w:pPr>
              <w:rPr>
                <w:lang w:val="en-US"/>
              </w:rPr>
            </w:pPr>
          </w:p>
          <w:p w14:paraId="7880160F"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 xml:space="preserve">&lt;Integer&gt; </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 xml:space="preserve"> = </w:t>
            </w:r>
            <w:r w:rsidRPr="004F222C">
              <w:rPr>
                <w:rFonts w:ascii="Arial" w:hAnsi="Arial" w:cs="Arial"/>
                <w:b/>
                <w:bCs/>
                <w:color w:val="000080"/>
                <w:sz w:val="22"/>
                <w:szCs w:val="22"/>
                <w:shd w:val="clear" w:color="auto" w:fill="FFFFFF"/>
                <w:lang w:val="en-US"/>
              </w:rPr>
              <w:t>new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gt;(</w:t>
            </w:r>
            <w:proofErr w:type="spellStart"/>
            <w:r w:rsidRPr="004F222C">
              <w:rPr>
                <w:rFonts w:ascii="Arial" w:hAnsi="Arial" w:cs="Arial"/>
                <w:color w:val="000000"/>
                <w:sz w:val="22"/>
                <w:szCs w:val="22"/>
                <w:shd w:val="clear" w:color="auto" w:fill="FFFFFF"/>
                <w:lang w:val="en-US"/>
              </w:rPr>
              <w:t>Arrays.as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64DB25D3"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ssertEquals</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Kata.sum</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0</w:t>
            </w:r>
            <w:r w:rsidRPr="004F222C">
              <w:rPr>
                <w:rFonts w:ascii="Arial" w:hAnsi="Arial" w:cs="Arial"/>
                <w:color w:val="000000"/>
                <w:sz w:val="22"/>
                <w:szCs w:val="22"/>
                <w:shd w:val="clear" w:color="auto" w:fill="FFFFFF"/>
                <w:lang w:val="en-US"/>
              </w:rPr>
              <w:t>);</w:t>
            </w:r>
          </w:p>
          <w:p w14:paraId="4646EA8A" w14:textId="77777777" w:rsidR="004F222C" w:rsidRPr="004F222C" w:rsidRDefault="004F222C" w:rsidP="004F222C">
            <w:pPr>
              <w:rPr>
                <w:lang w:val="en-US"/>
              </w:rPr>
            </w:pPr>
          </w:p>
          <w:p w14:paraId="29A096A3"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mylist.add</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10BFB147" w14:textId="6710455A" w:rsidR="004F222C" w:rsidRPr="004F222C" w:rsidRDefault="004F222C" w:rsidP="004F222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assertEquals</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Kata.sum</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mylist</w:t>
            </w:r>
            <w:proofErr w:type="spellEnd"/>
            <w:r w:rsidRPr="004F222C">
              <w:rPr>
                <w:rFonts w:ascii="Arial" w:hAnsi="Arial" w:cs="Arial"/>
                <w:color w:val="000000"/>
                <w:sz w:val="22"/>
                <w:szCs w:val="22"/>
                <w:shd w:val="clear" w:color="auto" w:fill="FFFFFF"/>
              </w:rPr>
              <w:t>),</w:t>
            </w:r>
            <w:r w:rsidRPr="004F222C">
              <w:rPr>
                <w:rFonts w:ascii="Arial" w:hAnsi="Arial" w:cs="Arial"/>
                <w:color w:val="0000FF"/>
                <w:sz w:val="22"/>
                <w:szCs w:val="22"/>
                <w:shd w:val="clear" w:color="auto" w:fill="FFFFFF"/>
              </w:rPr>
              <w:t>40</w:t>
            </w:r>
            <w:r w:rsidRPr="004F222C">
              <w:rPr>
                <w:rFonts w:ascii="Arial" w:hAnsi="Arial" w:cs="Arial"/>
                <w:color w:val="000000"/>
                <w:sz w:val="22"/>
                <w:szCs w:val="22"/>
                <w:shd w:val="clear" w:color="auto" w:fill="FFFFFF"/>
              </w:rPr>
              <w:t>)</w:t>
            </w:r>
            <w:r w:rsidR="00946ED3">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25009DE7" w14:textId="77777777" w:rsidR="004F222C" w:rsidRPr="004F222C" w:rsidRDefault="004F222C" w:rsidP="004F222C">
            <w:r w:rsidRPr="004F222C">
              <w:rPr>
                <w:rFonts w:ascii="Arial" w:hAnsi="Arial" w:cs="Arial"/>
                <w:color w:val="000000"/>
                <w:sz w:val="22"/>
                <w:szCs w:val="22"/>
                <w:shd w:val="clear" w:color="auto" w:fill="FFFFFF"/>
              </w:rPr>
              <w:t xml:space="preserve">   }</w:t>
            </w:r>
          </w:p>
          <w:p w14:paraId="23B667BC" w14:textId="77777777" w:rsidR="004F222C" w:rsidRPr="004F222C" w:rsidRDefault="004F222C" w:rsidP="004F222C">
            <w:r w:rsidRPr="004F222C">
              <w:rPr>
                <w:rFonts w:ascii="Arial" w:hAnsi="Arial" w:cs="Arial"/>
                <w:color w:val="000000"/>
                <w:sz w:val="22"/>
                <w:szCs w:val="22"/>
                <w:shd w:val="clear" w:color="auto" w:fill="FFFFFF"/>
              </w:rPr>
              <w:t>}</w:t>
            </w:r>
          </w:p>
          <w:p w14:paraId="27B64F58" w14:textId="77777777" w:rsidR="004F222C" w:rsidRPr="004F222C" w:rsidRDefault="004F222C" w:rsidP="004F222C"/>
        </w:tc>
      </w:tr>
    </w:tbl>
    <w:p w14:paraId="12DD820A" w14:textId="60CB7EBB" w:rsidR="00FA1D9E" w:rsidRPr="00FA1D9E" w:rsidRDefault="00FA1D9E" w:rsidP="00FA1D9E">
      <w:pPr>
        <w:pStyle w:val="Lgende"/>
        <w:jc w:val="center"/>
      </w:pPr>
      <w:bookmarkStart w:id="66" w:name="_Toc12277272"/>
      <w:r>
        <w:t xml:space="preserve">Tableau </w:t>
      </w:r>
      <w:fldSimple w:instr=" SEQ Tableau \* ARABIC ">
        <w:r w:rsidR="00EF163A">
          <w:rPr>
            <w:noProof/>
          </w:rPr>
          <w:t>5</w:t>
        </w:r>
      </w:fldSimple>
      <w:r>
        <w:t xml:space="preserve"> - </w:t>
      </w:r>
      <w:r w:rsidRPr="00E022F4">
        <w:t xml:space="preserve">Exemple d'utilisation </w:t>
      </w:r>
      <w:r>
        <w:t xml:space="preserve">de </w:t>
      </w:r>
      <w:proofErr w:type="spellStart"/>
      <w:r>
        <w:t>Junit</w:t>
      </w:r>
      <w:proofErr w:type="spellEnd"/>
      <w:r>
        <w:t xml:space="preserve"> 5</w:t>
      </w:r>
      <w:bookmarkEnd w:id="66"/>
    </w:p>
    <w:tbl>
      <w:tblPr>
        <w:tblW w:w="0" w:type="auto"/>
        <w:jc w:val="center"/>
        <w:tblCellMar>
          <w:top w:w="15" w:type="dxa"/>
          <w:left w:w="15" w:type="dxa"/>
          <w:bottom w:w="15" w:type="dxa"/>
          <w:right w:w="15" w:type="dxa"/>
        </w:tblCellMar>
        <w:tblLook w:val="04A0" w:firstRow="1" w:lastRow="0" w:firstColumn="1" w:lastColumn="0" w:noHBand="0" w:noVBand="1"/>
      </w:tblPr>
      <w:tblGrid>
        <w:gridCol w:w="629"/>
        <w:gridCol w:w="8015"/>
        <w:gridCol w:w="323"/>
      </w:tblGrid>
      <w:tr w:rsidR="004F222C" w:rsidRPr="004F222C" w14:paraId="445055DB" w14:textId="77777777" w:rsidTr="009128D2">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887DD6" w14:textId="4924A24D"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xercice réalisé avec succès</w:t>
            </w:r>
          </w:p>
        </w:tc>
      </w:tr>
      <w:tr w:rsidR="004F222C" w:rsidRPr="004F222C" w14:paraId="7DBF9C9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A879A" w14:textId="77777777" w:rsidR="004F222C" w:rsidRPr="004F222C" w:rsidRDefault="004F222C" w:rsidP="004F222C">
            <w:r w:rsidRPr="004F222C">
              <w:rPr>
                <w:rFonts w:ascii="Arial" w:hAnsi="Arial" w:cs="Arial"/>
                <w:color w:val="000000"/>
                <w:sz w:val="22"/>
                <w:szCs w:val="22"/>
              </w:rPr>
              <w:t>2.48</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E30FF01" w14:textId="77777777" w:rsidR="004F222C" w:rsidRPr="004F222C" w:rsidRDefault="004F222C" w:rsidP="004F222C">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B39DF5" w14:textId="77777777" w:rsidR="004F222C" w:rsidRPr="004F222C" w:rsidRDefault="004F222C" w:rsidP="004F222C">
            <w:r w:rsidRPr="004F222C">
              <w:rPr>
                <w:rFonts w:ascii="Arial" w:hAnsi="Arial" w:cs="Arial"/>
                <w:color w:val="000000"/>
                <w:sz w:val="22"/>
                <w:szCs w:val="22"/>
              </w:rPr>
              <w:t>0</w:t>
            </w:r>
          </w:p>
        </w:tc>
      </w:tr>
      <w:tr w:rsidR="004F222C" w:rsidRPr="004F222C" w14:paraId="762E1D7E" w14:textId="77777777" w:rsidTr="009128D2">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8205B" w14:textId="66FABE8C"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4F222C" w:rsidRPr="004F222C" w14:paraId="1B321AC4"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E7431" w14:textId="77777777" w:rsidR="004F222C" w:rsidRPr="004F222C" w:rsidRDefault="004F222C" w:rsidP="004F222C">
            <w:r w:rsidRPr="004F222C">
              <w:rPr>
                <w:rFonts w:ascii="Arial" w:hAnsi="Arial" w:cs="Arial"/>
                <w:color w:val="000000"/>
                <w:sz w:val="22"/>
                <w:szCs w:val="22"/>
              </w:rPr>
              <w:t>2.6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2B2C5ABD" w14:textId="6AB7CC27" w:rsidR="004F222C" w:rsidRPr="004F222C" w:rsidRDefault="004F222C" w:rsidP="004F222C">
            <w:pPr>
              <w:rPr>
                <w:lang w:val="en-US"/>
              </w:rPr>
            </w:pPr>
            <w:r w:rsidRPr="004F222C">
              <w:rPr>
                <w:rFonts w:ascii="Arial" w:hAnsi="Arial" w:cs="Arial"/>
                <w:color w:val="000000"/>
                <w:sz w:val="22"/>
                <w:szCs w:val="22"/>
                <w:lang w:val="en-US"/>
              </w:rPr>
              <w:t xml:space="preserve">Exception in thread </w:t>
            </w:r>
            <w:r w:rsidR="00946ED3">
              <w:rPr>
                <w:rFonts w:ascii="Arial" w:hAnsi="Arial" w:cs="Arial"/>
                <w:color w:val="000000"/>
                <w:sz w:val="22"/>
                <w:szCs w:val="22"/>
                <w:lang w:val="en-US"/>
              </w:rPr>
              <w:t>“</w:t>
            </w:r>
            <w:r w:rsidRPr="004F222C">
              <w:rPr>
                <w:rFonts w:ascii="Arial" w:hAnsi="Arial" w:cs="Arial"/>
                <w:color w:val="000000"/>
                <w:sz w:val="22"/>
                <w:szCs w:val="22"/>
                <w:lang w:val="en-US"/>
              </w:rPr>
              <w:t>main</w:t>
            </w:r>
            <w:r w:rsidR="00946ED3">
              <w:rPr>
                <w:rFonts w:ascii="Arial" w:hAnsi="Arial" w:cs="Arial"/>
                <w:color w:val="000000"/>
                <w:sz w:val="22"/>
                <w:szCs w:val="22"/>
                <w:lang w:val="en-US"/>
              </w:rPr>
              <w:t>”</w:t>
            </w:r>
            <w:r w:rsidRPr="004F222C">
              <w:rPr>
                <w:rFonts w:ascii="Arial" w:hAnsi="Arial" w:cs="Arial"/>
                <w:color w:val="000000"/>
                <w:sz w:val="22"/>
                <w:szCs w:val="22"/>
                <w:lang w:val="en-US"/>
              </w:rPr>
              <w:t xml:space="preserve"> </w:t>
            </w:r>
            <w:proofErr w:type="spellStart"/>
            <w:r w:rsidRPr="004F222C">
              <w:rPr>
                <w:rFonts w:ascii="Arial" w:hAnsi="Arial" w:cs="Arial"/>
                <w:color w:val="000000"/>
                <w:sz w:val="22"/>
                <w:szCs w:val="22"/>
                <w:lang w:val="en-US"/>
              </w:rPr>
              <w:t>java.lang.AssertionError</w:t>
            </w:r>
            <w:proofErr w:type="spellEnd"/>
            <w:r w:rsidRPr="004F222C">
              <w:rPr>
                <w:rFonts w:ascii="Arial" w:hAnsi="Arial" w:cs="Arial"/>
                <w:color w:val="000000"/>
                <w:sz w:val="22"/>
                <w:szCs w:val="22"/>
                <w:lang w:val="en-US"/>
              </w:rPr>
              <w:t>: expected:&lt;3&gt; but was:&lt;30&gt;</w:t>
            </w:r>
          </w:p>
          <w:p w14:paraId="5FA1BD74"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w:t>
            </w:r>
            <w:proofErr w:type="spellEnd"/>
            <w:r w:rsidRPr="004F222C">
              <w:rPr>
                <w:rFonts w:ascii="Arial" w:hAnsi="Arial" w:cs="Arial"/>
                <w:color w:val="000000"/>
                <w:sz w:val="22"/>
                <w:szCs w:val="22"/>
                <w:lang w:val="en-US"/>
              </w:rPr>
              <w:t>(Assert.java:93)</w:t>
            </w:r>
          </w:p>
          <w:p w14:paraId="5AEDFF34"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NotEquals</w:t>
            </w:r>
            <w:proofErr w:type="spellEnd"/>
            <w:r w:rsidRPr="004F222C">
              <w:rPr>
                <w:rFonts w:ascii="Arial" w:hAnsi="Arial" w:cs="Arial"/>
                <w:color w:val="000000"/>
                <w:sz w:val="22"/>
                <w:szCs w:val="22"/>
                <w:lang w:val="en-US"/>
              </w:rPr>
              <w:t>(Assert.java:647)</w:t>
            </w:r>
          </w:p>
          <w:p w14:paraId="77645597"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128)</w:t>
            </w:r>
          </w:p>
          <w:p w14:paraId="5F346AAE"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72)</w:t>
            </w:r>
          </w:p>
          <w:p w14:paraId="78ED738B"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56)</w:t>
            </w:r>
          </w:p>
          <w:p w14:paraId="48768FA3" w14:textId="281FF486" w:rsidR="004F222C" w:rsidRPr="004F222C" w:rsidRDefault="004F222C" w:rsidP="004F222C">
            <w:r w:rsidRPr="004F222C">
              <w:rPr>
                <w:rFonts w:ascii="Arial" w:hAnsi="Arial" w:cs="Arial"/>
                <w:color w:val="000000"/>
                <w:sz w:val="22"/>
                <w:szCs w:val="22"/>
                <w:lang w:val="en-US"/>
              </w:rPr>
              <w:tab/>
            </w:r>
            <w:r w:rsidRPr="004F222C">
              <w:rPr>
                <w:rFonts w:ascii="Arial" w:hAnsi="Arial" w:cs="Arial"/>
                <w:color w:val="000000"/>
                <w:sz w:val="22"/>
                <w:szCs w:val="22"/>
              </w:rPr>
              <w:t>at Main.main(Main.java</w:t>
            </w:r>
            <w:r w:rsidR="00946ED3">
              <w:rPr>
                <w:rFonts w:ascii="Arial" w:hAnsi="Arial" w:cs="Arial"/>
                <w:color w:val="000000"/>
                <w:sz w:val="22"/>
                <w:szCs w:val="22"/>
              </w:rPr>
              <w:t> </w:t>
            </w:r>
            <w:r w:rsidRPr="004F222C">
              <w:rPr>
                <w:rFonts w:ascii="Arial" w:hAnsi="Arial" w:cs="Arial"/>
                <w:color w:val="000000"/>
                <w:sz w:val="22"/>
                <w:szCs w:val="22"/>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7128AD" w14:textId="77777777" w:rsidR="004F222C" w:rsidRPr="004F222C" w:rsidRDefault="004F222C" w:rsidP="004F222C">
            <w:r w:rsidRPr="004F222C">
              <w:rPr>
                <w:rFonts w:ascii="Arial" w:hAnsi="Arial" w:cs="Arial"/>
                <w:color w:val="000000"/>
                <w:sz w:val="22"/>
                <w:szCs w:val="22"/>
              </w:rPr>
              <w:t>1</w:t>
            </w:r>
          </w:p>
        </w:tc>
      </w:tr>
      <w:tr w:rsidR="004F222C" w:rsidRPr="004F222C" w14:paraId="751F9ED4" w14:textId="77777777" w:rsidTr="009128D2">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39813B" w14:textId="78C3623E"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rreur de syntaxe (générée par le compilateur Java)</w:t>
            </w:r>
          </w:p>
        </w:tc>
      </w:tr>
      <w:tr w:rsidR="004F222C" w:rsidRPr="004F222C" w14:paraId="39698696"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1D2885" w14:textId="77777777" w:rsidR="004F222C" w:rsidRPr="004F222C" w:rsidRDefault="004F222C" w:rsidP="004F222C">
            <w:r w:rsidRPr="004F222C">
              <w:rPr>
                <w:rFonts w:ascii="Arial" w:hAnsi="Arial" w:cs="Arial"/>
                <w:color w:val="000000"/>
                <w:sz w:val="22"/>
                <w:szCs w:val="22"/>
              </w:rPr>
              <w:t>2.34</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4EA859BF" w14:textId="1E992FE0" w:rsidR="004F222C" w:rsidRPr="004F222C" w:rsidRDefault="004F222C" w:rsidP="004F222C">
            <w:pPr>
              <w:rPr>
                <w:lang w:val="en-US"/>
              </w:rPr>
            </w:pPr>
            <w:r w:rsidRPr="004F222C">
              <w:rPr>
                <w:rFonts w:ascii="Arial" w:hAnsi="Arial" w:cs="Arial"/>
                <w:color w:val="000000"/>
                <w:sz w:val="22"/>
                <w:szCs w:val="22"/>
                <w:lang w:val="en-US"/>
              </w:rPr>
              <w:t xml:space="preserve">Kata.java:8: error: </w:t>
            </w:r>
            <w:r w:rsidR="00946ED3">
              <w:rPr>
                <w:rFonts w:ascii="Arial" w:hAnsi="Arial" w:cs="Arial"/>
                <w:color w:val="000000"/>
                <w:sz w:val="22"/>
                <w:szCs w:val="22"/>
                <w:lang w:val="en-US"/>
              </w:rPr>
              <w:t>‘</w:t>
            </w:r>
            <w:r w:rsidRPr="004F222C">
              <w:rPr>
                <w:rFonts w:ascii="Arial" w:hAnsi="Arial" w:cs="Arial"/>
                <w:color w:val="000000"/>
                <w:sz w:val="22"/>
                <w:szCs w:val="22"/>
                <w:lang w:val="en-US"/>
              </w:rPr>
              <w:t>;</w:t>
            </w:r>
            <w:r w:rsidR="00946ED3">
              <w:rPr>
                <w:rFonts w:ascii="Arial" w:hAnsi="Arial" w:cs="Arial"/>
                <w:color w:val="000000"/>
                <w:sz w:val="22"/>
                <w:szCs w:val="22"/>
                <w:lang w:val="en-US"/>
              </w:rPr>
              <w:t>’</w:t>
            </w:r>
            <w:r w:rsidRPr="004F222C">
              <w:rPr>
                <w:rFonts w:ascii="Arial" w:hAnsi="Arial" w:cs="Arial"/>
                <w:color w:val="000000"/>
                <w:sz w:val="22"/>
                <w:szCs w:val="22"/>
                <w:lang w:val="en-US"/>
              </w:rPr>
              <w:t xml:space="preserve"> expected</w:t>
            </w:r>
          </w:p>
          <w:p w14:paraId="2B87CFA7" w14:textId="77777777" w:rsidR="004F222C" w:rsidRPr="000D6541" w:rsidRDefault="004F222C" w:rsidP="004F222C">
            <w:pPr>
              <w:rPr>
                <w:lang w:val="en-US"/>
              </w:rPr>
            </w:pPr>
            <w:r w:rsidRPr="004F222C">
              <w:rPr>
                <w:rFonts w:ascii="Arial" w:hAnsi="Arial" w:cs="Arial"/>
                <w:color w:val="000000"/>
                <w:sz w:val="22"/>
                <w:szCs w:val="22"/>
                <w:lang w:val="en-US"/>
              </w:rPr>
              <w:t xml:space="preserve">       </w:t>
            </w:r>
            <w:r w:rsidRPr="000D6541">
              <w:rPr>
                <w:rFonts w:ascii="Arial" w:hAnsi="Arial" w:cs="Arial"/>
                <w:color w:val="000000"/>
                <w:sz w:val="22"/>
                <w:szCs w:val="22"/>
                <w:lang w:val="en-US"/>
              </w:rPr>
              <w:t>return sum</w:t>
            </w:r>
          </w:p>
          <w:p w14:paraId="1435F64A" w14:textId="77777777" w:rsidR="004F222C" w:rsidRPr="004F222C" w:rsidRDefault="004F222C" w:rsidP="004F222C">
            <w:r w:rsidRPr="000D6541">
              <w:rPr>
                <w:rFonts w:ascii="Arial" w:hAnsi="Arial" w:cs="Arial"/>
                <w:color w:val="000000"/>
                <w:sz w:val="22"/>
                <w:szCs w:val="22"/>
                <w:lang w:val="en-US"/>
              </w:rPr>
              <w:t xml:space="preserve">                 </w:t>
            </w:r>
            <w:r w:rsidRPr="004F222C">
              <w:rPr>
                <w:rFonts w:ascii="Arial" w:hAnsi="Arial" w:cs="Arial"/>
                <w:color w:val="000000"/>
                <w:sz w:val="22"/>
                <w:szCs w:val="22"/>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362655" w14:textId="77777777" w:rsidR="004F222C" w:rsidRPr="004F222C" w:rsidRDefault="004F222C" w:rsidP="004F222C">
            <w:r w:rsidRPr="004F222C">
              <w:rPr>
                <w:rFonts w:ascii="Arial" w:hAnsi="Arial" w:cs="Arial"/>
                <w:color w:val="000000"/>
                <w:sz w:val="22"/>
                <w:szCs w:val="22"/>
              </w:rPr>
              <w:t>1</w:t>
            </w:r>
          </w:p>
        </w:tc>
      </w:tr>
    </w:tbl>
    <w:p w14:paraId="205CFE23" w14:textId="2529464B" w:rsidR="004F222C" w:rsidRPr="004F222C" w:rsidRDefault="00FA1D9E" w:rsidP="00FA1D9E">
      <w:pPr>
        <w:pStyle w:val="Lgende"/>
        <w:jc w:val="center"/>
      </w:pPr>
      <w:bookmarkStart w:id="67" w:name="_Toc12277273"/>
      <w:r>
        <w:t xml:space="preserve">Tableau </w:t>
      </w:r>
      <w:fldSimple w:instr=" SEQ Tableau \* ARABIC ">
        <w:r w:rsidR="00EF163A">
          <w:rPr>
            <w:noProof/>
          </w:rPr>
          <w:t>6</w:t>
        </w:r>
      </w:fldSimple>
      <w:r>
        <w:t xml:space="preserve"> - </w:t>
      </w:r>
      <w:r w:rsidRPr="009A7D84">
        <w:t xml:space="preserve">Résultat de l'exécution d'un kata, </w:t>
      </w:r>
      <w:proofErr w:type="spellStart"/>
      <w:r>
        <w:t>Junit</w:t>
      </w:r>
      <w:proofErr w:type="spellEnd"/>
      <w:r>
        <w:t xml:space="preserve"> 5</w:t>
      </w:r>
      <w:bookmarkEnd w:id="67"/>
    </w:p>
    <w:p w14:paraId="2A8E4FCB" w14:textId="6505743B" w:rsidR="004F222C" w:rsidRPr="002635F7" w:rsidRDefault="004F222C" w:rsidP="002635F7">
      <w:pPr>
        <w:pStyle w:val="VRAINORMAL"/>
        <w:ind w:firstLine="0"/>
      </w:pPr>
      <w:r w:rsidRPr="002635F7">
        <w:t>Avec ces librairies, il est donc possible de proposer au Sensei de composer un exercice avec d’un côté le code qu’il souhaite faire réaliser, et de l’autre une batterie de tests qui permet de tester si le code réalisé fonctionne. L</w:t>
      </w:r>
      <w:r w:rsidR="00946ED3" w:rsidRPr="002635F7">
        <w:t>’</w:t>
      </w:r>
      <w:r w:rsidRPr="002635F7">
        <w:t>exécuteur du kata aura accès aux erreurs générées par les langages respectifs (</w:t>
      </w:r>
      <w:r w:rsidR="002635F7" w:rsidRPr="002635F7">
        <w:t>à l’exécution</w:t>
      </w:r>
      <w:r w:rsidRPr="002635F7">
        <w:t>), ainsi qu’aux erreurs liées à la batterie de tests, qui sont générée</w:t>
      </w:r>
      <w:r w:rsidR="002635F7" w:rsidRPr="002635F7">
        <w:t>s</w:t>
      </w:r>
      <w:r w:rsidRPr="002635F7">
        <w:t xml:space="preserve"> si la fonction rempli par l’utilisateur ne satisfait pas le prédicat.</w:t>
      </w:r>
    </w:p>
    <w:p w14:paraId="3097F8BC" w14:textId="77777777" w:rsidR="004F222C" w:rsidRPr="004F222C" w:rsidRDefault="004F222C" w:rsidP="004F222C"/>
    <w:p w14:paraId="512E23E8" w14:textId="1EA0BEAD" w:rsidR="004F222C" w:rsidRDefault="002635F7" w:rsidP="002635F7">
      <w:pPr>
        <w:pStyle w:val="Titre2"/>
      </w:pPr>
      <w:bookmarkStart w:id="68" w:name="_Toc12281101"/>
      <w:r>
        <w:t>Implémentation</w:t>
      </w:r>
      <w:bookmarkEnd w:id="68"/>
    </w:p>
    <w:p w14:paraId="72244C6D" w14:textId="58B4D81D" w:rsidR="004F222C" w:rsidRPr="004F222C" w:rsidRDefault="004F222C" w:rsidP="002635F7">
      <w:pPr>
        <w:pStyle w:val="VRAINORMAL"/>
        <w:ind w:firstLine="0"/>
      </w:pPr>
      <w:r w:rsidRPr="004F222C">
        <w:t>J’ai décidé d’isoler l</w:t>
      </w:r>
      <w:r w:rsidR="00946ED3">
        <w:t>’</w:t>
      </w:r>
      <w:r w:rsidRPr="004F222C">
        <w:t xml:space="preserve">exécution du code dans un container </w:t>
      </w:r>
      <w:r w:rsidR="002635F7">
        <w:t xml:space="preserve">à l’aide de </w:t>
      </w:r>
      <w:r w:rsidRPr="004F222C">
        <w:t>Docker (</w:t>
      </w:r>
      <w:r w:rsidRPr="004F222C">
        <w:rPr>
          <w:color w:val="FF0000"/>
        </w:rPr>
        <w:t xml:space="preserve">docker est un utilitaire de création de container, de petites machine virtuelle fonctionnant sur le </w:t>
      </w:r>
      <w:proofErr w:type="spellStart"/>
      <w:r w:rsidRPr="004F222C">
        <w:rPr>
          <w:color w:val="FF0000"/>
        </w:rPr>
        <w:t>kernel</w:t>
      </w:r>
      <w:proofErr w:type="spellEnd"/>
      <w:r w:rsidRPr="004F222C">
        <w:rPr>
          <w:color w:val="FF0000"/>
        </w:rPr>
        <w:t xml:space="preserve"> hôte</w:t>
      </w:r>
      <w:r w:rsidR="002635F7">
        <w:rPr>
          <w:color w:val="FF0000"/>
        </w:rPr>
        <w:t xml:space="preserve">, </w:t>
      </w:r>
      <w:r w:rsidR="002635F7">
        <w:rPr>
          <w:color w:val="FF0000"/>
        </w:rPr>
        <w:fldChar w:fldCharType="begin"/>
      </w:r>
      <w:r w:rsidR="002635F7">
        <w:rPr>
          <w:color w:val="FF0000"/>
        </w:rPr>
        <w:instrText xml:space="preserve"> ADDIN ZOTERO_ITEM CSL_CITATION {"citationID":"yi3ZGC6H","properties":{"formattedCitation":"({\\i{}Docker} 2019)","plainCitation":"(Docker 2019)","noteIndex":0},"citationItems":[{"id":77,"uris":["http://zotero.org/users/local/6OwvRo0M/items/737FN6XE"],"uri":["http://zotero.org/users/local/6OwvRo0M/items/737FN6XE"],"itemData":{"id":77,"type":"webpage","title":"Docker","container-title":"Docker","abstract":"Build, Share, and Run Any App, Anywhere. Learn about the only enterprise-ready container platform to cost-effectively build and manage your application portfolio.","URL":"https://www.docker.com/","language":"en","issued":{"date-parts":[["2019"]]},"accessed":{"date-parts":[["2019",6,16]]}}}],"schema":"https://github.com/citation-style-language/schema/raw/master/csl-citation.json"} </w:instrText>
      </w:r>
      <w:r w:rsidR="002635F7">
        <w:rPr>
          <w:color w:val="FF0000"/>
        </w:rPr>
        <w:fldChar w:fldCharType="separate"/>
      </w:r>
      <w:r w:rsidR="002635F7" w:rsidRPr="002635F7">
        <w:rPr>
          <w:color w:val="FF0000"/>
          <w:lang w:val="fr-FR"/>
        </w:rPr>
        <w:t>(</w:t>
      </w:r>
      <w:r w:rsidR="002635F7" w:rsidRPr="002635F7">
        <w:rPr>
          <w:i/>
          <w:iCs/>
          <w:color w:val="FF0000"/>
          <w:lang w:val="fr-FR"/>
        </w:rPr>
        <w:t>Docker</w:t>
      </w:r>
      <w:r w:rsidR="002635F7" w:rsidRPr="002635F7">
        <w:rPr>
          <w:color w:val="FF0000"/>
          <w:lang w:val="fr-FR"/>
        </w:rPr>
        <w:t xml:space="preserve"> 2019)</w:t>
      </w:r>
      <w:r w:rsidR="002635F7">
        <w:rPr>
          <w:color w:val="FF0000"/>
        </w:rPr>
        <w:fldChar w:fldCharType="end"/>
      </w:r>
      <w:r w:rsidRPr="004F222C">
        <w:t>), pour éviter des problèmes de sécurité</w:t>
      </w:r>
      <w:r w:rsidR="002635F7">
        <w:t>s</w:t>
      </w:r>
      <w:r w:rsidRPr="004F222C">
        <w:t xml:space="preserve"> évidents liés à une exécution locale, tel que la suppression de fichier, l’accès aux ressources non légitimé, la modification, etc..</w:t>
      </w:r>
    </w:p>
    <w:p w14:paraId="5346C7FD" w14:textId="77777777" w:rsidR="002635F7" w:rsidRDefault="002635F7" w:rsidP="002635F7">
      <w:pPr>
        <w:pStyle w:val="VRAINORMAL"/>
        <w:ind w:firstLine="0"/>
      </w:pPr>
    </w:p>
    <w:p w14:paraId="11618581" w14:textId="5D731AE3" w:rsidR="004F222C" w:rsidRPr="004F222C" w:rsidRDefault="004F222C" w:rsidP="002635F7">
      <w:pPr>
        <w:pStyle w:val="VRAINORMAL"/>
        <w:ind w:firstLine="0"/>
      </w:pPr>
      <w:r w:rsidRPr="004F222C">
        <w:t xml:space="preserve">Pour </w:t>
      </w:r>
      <w:r w:rsidR="002635F7">
        <w:t>démontrer</w:t>
      </w:r>
      <w:r w:rsidRPr="004F222C">
        <w:t xml:space="preserve"> l’utilité de containeriser l</w:t>
      </w:r>
      <w:r w:rsidR="00946ED3">
        <w:t>’</w:t>
      </w:r>
      <w:r w:rsidRPr="004F222C">
        <w:t>exécution du code, voici un tableau de comparaisons entre les deux méthodes</w:t>
      </w:r>
      <w:r w:rsidR="00946ED3">
        <w:t> </w:t>
      </w:r>
      <w:r w:rsidRPr="004F222C">
        <w:t>:</w:t>
      </w:r>
    </w:p>
    <w:tbl>
      <w:tblPr>
        <w:tblW w:w="9026" w:type="dxa"/>
        <w:jc w:val="center"/>
        <w:tblCellMar>
          <w:top w:w="15" w:type="dxa"/>
          <w:left w:w="15" w:type="dxa"/>
          <w:bottom w:w="15" w:type="dxa"/>
          <w:right w:w="15" w:type="dxa"/>
        </w:tblCellMar>
        <w:tblLook w:val="04A0" w:firstRow="1" w:lastRow="0" w:firstColumn="1" w:lastColumn="0" w:noHBand="0" w:noVBand="1"/>
      </w:tblPr>
      <w:tblGrid>
        <w:gridCol w:w="2054"/>
        <w:gridCol w:w="1716"/>
        <w:gridCol w:w="3698"/>
        <w:gridCol w:w="1558"/>
      </w:tblGrid>
      <w:tr w:rsidR="004F222C" w:rsidRPr="004F222C" w14:paraId="181F1FBA" w14:textId="77777777" w:rsidTr="009128D2">
        <w:trPr>
          <w:trHeight w:val="420"/>
          <w:jc w:val="center"/>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4B62EE" w14:textId="17A0FB5C" w:rsidR="004F222C" w:rsidRPr="004F222C" w:rsidRDefault="004F222C" w:rsidP="004F222C">
            <w:pPr>
              <w:jc w:val="center"/>
            </w:pPr>
            <w:r w:rsidRPr="004F222C">
              <w:rPr>
                <w:rFonts w:ascii="Arial" w:hAnsi="Arial" w:cs="Arial"/>
                <w:color w:val="000000"/>
                <w:sz w:val="22"/>
                <w:szCs w:val="22"/>
              </w:rPr>
              <w:t xml:space="preserve">Tableau de comparaison </w:t>
            </w:r>
            <w:r w:rsidR="00946ED3">
              <w:rPr>
                <w:rFonts w:ascii="Arial" w:hAnsi="Arial" w:cs="Arial"/>
                <w:color w:val="000000"/>
                <w:sz w:val="22"/>
                <w:szCs w:val="22"/>
              </w:rPr>
              <w:t>–</w:t>
            </w:r>
            <w:r w:rsidRPr="004F222C">
              <w:rPr>
                <w:rFonts w:ascii="Arial" w:hAnsi="Arial" w:cs="Arial"/>
                <w:color w:val="000000"/>
                <w:sz w:val="22"/>
                <w:szCs w:val="22"/>
              </w:rPr>
              <w:t xml:space="preserve"> Exécution Hôte vs Container</w:t>
            </w:r>
          </w:p>
        </w:tc>
      </w:tr>
      <w:tr w:rsidR="004F222C" w:rsidRPr="004F222C" w14:paraId="7295EEF4" w14:textId="77777777" w:rsidTr="009128D2">
        <w:trPr>
          <w:trHeight w:val="420"/>
          <w:jc w:val="center"/>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10DF2F" w14:textId="77777777" w:rsidR="004F222C" w:rsidRPr="004F222C" w:rsidRDefault="004F222C" w:rsidP="004F222C">
            <w:pPr>
              <w:jc w:val="center"/>
            </w:pPr>
            <w:r w:rsidRPr="004F222C">
              <w:rPr>
                <w:rFonts w:ascii="Arial" w:hAnsi="Arial" w:cs="Arial"/>
                <w:color w:val="000000"/>
                <w:sz w:val="22"/>
                <w:szCs w:val="22"/>
              </w:rPr>
              <w:t>Exécution sur l’hôte</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4F0C42" w14:textId="77777777" w:rsidR="004F222C" w:rsidRPr="004F222C" w:rsidRDefault="004F222C" w:rsidP="004F222C">
            <w:pPr>
              <w:jc w:val="center"/>
            </w:pPr>
            <w:proofErr w:type="spellStart"/>
            <w:r w:rsidRPr="004F222C">
              <w:rPr>
                <w:rFonts w:ascii="Arial" w:hAnsi="Arial" w:cs="Arial"/>
                <w:color w:val="000000"/>
                <w:sz w:val="22"/>
                <w:szCs w:val="22"/>
              </w:rPr>
              <w:t>Execution</w:t>
            </w:r>
            <w:proofErr w:type="spellEnd"/>
            <w:r w:rsidRPr="004F222C">
              <w:rPr>
                <w:rFonts w:ascii="Arial" w:hAnsi="Arial" w:cs="Arial"/>
                <w:color w:val="000000"/>
                <w:sz w:val="22"/>
                <w:szCs w:val="22"/>
              </w:rPr>
              <w:t xml:space="preserve"> containerisée</w:t>
            </w:r>
          </w:p>
        </w:tc>
      </w:tr>
      <w:tr w:rsidR="004F222C" w:rsidRPr="004F222C" w14:paraId="7AB6E34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FD0292" w14:textId="77777777" w:rsidR="004F222C" w:rsidRPr="004F222C" w:rsidRDefault="004F222C" w:rsidP="004F222C">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5885AA" w14:textId="77777777" w:rsidR="004F222C" w:rsidRPr="004F222C" w:rsidRDefault="004F222C" w:rsidP="004F222C">
            <w:pPr>
              <w:jc w:val="center"/>
            </w:pPr>
            <w:r w:rsidRPr="004F222C">
              <w:rPr>
                <w:rFonts w:ascii="Arial" w:hAnsi="Arial" w:cs="Arial"/>
                <w:color w:val="000000"/>
                <w:sz w:val="22"/>
                <w:szCs w:val="22"/>
              </w:rPr>
              <w:t>Inconvéni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0C9085" w14:textId="77777777" w:rsidR="004F222C" w:rsidRPr="004F222C" w:rsidRDefault="004F222C" w:rsidP="004F222C">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10F5E9" w14:textId="77777777" w:rsidR="004F222C" w:rsidRPr="004F222C" w:rsidRDefault="004F222C" w:rsidP="004F222C">
            <w:pPr>
              <w:jc w:val="center"/>
            </w:pPr>
            <w:r w:rsidRPr="004F222C">
              <w:rPr>
                <w:rFonts w:ascii="Arial" w:hAnsi="Arial" w:cs="Arial"/>
                <w:color w:val="000000"/>
                <w:sz w:val="22"/>
                <w:szCs w:val="22"/>
              </w:rPr>
              <w:t>Inconvénients</w:t>
            </w:r>
          </w:p>
        </w:tc>
      </w:tr>
      <w:tr w:rsidR="004F222C" w:rsidRPr="004F222C" w14:paraId="76DBDD90"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3B043F" w14:textId="77777777" w:rsidR="004F222C" w:rsidRPr="004F222C" w:rsidRDefault="004F222C" w:rsidP="004F222C">
            <w:r w:rsidRPr="004F222C">
              <w:rPr>
                <w:rFonts w:ascii="Arial" w:hAnsi="Arial" w:cs="Arial"/>
                <w:color w:val="000000"/>
                <w:sz w:val="22"/>
                <w:szCs w:val="22"/>
              </w:rPr>
              <w:t>Plus rapi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1EC7B7" w14:textId="77777777" w:rsidR="004F222C" w:rsidRPr="004F222C" w:rsidRDefault="004F222C" w:rsidP="004F222C">
            <w:r w:rsidRPr="004F222C">
              <w:rPr>
                <w:rFonts w:ascii="Arial" w:hAnsi="Arial" w:cs="Arial"/>
                <w:color w:val="000000"/>
                <w:sz w:val="22"/>
                <w:szCs w:val="22"/>
              </w:rPr>
              <w:t>Peu 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E0A7B9" w14:textId="77777777" w:rsidR="004F222C" w:rsidRPr="004F222C" w:rsidRDefault="004F222C" w:rsidP="004F222C">
            <w:r w:rsidRPr="004F222C">
              <w:rPr>
                <w:rFonts w:ascii="Arial" w:hAnsi="Arial" w:cs="Arial"/>
                <w:color w:val="000000"/>
                <w:sz w:val="22"/>
                <w:szCs w:val="22"/>
              </w:rPr>
              <w:t>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8F41CB" w14:textId="77777777" w:rsidR="004F222C" w:rsidRPr="004F222C" w:rsidRDefault="004F222C" w:rsidP="004F222C">
            <w:r w:rsidRPr="004F222C">
              <w:rPr>
                <w:rFonts w:ascii="Arial" w:hAnsi="Arial" w:cs="Arial"/>
                <w:color w:val="000000"/>
                <w:sz w:val="22"/>
                <w:szCs w:val="22"/>
              </w:rPr>
              <w:t>Plus lent</w:t>
            </w:r>
          </w:p>
        </w:tc>
      </w:tr>
      <w:tr w:rsidR="004F222C" w:rsidRPr="004F222C" w14:paraId="7816193B"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CFCED4" w14:textId="77777777" w:rsidR="004F222C" w:rsidRPr="004F222C" w:rsidRDefault="004F222C" w:rsidP="004F222C">
            <w:r w:rsidRPr="004F222C">
              <w:rPr>
                <w:rFonts w:ascii="Arial" w:hAnsi="Arial" w:cs="Arial"/>
                <w:color w:val="000000"/>
                <w:sz w:val="22"/>
                <w:szCs w:val="22"/>
              </w:rPr>
              <w:t>Facilité de préparer un service contenant tous les besoi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3E7C0D" w14:textId="77777777" w:rsidR="004F222C" w:rsidRPr="004F222C" w:rsidRDefault="004F222C" w:rsidP="004F222C">
            <w:r w:rsidRPr="004F222C">
              <w:rPr>
                <w:rFonts w:ascii="Arial" w:hAnsi="Arial" w:cs="Arial"/>
                <w:color w:val="000000"/>
                <w:sz w:val="22"/>
                <w:szCs w:val="22"/>
              </w:rPr>
              <w:t>Peu ou pas de sécurité</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29BAE3" w14:textId="0E016C5E" w:rsidR="004F222C" w:rsidRPr="004F222C" w:rsidRDefault="004F222C" w:rsidP="004F222C">
            <w:r w:rsidRPr="004F222C">
              <w:rPr>
                <w:rFonts w:ascii="Arial" w:hAnsi="Arial" w:cs="Arial"/>
                <w:color w:val="000000"/>
                <w:sz w:val="22"/>
                <w:szCs w:val="22"/>
              </w:rPr>
              <w:t>L</w:t>
            </w:r>
            <w:r w:rsidR="00946ED3">
              <w:rPr>
                <w:rFonts w:ascii="Arial" w:hAnsi="Arial" w:cs="Arial"/>
                <w:color w:val="000000"/>
                <w:sz w:val="22"/>
                <w:szCs w:val="22"/>
              </w:rPr>
              <w:t>’</w:t>
            </w:r>
            <w:r w:rsidRPr="004F222C">
              <w:rPr>
                <w:rFonts w:ascii="Arial" w:hAnsi="Arial" w:cs="Arial"/>
                <w:color w:val="000000"/>
                <w:sz w:val="22"/>
                <w:szCs w:val="22"/>
              </w:rPr>
              <w:t>exécution se faisant dans un container, l’utilisateur n’a accès qu</w:t>
            </w:r>
            <w:r w:rsidR="00946ED3">
              <w:rPr>
                <w:rFonts w:ascii="Arial" w:hAnsi="Arial" w:cs="Arial"/>
                <w:color w:val="000000"/>
                <w:sz w:val="22"/>
                <w:szCs w:val="22"/>
              </w:rPr>
              <w:t>’</w:t>
            </w:r>
            <w:r w:rsidRPr="004F222C">
              <w:rPr>
                <w:rFonts w:ascii="Arial" w:hAnsi="Arial" w:cs="Arial"/>
                <w:color w:val="000000"/>
                <w:sz w:val="22"/>
                <w:szCs w:val="22"/>
              </w:rPr>
              <w:t>à son conten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F39134" w14:textId="77777777" w:rsidR="004F222C" w:rsidRPr="004F222C" w:rsidRDefault="004F222C" w:rsidP="004F222C"/>
        </w:tc>
      </w:tr>
      <w:tr w:rsidR="004F222C" w:rsidRPr="004F222C" w14:paraId="3439BA4A" w14:textId="77777777" w:rsidTr="009128D2">
        <w:trPr>
          <w:trHeight w:val="150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D2E620"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2FD37" w14:textId="77777777" w:rsidR="004F222C" w:rsidRPr="004F222C" w:rsidRDefault="004F222C" w:rsidP="004F222C">
            <w:r w:rsidRPr="004F222C">
              <w:rPr>
                <w:rFonts w:ascii="Arial" w:hAnsi="Arial" w:cs="Arial"/>
                <w:color w:val="000000"/>
                <w:sz w:val="22"/>
                <w:szCs w:val="22"/>
              </w:rPr>
              <w:t xml:space="preserve">Peu </w:t>
            </w:r>
            <w:proofErr w:type="spellStart"/>
            <w:r w:rsidRPr="004F222C">
              <w:rPr>
                <w:rFonts w:ascii="Arial" w:hAnsi="Arial" w:cs="Arial"/>
                <w:color w:val="000000"/>
                <w:sz w:val="22"/>
                <w:szCs w:val="22"/>
              </w:rPr>
              <w:t>déployabl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490B8A" w14:textId="77777777" w:rsidR="004F222C" w:rsidRPr="004F222C" w:rsidRDefault="004F222C" w:rsidP="004F222C">
            <w:r w:rsidRPr="004F222C">
              <w:rPr>
                <w:rFonts w:ascii="Arial" w:hAnsi="Arial" w:cs="Arial"/>
                <w:color w:val="000000"/>
                <w:sz w:val="22"/>
                <w:szCs w:val="22"/>
              </w:rPr>
              <w:t>Facilité de créer un container par implémentation de lang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4C6E8B" w14:textId="77777777" w:rsidR="004F222C" w:rsidRPr="004F222C" w:rsidRDefault="004F222C" w:rsidP="004F222C"/>
        </w:tc>
      </w:tr>
      <w:tr w:rsidR="004F222C" w:rsidRPr="004F222C" w14:paraId="70E6D435"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AC8306"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B445C"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EA6CB1" w14:textId="77777777" w:rsidR="004F222C" w:rsidRPr="004F222C" w:rsidRDefault="004F222C" w:rsidP="004F222C">
            <w:r w:rsidRPr="004F222C">
              <w:rPr>
                <w:rFonts w:ascii="Arial" w:hAnsi="Arial" w:cs="Arial"/>
                <w:color w:val="000000"/>
                <w:sz w:val="22"/>
                <w:szCs w:val="22"/>
              </w:rPr>
              <w:t>La maintenance d’une image est très simple, et très modifiab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589206" w14:textId="77777777" w:rsidR="004F222C" w:rsidRPr="004F222C" w:rsidRDefault="004F222C" w:rsidP="004F222C"/>
        </w:tc>
      </w:tr>
      <w:tr w:rsidR="004F222C" w:rsidRPr="004F222C" w14:paraId="70B2D350"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67E1E6"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521D14"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327104" w14:textId="77777777" w:rsidR="004F222C" w:rsidRPr="004F222C" w:rsidRDefault="004F222C" w:rsidP="004F222C">
            <w:r w:rsidRPr="004F222C">
              <w:rPr>
                <w:rFonts w:ascii="Arial" w:hAnsi="Arial" w:cs="Arial"/>
                <w:color w:val="000000"/>
                <w:sz w:val="22"/>
                <w:szCs w:val="22"/>
              </w:rPr>
              <w:t>Comme le container est supprimé après son utilisation, y effacer des fichiers ou corrompre son contenu ne posera pas de problè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267DBF" w14:textId="77777777" w:rsidR="004F222C" w:rsidRPr="004F222C" w:rsidRDefault="004F222C" w:rsidP="004F222C"/>
        </w:tc>
      </w:tr>
    </w:tbl>
    <w:p w14:paraId="1761967B" w14:textId="47D8D2C8" w:rsidR="004F222C" w:rsidRPr="004F222C" w:rsidRDefault="007C1FFA" w:rsidP="007C1FFA">
      <w:pPr>
        <w:pStyle w:val="Lgende"/>
        <w:jc w:val="center"/>
      </w:pPr>
      <w:bookmarkStart w:id="69" w:name="_Toc12277274"/>
      <w:r>
        <w:t xml:space="preserve">Tableau </w:t>
      </w:r>
      <w:fldSimple w:instr=" SEQ Tableau \* ARABIC ">
        <w:r w:rsidR="00EF163A">
          <w:rPr>
            <w:noProof/>
          </w:rPr>
          <w:t>7</w:t>
        </w:r>
      </w:fldSimple>
      <w:r>
        <w:t xml:space="preserve"> - Avantages et inconvénients de la containerisation de l'exécution.</w:t>
      </w:r>
      <w:bookmarkEnd w:id="69"/>
    </w:p>
    <w:p w14:paraId="15D6AE40" w14:textId="77777777" w:rsidR="004F222C" w:rsidRPr="004F222C" w:rsidRDefault="004F222C" w:rsidP="004F222C">
      <w:pPr>
        <w:jc w:val="center"/>
      </w:pPr>
      <w:proofErr w:type="spellStart"/>
      <w:r w:rsidRPr="004F222C">
        <w:rPr>
          <w:rFonts w:ascii="Arial" w:hAnsi="Arial" w:cs="Arial"/>
          <w:color w:val="000000"/>
          <w:sz w:val="22"/>
          <w:szCs w:val="22"/>
        </w:rPr>
        <w:t>Fig</w:t>
      </w:r>
      <w:proofErr w:type="spellEnd"/>
      <w:r w:rsidRPr="004F222C">
        <w:rPr>
          <w:rFonts w:ascii="Arial" w:hAnsi="Arial" w:cs="Arial"/>
          <w:color w:val="000000"/>
          <w:sz w:val="22"/>
          <w:szCs w:val="22"/>
        </w:rPr>
        <w:t xml:space="preserve"> N</w:t>
      </w:r>
    </w:p>
    <w:p w14:paraId="67E77E40" w14:textId="77777777" w:rsidR="004F222C" w:rsidRPr="004F222C" w:rsidRDefault="004F222C" w:rsidP="004F222C"/>
    <w:p w14:paraId="36E35583" w14:textId="31C5A93B" w:rsidR="004F222C" w:rsidRDefault="004F222C" w:rsidP="002635F7">
      <w:pPr>
        <w:pStyle w:val="VRAINORMAL"/>
        <w:ind w:firstLine="0"/>
      </w:pPr>
      <w:r w:rsidRPr="004F222C">
        <w:t xml:space="preserve">Comme le montre la figure </w:t>
      </w:r>
      <w:r w:rsidRPr="004F222C">
        <w:rPr>
          <w:color w:val="FF0000"/>
        </w:rPr>
        <w:t>N</w:t>
      </w:r>
      <w:r w:rsidRPr="004F222C">
        <w:t>, la containerisation de l</w:t>
      </w:r>
      <w:r w:rsidR="00946ED3">
        <w:t>’</w:t>
      </w:r>
      <w:r w:rsidRPr="004F222C">
        <w:t>exécution est largement plus profitable que l</w:t>
      </w:r>
      <w:r w:rsidR="00946ED3">
        <w:t>’</w:t>
      </w:r>
      <w:r w:rsidRPr="004F222C">
        <w:t>exécution sur le serveur hôte. La seule chose qui pourrait poser problème est le temps d</w:t>
      </w:r>
      <w:r w:rsidR="00946ED3">
        <w:t>’</w:t>
      </w:r>
      <w:r w:rsidRPr="004F222C">
        <w:t>exécution (</w:t>
      </w:r>
      <w:r w:rsidRPr="004F222C">
        <w:rPr>
          <w:color w:val="FF0000"/>
        </w:rPr>
        <w:t>voir fig. N</w:t>
      </w:r>
      <w:r w:rsidRPr="004F222C">
        <w:t>), mais c’est un mince sacrifice pour les avantages que nous apporte les containers</w:t>
      </w:r>
    </w:p>
    <w:p w14:paraId="5D18B035" w14:textId="3FF6927A" w:rsidR="007C1FFA" w:rsidRPr="007C1FFA" w:rsidRDefault="007C1FFA" w:rsidP="007C1FFA">
      <w:pPr>
        <w:pStyle w:val="WARNING"/>
        <w:jc w:val="center"/>
        <w:rPr>
          <w:b w:val="0"/>
          <w:bCs w:val="0"/>
        </w:rPr>
      </w:pPr>
      <w:r>
        <w:lastRenderedPageBreak/>
        <w:t xml:space="preserve">Note : </w:t>
      </w:r>
      <w:r w:rsidRPr="007C1FFA">
        <w:rPr>
          <w:b w:val="0"/>
          <w:bCs w:val="0"/>
        </w:rPr>
        <w:t xml:space="preserve">Tests réalisés sur un </w:t>
      </w:r>
      <w:proofErr w:type="spellStart"/>
      <w:r w:rsidRPr="007C1FFA">
        <w:rPr>
          <w:b w:val="0"/>
          <w:bCs w:val="0"/>
        </w:rPr>
        <w:t>Macbook</w:t>
      </w:r>
      <w:proofErr w:type="spellEnd"/>
      <w:r w:rsidRPr="007C1FFA">
        <w:rPr>
          <w:b w:val="0"/>
          <w:bCs w:val="0"/>
        </w:rPr>
        <w:t xml:space="preserve"> Pro 2015</w:t>
      </w:r>
      <w:r>
        <w:rPr>
          <w:b w:val="0"/>
          <w:bCs w:val="0"/>
        </w:rPr>
        <w:t xml:space="preserve"> (Tests réalisés 10x)</w:t>
      </w:r>
    </w:p>
    <w:p w14:paraId="76AA9587" w14:textId="75DC3A28" w:rsidR="007C1FFA" w:rsidRPr="007C1FFA" w:rsidRDefault="007C1FFA" w:rsidP="007C1FFA">
      <w:pPr>
        <w:pStyle w:val="WARNING"/>
        <w:jc w:val="center"/>
        <w:rPr>
          <w:b w:val="0"/>
          <w:bCs w:val="0"/>
          <w:lang w:val="en-US"/>
        </w:rPr>
      </w:pPr>
      <w:r w:rsidRPr="007C1FFA">
        <w:rPr>
          <w:b w:val="0"/>
          <w:bCs w:val="0"/>
          <w:lang w:val="en-US"/>
        </w:rPr>
        <w:t>250 Go de stockage, 8 Go de ram, Intel Core i5 (2,7 GHz)</w:t>
      </w:r>
      <w:r>
        <w:rPr>
          <w:b w:val="0"/>
          <w:bCs w:val="0"/>
          <w:lang w:val="en-US"/>
        </w:rPr>
        <w:t xml:space="preserve">, </w:t>
      </w:r>
      <w:r w:rsidRPr="007C1FFA">
        <w:rPr>
          <w:b w:val="0"/>
          <w:bCs w:val="0"/>
        </w:rPr>
        <w:t xml:space="preserve">processeur déjà en charge </w:t>
      </w:r>
    </w:p>
    <w:p w14:paraId="4A544A85" w14:textId="77777777" w:rsidR="004F222C" w:rsidRPr="007C1FFA" w:rsidRDefault="004F222C" w:rsidP="004F222C"/>
    <w:tbl>
      <w:tblPr>
        <w:tblW w:w="9026" w:type="dxa"/>
        <w:jc w:val="center"/>
        <w:tblCellMar>
          <w:top w:w="15" w:type="dxa"/>
          <w:left w:w="15" w:type="dxa"/>
          <w:bottom w:w="15" w:type="dxa"/>
          <w:right w:w="15" w:type="dxa"/>
        </w:tblCellMar>
        <w:tblLook w:val="04A0" w:firstRow="1" w:lastRow="0" w:firstColumn="1" w:lastColumn="0" w:noHBand="0" w:noVBand="1"/>
      </w:tblPr>
      <w:tblGrid>
        <w:gridCol w:w="5279"/>
        <w:gridCol w:w="2027"/>
        <w:gridCol w:w="1720"/>
      </w:tblGrid>
      <w:tr w:rsidR="004F222C" w:rsidRPr="004F222C" w14:paraId="24FAF551"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BB88B" w14:textId="77777777" w:rsidR="004F222C" w:rsidRPr="004F222C" w:rsidRDefault="004F222C" w:rsidP="004F222C">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A37960" w14:textId="77777777" w:rsidR="004F222C" w:rsidRPr="004F222C" w:rsidRDefault="004F222C" w:rsidP="004F222C">
            <w:r w:rsidRPr="004F222C">
              <w:rPr>
                <w:rFonts w:ascii="Arial" w:hAnsi="Arial" w:cs="Arial"/>
                <w:color w:val="000000"/>
                <w:sz w:val="22"/>
                <w:szCs w:val="22"/>
              </w:rPr>
              <w:t>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741949" w14:textId="77777777" w:rsidR="004F222C" w:rsidRPr="004F222C" w:rsidRDefault="004F222C" w:rsidP="004F222C">
            <w:r w:rsidRPr="004F222C">
              <w:rPr>
                <w:rFonts w:ascii="Arial" w:hAnsi="Arial" w:cs="Arial"/>
                <w:color w:val="000000"/>
                <w:sz w:val="22"/>
                <w:szCs w:val="22"/>
              </w:rPr>
              <w:t>Java</w:t>
            </w:r>
          </w:p>
        </w:tc>
      </w:tr>
      <w:tr w:rsidR="004F222C" w:rsidRPr="004F222C" w14:paraId="10992BE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A1D833"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F00A13"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BF43CF" w14:textId="77777777" w:rsidR="004F222C" w:rsidRPr="004F222C" w:rsidRDefault="004F222C" w:rsidP="004F222C"/>
        </w:tc>
      </w:tr>
      <w:tr w:rsidR="004F222C" w:rsidRPr="004F222C" w14:paraId="0995E00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36E0C3" w14:textId="47171FD7" w:rsidR="004F222C" w:rsidRPr="004F222C" w:rsidRDefault="004F222C" w:rsidP="004F222C">
            <w:proofErr w:type="spellStart"/>
            <w:r w:rsidRPr="004F222C">
              <w:rPr>
                <w:rFonts w:ascii="Arial" w:hAnsi="Arial" w:cs="Arial"/>
                <w:color w:val="000000"/>
                <w:sz w:val="22"/>
                <w:szCs w:val="22"/>
              </w:rPr>
              <w:t>Hosted</w:t>
            </w:r>
            <w:proofErr w:type="spellEnd"/>
            <w:r w:rsidRPr="004F222C">
              <w:rPr>
                <w:rFonts w:ascii="Arial" w:hAnsi="Arial" w:cs="Arial"/>
                <w:color w:val="000000"/>
                <w:sz w:val="22"/>
                <w:szCs w:val="22"/>
              </w:rPr>
              <w:t xml:space="preserve"> </w:t>
            </w:r>
            <w:r w:rsidR="00946ED3">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59857C" w14:textId="77777777" w:rsidR="004F222C" w:rsidRPr="004F222C" w:rsidRDefault="004F222C" w:rsidP="004F222C">
            <w:r w:rsidRPr="004F222C">
              <w:rPr>
                <w:rFonts w:ascii="Arial" w:hAnsi="Arial" w:cs="Arial"/>
                <w:color w:val="000000"/>
                <w:sz w:val="22"/>
                <w:szCs w:val="22"/>
              </w:rPr>
              <w:t>0,0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62CE6D" w14:textId="2C6B5DB8" w:rsidR="004F222C" w:rsidRPr="004F222C" w:rsidRDefault="004F222C" w:rsidP="004F222C">
            <w:r w:rsidRPr="004F222C">
              <w:rPr>
                <w:rFonts w:ascii="Arial" w:hAnsi="Arial" w:cs="Arial"/>
                <w:color w:val="000000"/>
                <w:sz w:val="22"/>
                <w:szCs w:val="22"/>
              </w:rPr>
              <w:t>1,5</w:t>
            </w:r>
            <w:r w:rsidR="00325C1F">
              <w:rPr>
                <w:rFonts w:ascii="Arial" w:hAnsi="Arial" w:cs="Arial"/>
                <w:color w:val="000000"/>
                <w:sz w:val="22"/>
                <w:szCs w:val="22"/>
              </w:rPr>
              <w:t>34</w:t>
            </w:r>
          </w:p>
        </w:tc>
      </w:tr>
      <w:tr w:rsidR="004F222C" w:rsidRPr="004F222C" w14:paraId="4A7B0202"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C10BE4"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F21A5E"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EA819C" w14:textId="77777777" w:rsidR="004F222C" w:rsidRPr="004F222C" w:rsidRDefault="004F222C" w:rsidP="004F222C"/>
        </w:tc>
      </w:tr>
      <w:tr w:rsidR="004F222C" w:rsidRPr="004F222C" w14:paraId="00DC827E"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08D360" w14:textId="3211C557" w:rsidR="004F222C" w:rsidRPr="004F222C" w:rsidRDefault="004F222C" w:rsidP="004F222C">
            <w:r w:rsidRPr="004F222C">
              <w:rPr>
                <w:rFonts w:ascii="Arial" w:hAnsi="Arial" w:cs="Arial"/>
                <w:color w:val="000000"/>
                <w:sz w:val="22"/>
                <w:szCs w:val="22"/>
              </w:rPr>
              <w:t xml:space="preserve">Container </w:t>
            </w:r>
            <w:r w:rsidR="00946ED3">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A2031C" w14:textId="05CEB707" w:rsidR="004F222C" w:rsidRPr="004F222C" w:rsidRDefault="004F222C" w:rsidP="004F222C">
            <w:r w:rsidRPr="004F222C">
              <w:rPr>
                <w:rFonts w:ascii="Arial" w:hAnsi="Arial" w:cs="Arial"/>
                <w:color w:val="000000"/>
                <w:sz w:val="22"/>
                <w:szCs w:val="22"/>
              </w:rPr>
              <w:t>1,</w:t>
            </w:r>
            <w:r w:rsidR="00325C1F">
              <w:rPr>
                <w:rFonts w:ascii="Arial" w:hAnsi="Arial" w:cs="Arial"/>
                <w:color w:val="000000"/>
                <w:sz w:val="22"/>
                <w:szCs w:val="22"/>
              </w:rPr>
              <w:t>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5E1F1D" w14:textId="791933DA" w:rsidR="004F222C" w:rsidRPr="004F222C" w:rsidRDefault="004F222C" w:rsidP="004F222C">
            <w:r w:rsidRPr="004F222C">
              <w:rPr>
                <w:rFonts w:ascii="Arial" w:hAnsi="Arial" w:cs="Arial"/>
                <w:color w:val="000000"/>
                <w:sz w:val="22"/>
                <w:szCs w:val="22"/>
              </w:rPr>
              <w:t>2.2</w:t>
            </w:r>
            <w:r w:rsidR="00325C1F">
              <w:rPr>
                <w:rFonts w:ascii="Arial" w:hAnsi="Arial" w:cs="Arial"/>
                <w:color w:val="000000"/>
                <w:sz w:val="22"/>
                <w:szCs w:val="22"/>
              </w:rPr>
              <w:t>76</w:t>
            </w:r>
          </w:p>
        </w:tc>
      </w:tr>
    </w:tbl>
    <w:p w14:paraId="4BAEDBA1" w14:textId="3E24B79D" w:rsidR="007C1FFA" w:rsidRPr="007C1FFA" w:rsidRDefault="007C1FFA" w:rsidP="007C1FFA">
      <w:pPr>
        <w:pStyle w:val="Lgende"/>
        <w:jc w:val="center"/>
      </w:pPr>
      <w:bookmarkStart w:id="70" w:name="_Toc12277275"/>
      <w:r>
        <w:t xml:space="preserve">Tableau </w:t>
      </w:r>
      <w:fldSimple w:instr=" SEQ Tableau \* ARABIC ">
        <w:r w:rsidR="00EF163A">
          <w:rPr>
            <w:noProof/>
          </w:rPr>
          <w:t>8</w:t>
        </w:r>
      </w:fldSimple>
      <w:r>
        <w:t xml:space="preserve"> - Mesures, Exécution containerisée vs </w:t>
      </w:r>
      <w:proofErr w:type="spellStart"/>
      <w:r>
        <w:t>hostée</w:t>
      </w:r>
      <w:bookmarkEnd w:id="70"/>
      <w:proofErr w:type="spellEnd"/>
    </w:p>
    <w:p w14:paraId="6D3637CB" w14:textId="5F43EB83" w:rsidR="004F222C" w:rsidRPr="004F222C" w:rsidRDefault="004F222C" w:rsidP="007C1FFA">
      <w:pPr>
        <w:pStyle w:val="VRAINORMAL"/>
        <w:ind w:firstLine="0"/>
      </w:pPr>
      <w:r w:rsidRPr="004F222C">
        <w:t>Un des points importants relevé dans les avantages de la containerisation (</w:t>
      </w:r>
      <w:r w:rsidRPr="004F222C">
        <w:rPr>
          <w:color w:val="FF0000"/>
        </w:rPr>
        <w:t>voir fig. N</w:t>
      </w:r>
      <w:r w:rsidRPr="004F222C">
        <w:t xml:space="preserve">), c’est que l’on peut créer une image pour des besoins bien spécifiques. En effet, dans le cadre de DojoHepia, j’ai </w:t>
      </w:r>
      <w:r w:rsidR="00427573" w:rsidRPr="004F222C">
        <w:t>dû</w:t>
      </w:r>
      <w:r w:rsidRPr="004F222C">
        <w:t xml:space="preserve"> créer deux images qui contenait les outils nécessaires à l</w:t>
      </w:r>
      <w:r w:rsidR="00946ED3">
        <w:t>’</w:t>
      </w:r>
      <w:r w:rsidRPr="004F222C">
        <w:t>exécution des langages Java et Python.</w:t>
      </w:r>
    </w:p>
    <w:p w14:paraId="3909F0E3" w14:textId="77777777" w:rsidR="004F222C" w:rsidRPr="00FC27BA" w:rsidRDefault="004F222C" w:rsidP="006A7710">
      <w:pPr>
        <w:pStyle w:val="VRAINORMAL"/>
        <w:ind w:firstLine="0"/>
        <w:rPr>
          <w:u w:val="single"/>
          <w:lang w:val="en-US"/>
        </w:rPr>
      </w:pPr>
      <w:proofErr w:type="spellStart"/>
      <w:r w:rsidRPr="00FC27BA">
        <w:rPr>
          <w:u w:val="single"/>
          <w:lang w:val="en-US"/>
        </w:rPr>
        <w:t>L’image</w:t>
      </w:r>
      <w:proofErr w:type="spellEnd"/>
      <w:r w:rsidRPr="00FC27BA">
        <w:rPr>
          <w:u w:val="single"/>
          <w:lang w:val="en-US"/>
        </w:rPr>
        <w:t xml:space="preserve"> Python</w:t>
      </w:r>
    </w:p>
    <w:p w14:paraId="3EF54817" w14:textId="2F2DAC24" w:rsidR="00FC27BA" w:rsidRPr="00FC27BA" w:rsidRDefault="00FC27BA" w:rsidP="00FC27BA">
      <w:pPr>
        <w:pStyle w:val="LISTING"/>
        <w:rPr>
          <w:lang w:val="en-US"/>
        </w:rPr>
      </w:pPr>
      <w:r w:rsidRPr="00FC27BA">
        <w:rPr>
          <w:lang w:val="en-US"/>
        </w:rPr>
        <w:t>FROM python</w:t>
      </w:r>
      <w:r w:rsidRPr="00FC27BA">
        <w:rPr>
          <w:lang w:val="en-US"/>
        </w:rPr>
        <w:br/>
      </w:r>
      <w:r w:rsidRPr="00DD0661">
        <w:rPr>
          <w:lang w:val="en-US"/>
        </w:rPr>
        <w:t xml:space="preserve">RUN pip3 install </w:t>
      </w:r>
      <w:proofErr w:type="spellStart"/>
      <w:r w:rsidRPr="00DD0661">
        <w:rPr>
          <w:lang w:val="en-US"/>
        </w:rPr>
        <w:t>assertpy</w:t>
      </w:r>
      <w:proofErr w:type="spellEnd"/>
      <w:r w:rsidRPr="00DD0661">
        <w:rPr>
          <w:lang w:val="en-US"/>
        </w:rPr>
        <w:br/>
      </w:r>
      <w:r w:rsidRPr="00FC27BA">
        <w:rPr>
          <w:lang w:val="en-US"/>
        </w:rPr>
        <w:t xml:space="preserve">RUN </w:t>
      </w:r>
      <w:proofErr w:type="spellStart"/>
      <w:r w:rsidRPr="00FC27BA">
        <w:rPr>
          <w:lang w:val="en-US"/>
        </w:rPr>
        <w:t>mkdir</w:t>
      </w:r>
      <w:proofErr w:type="spellEnd"/>
      <w:r w:rsidRPr="00FC27BA">
        <w:rPr>
          <w:lang w:val="en-US"/>
        </w:rPr>
        <w:t xml:space="preserve"> /env/</w:t>
      </w:r>
    </w:p>
    <w:p w14:paraId="47A516B2" w14:textId="3845994D" w:rsidR="00FC27BA" w:rsidRDefault="00FC27BA" w:rsidP="00FC27BA">
      <w:pPr>
        <w:pStyle w:val="Lgende"/>
        <w:jc w:val="center"/>
      </w:pPr>
      <w:bookmarkStart w:id="71" w:name="_Ref11680465"/>
      <w:bookmarkStart w:id="72" w:name="_Toc11943151"/>
      <w:r>
        <w:t xml:space="preserve">Listing </w:t>
      </w:r>
      <w:fldSimple w:instr=" SEQ Listing \* ARABIC ">
        <w:r w:rsidR="002D26AA">
          <w:rPr>
            <w:noProof/>
          </w:rPr>
          <w:t>1</w:t>
        </w:r>
      </w:fldSimple>
      <w:bookmarkEnd w:id="71"/>
      <w:r>
        <w:t xml:space="preserve"> - Dockerfile de l'image python</w:t>
      </w:r>
      <w:bookmarkEnd w:id="72"/>
    </w:p>
    <w:p w14:paraId="18732C5C" w14:textId="27009668" w:rsidR="00DA4905" w:rsidRPr="00840C98" w:rsidRDefault="00DD0661" w:rsidP="00840C98">
      <w:pPr>
        <w:pStyle w:val="VRAINORMAL"/>
        <w:ind w:firstLine="0"/>
      </w:pPr>
      <w:r w:rsidRPr="00840C98">
        <w:t>Comme le montre le</w:t>
      </w:r>
      <w:r w:rsidR="00840C98" w:rsidRPr="00840C98">
        <w:t xml:space="preserve"> Docke</w:t>
      </w:r>
      <w:r w:rsidR="00840C98">
        <w:t>r</w:t>
      </w:r>
      <w:r w:rsidR="00840C98" w:rsidRPr="00840C98">
        <w:t xml:space="preserve">file (fichier permettant de construire une image, voir </w:t>
      </w:r>
      <w:hyperlink r:id="rId21" w:history="1">
        <w:r w:rsidR="00840C98" w:rsidRPr="00840C98">
          <w:rPr>
            <w:rStyle w:val="Lienhypertexte"/>
          </w:rPr>
          <w:t>https://docs.docker.com/engine/reference/builder/</w:t>
        </w:r>
      </w:hyperlink>
      <w:r w:rsidR="00840C98" w:rsidRPr="00840C98">
        <w:t>,</w:t>
      </w:r>
      <w:r w:rsidR="00840C98">
        <w:t xml:space="preserve"> </w:t>
      </w:r>
      <w:r w:rsidR="00840C98">
        <w:fldChar w:fldCharType="begin"/>
      </w:r>
      <w:r w:rsidR="00840C98">
        <w:instrText xml:space="preserve"> ADDIN ZOTERO_ITEM CSL_CITATION {"citationID":"vpqOjj7H","properties":{"formattedCitation":"({\\i{}Docker documentation - Dockerfile} 2019)","plainCitation":"(Docker documentation - Dockerfile 2019)","noteIndex":0},"citationItems":[{"id":84,"uris":["http://zotero.org/users/local/6OwvRo0M/items/EQSBVRKU"],"uri":["http://zotero.org/users/local/6OwvRo0M/items/EQSBVRKU"],"itemData":{"id":84,"type":"webpage","title":"Docker documentation - Dockerfile","container-title":"Docker Documentation","abstract":"Dockerfiles use a simple DSL which allows you to automate the steps you would normally manually take to create an image.","URL":"https://docs.docker.com/engine/reference/builder/","title-short":"https","language":"en","issued":{"date-parts":[["2019",6,11]]},"accessed":{"date-parts":[["2019",6,17]]}}}],"schema":"https://github.com/citation-style-language/schema/raw/master/csl-citation.json"} </w:instrText>
      </w:r>
      <w:r w:rsidR="00840C98">
        <w:fldChar w:fldCharType="separate"/>
      </w:r>
      <w:r w:rsidR="00840C98" w:rsidRPr="00840C98">
        <w:rPr>
          <w:lang w:val="fr-FR"/>
        </w:rPr>
        <w:t>(</w:t>
      </w:r>
      <w:r w:rsidR="00840C98" w:rsidRPr="00840C98">
        <w:rPr>
          <w:i/>
          <w:iCs/>
          <w:lang w:val="fr-FR"/>
        </w:rPr>
        <w:t>Docker documentation - Dockerfile</w:t>
      </w:r>
      <w:r w:rsidR="00840C98" w:rsidRPr="00840C98">
        <w:rPr>
          <w:lang w:val="fr-FR"/>
        </w:rPr>
        <w:t xml:space="preserve"> 2019)</w:t>
      </w:r>
      <w:r w:rsidR="00840C98">
        <w:fldChar w:fldCharType="end"/>
      </w:r>
      <w:r w:rsidR="00840C98" w:rsidRPr="00840C98">
        <w:t>) du</w:t>
      </w:r>
      <w:r w:rsidRPr="00840C98">
        <w:t xml:space="preserve"> </w:t>
      </w:r>
      <w:r w:rsidRPr="00840C98">
        <w:fldChar w:fldCharType="begin"/>
      </w:r>
      <w:r w:rsidRPr="00840C98">
        <w:instrText xml:space="preserve"> REF _Ref11680465 </w:instrText>
      </w:r>
      <w:r w:rsidR="00B02B9B" w:rsidRPr="00840C98">
        <w:instrText xml:space="preserve"> \* MERGEFORMAT </w:instrText>
      </w:r>
      <w:r w:rsidRPr="00840C98">
        <w:fldChar w:fldCharType="separate"/>
      </w:r>
      <w:r w:rsidR="00EF163A">
        <w:t>Listing 1</w:t>
      </w:r>
      <w:r w:rsidRPr="00840C98">
        <w:fldChar w:fldCharType="end"/>
      </w:r>
      <w:r w:rsidRPr="00840C98">
        <w:t xml:space="preserve">, </w:t>
      </w:r>
      <w:r w:rsidR="00B02B9B" w:rsidRPr="00840C98">
        <w:t>l’image python est basée sur ‘python’ qui est une image déjà présente sur Dockerhub (</w:t>
      </w:r>
      <w:hyperlink r:id="rId22" w:history="1">
        <w:r w:rsidR="00B02B9B" w:rsidRPr="00840C98">
          <w:rPr>
            <w:rStyle w:val="Lienhypertexte"/>
          </w:rPr>
          <w:t>www.hub.docker.io</w:t>
        </w:r>
      </w:hyperlink>
      <w:r w:rsidR="00B02B9B" w:rsidRPr="00840C98">
        <w:t xml:space="preserve">, </w:t>
      </w:r>
      <w:r w:rsidR="00B02B9B" w:rsidRPr="00840C98">
        <w:fldChar w:fldCharType="begin"/>
      </w:r>
      <w:r w:rsidR="00840C98">
        <w:instrText xml:space="preserve"> ADDIN ZOTERO_ITEM CSL_CITATION {"citationID":"5m6at7Do","properties":{"formattedCitation":"({\\i{}Docker Hub} 2019)","plainCitation":"(Docker Hub 2019)","noteIndex":0},"citationItems":[{"id":82,"uris":["http://zotero.org/users/local/6OwvRo0M/items/RMBBMS4T"],"uri":["http://zotero.org/users/local/6OwvRo0M/items/RMBBMS4T"],"itemData":{"id":82,"type":"webpage","title":"Docker Hub","URL":"https://hub.docker.com/","issued":{"date-parts":[["2019"]]},"accessed":{"date-parts":[["2019",6,17]]}}}],"schema":"https://github.com/citation-style-language/schema/raw/master/csl-citation.json"} </w:instrText>
      </w:r>
      <w:r w:rsidR="00B02B9B" w:rsidRPr="00840C98">
        <w:fldChar w:fldCharType="separate"/>
      </w:r>
      <w:r w:rsidR="00840C98" w:rsidRPr="00840C98">
        <w:rPr>
          <w:lang w:val="fr-FR"/>
        </w:rPr>
        <w:t>(</w:t>
      </w:r>
      <w:r w:rsidR="00840C98" w:rsidRPr="00840C98">
        <w:rPr>
          <w:i/>
          <w:iCs/>
          <w:lang w:val="fr-FR"/>
        </w:rPr>
        <w:t>Docker Hub</w:t>
      </w:r>
      <w:r w:rsidR="00840C98" w:rsidRPr="00840C98">
        <w:rPr>
          <w:lang w:val="fr-FR"/>
        </w:rPr>
        <w:t xml:space="preserve"> 2019)</w:t>
      </w:r>
      <w:r w:rsidR="00B02B9B" w:rsidRPr="00840C98">
        <w:fldChar w:fldCharType="end"/>
      </w:r>
      <w:r w:rsidR="00B02B9B" w:rsidRPr="00840C98">
        <w:t>), Cela permet d’avoir une image python stable et complète. Il suffit juste d’ajouter la librairie d’assertion</w:t>
      </w:r>
      <w:r w:rsidR="00325C1F" w:rsidRPr="00840C98">
        <w:t xml:space="preserve">. La commande « RUN </w:t>
      </w:r>
      <w:proofErr w:type="spellStart"/>
      <w:r w:rsidR="00325C1F" w:rsidRPr="00840C98">
        <w:t>mkdir</w:t>
      </w:r>
      <w:proofErr w:type="spellEnd"/>
      <w:r w:rsidR="00325C1F" w:rsidRPr="00840C98">
        <w:t xml:space="preserve"> /</w:t>
      </w:r>
      <w:proofErr w:type="spellStart"/>
      <w:r w:rsidR="00325C1F" w:rsidRPr="00840C98">
        <w:t>env</w:t>
      </w:r>
      <w:proofErr w:type="spellEnd"/>
      <w:r w:rsidR="00325C1F" w:rsidRPr="00840C98">
        <w:t xml:space="preserve">/ » créer un </w:t>
      </w:r>
      <w:r w:rsidR="002D26AA">
        <w:t xml:space="preserve">répertoire </w:t>
      </w:r>
      <w:r w:rsidR="00325C1F" w:rsidRPr="00840C98">
        <w:t>à la racine de l’image nommé « </w:t>
      </w:r>
      <w:proofErr w:type="spellStart"/>
      <w:r w:rsidR="00325C1F" w:rsidRPr="00840C98">
        <w:t>env</w:t>
      </w:r>
      <w:proofErr w:type="spellEnd"/>
      <w:r w:rsidR="00325C1F" w:rsidRPr="00840C98">
        <w:t xml:space="preserve"> », c’est ce </w:t>
      </w:r>
      <w:r w:rsidR="002D26AA">
        <w:t xml:space="preserve">répertoire </w:t>
      </w:r>
      <w:r w:rsidR="00325C1F" w:rsidRPr="00840C98">
        <w:t xml:space="preserve">qui sera attaché au </w:t>
      </w:r>
      <w:r w:rsidR="002D26AA">
        <w:t xml:space="preserve">répertoire </w:t>
      </w:r>
      <w:r w:rsidR="00325C1F" w:rsidRPr="00840C98">
        <w:t>partagé lors de la création du container (voir section « </w:t>
      </w:r>
      <w:r w:rsidR="002D26AA">
        <w:t xml:space="preserve">Répertoire </w:t>
      </w:r>
      <w:r w:rsidR="00325C1F" w:rsidRPr="00840C98">
        <w:t>partagé, attaché au container »).</w:t>
      </w:r>
    </w:p>
    <w:p w14:paraId="616315A8" w14:textId="5E6EA7F9" w:rsidR="000246F6" w:rsidRDefault="000246F6" w:rsidP="006A7710">
      <w:pPr>
        <w:pStyle w:val="VRAINORMAL"/>
        <w:ind w:firstLine="0"/>
        <w:rPr>
          <w:color w:val="FF0000"/>
          <w:u w:val="single"/>
        </w:rPr>
      </w:pPr>
    </w:p>
    <w:p w14:paraId="562ED4EC" w14:textId="77777777" w:rsidR="002D26AA" w:rsidRPr="000246F6" w:rsidRDefault="002D26AA" w:rsidP="006A7710">
      <w:pPr>
        <w:pStyle w:val="VRAINORMAL"/>
        <w:ind w:firstLine="0"/>
        <w:rPr>
          <w:u w:val="single"/>
        </w:rPr>
      </w:pPr>
    </w:p>
    <w:p w14:paraId="07B91BC4" w14:textId="03C96CE4" w:rsidR="004F222C" w:rsidRPr="00020D64" w:rsidRDefault="004F222C" w:rsidP="006A7710">
      <w:pPr>
        <w:pStyle w:val="VRAINORMAL"/>
        <w:ind w:firstLine="0"/>
        <w:rPr>
          <w:u w:val="single"/>
          <w:lang w:val="en-US"/>
        </w:rPr>
      </w:pPr>
      <w:proofErr w:type="spellStart"/>
      <w:r w:rsidRPr="00020D64">
        <w:rPr>
          <w:u w:val="single"/>
          <w:lang w:val="en-US"/>
        </w:rPr>
        <w:t>L’image</w:t>
      </w:r>
      <w:proofErr w:type="spellEnd"/>
      <w:r w:rsidRPr="00020D64">
        <w:rPr>
          <w:u w:val="single"/>
          <w:lang w:val="en-US"/>
        </w:rPr>
        <w:t xml:space="preserve"> Java</w:t>
      </w:r>
    </w:p>
    <w:p w14:paraId="364F5D60" w14:textId="77777777" w:rsidR="00840C98" w:rsidRPr="00840C98" w:rsidRDefault="00840C98" w:rsidP="00840C98">
      <w:pPr>
        <w:pStyle w:val="LISTING"/>
        <w:rPr>
          <w:lang w:val="en-US"/>
        </w:rPr>
      </w:pPr>
      <w:r w:rsidRPr="00840C98">
        <w:rPr>
          <w:lang w:val="en-US"/>
        </w:rPr>
        <w:t>FROM ubuntu:14.04</w:t>
      </w:r>
      <w:r w:rsidRPr="00840C98">
        <w:rPr>
          <w:lang w:val="en-US"/>
        </w:rPr>
        <w:br/>
      </w:r>
      <w:r w:rsidRPr="00840C98">
        <w:rPr>
          <w:lang w:val="en-US"/>
        </w:rPr>
        <w:br/>
        <w:t>RUN apt-get update &amp;&amp; apt-get -y upgrade</w:t>
      </w:r>
      <w:r w:rsidRPr="00840C98">
        <w:rPr>
          <w:lang w:val="en-US"/>
        </w:rPr>
        <w:br/>
        <w:t>RUN apt-get install -y default-</w:t>
      </w:r>
      <w:proofErr w:type="spellStart"/>
      <w:r w:rsidRPr="00840C98">
        <w:rPr>
          <w:lang w:val="en-US"/>
        </w:rPr>
        <w:t>jdk</w:t>
      </w:r>
      <w:proofErr w:type="spellEnd"/>
      <w:r w:rsidRPr="00840C98">
        <w:rPr>
          <w:lang w:val="en-US"/>
        </w:rPr>
        <w:br/>
      </w:r>
      <w:r w:rsidRPr="00840C98">
        <w:rPr>
          <w:lang w:val="en-US"/>
        </w:rPr>
        <w:br/>
      </w:r>
      <w:r w:rsidRPr="00840C98">
        <w:rPr>
          <w:lang w:val="en-US"/>
        </w:rPr>
        <w:lastRenderedPageBreak/>
        <w:t xml:space="preserve">RUN </w:t>
      </w:r>
      <w:proofErr w:type="spellStart"/>
      <w:r w:rsidRPr="00840C98">
        <w:rPr>
          <w:lang w:val="en-US"/>
        </w:rPr>
        <w:t>mkdir</w:t>
      </w:r>
      <w:proofErr w:type="spellEnd"/>
      <w:r w:rsidRPr="00840C98">
        <w:rPr>
          <w:lang w:val="en-US"/>
        </w:rPr>
        <w:t xml:space="preserve"> /env/</w:t>
      </w:r>
      <w:r w:rsidRPr="00840C98">
        <w:rPr>
          <w:lang w:val="en-US"/>
        </w:rPr>
        <w:br/>
        <w:t xml:space="preserve">ADD </w:t>
      </w:r>
      <w:r w:rsidRPr="00800DBA">
        <w:rPr>
          <w:color w:val="C00000"/>
          <w:lang w:val="en-US"/>
        </w:rPr>
        <w:t>.</w:t>
      </w:r>
      <w:proofErr w:type="spellStart"/>
      <w:r w:rsidRPr="00800DBA">
        <w:rPr>
          <w:color w:val="C00000"/>
          <w:lang w:val="en-US"/>
        </w:rPr>
        <w:t>bashrc</w:t>
      </w:r>
      <w:proofErr w:type="spellEnd"/>
      <w:r w:rsidRPr="00800DBA">
        <w:rPr>
          <w:color w:val="C00000"/>
          <w:lang w:val="en-US"/>
        </w:rPr>
        <w:t xml:space="preserve"> </w:t>
      </w:r>
      <w:r w:rsidRPr="00840C98">
        <w:rPr>
          <w:lang w:val="en-US"/>
        </w:rPr>
        <w:t>/root/</w:t>
      </w:r>
    </w:p>
    <w:p w14:paraId="41FE8E12" w14:textId="730B4ECC" w:rsidR="00840C98" w:rsidRDefault="00840C98" w:rsidP="00840C98">
      <w:pPr>
        <w:pStyle w:val="Lgende"/>
        <w:jc w:val="center"/>
      </w:pPr>
      <w:bookmarkStart w:id="73" w:name="_Toc11943152"/>
      <w:r>
        <w:t xml:space="preserve">Listing </w:t>
      </w:r>
      <w:fldSimple w:instr=" SEQ Listing \* ARABIC ">
        <w:r w:rsidR="002D26AA">
          <w:rPr>
            <w:noProof/>
          </w:rPr>
          <w:t>2</w:t>
        </w:r>
      </w:fldSimple>
      <w:r>
        <w:t xml:space="preserve"> - Dockerfile de l'image java</w:t>
      </w:r>
      <w:bookmarkEnd w:id="73"/>
    </w:p>
    <w:p w14:paraId="6242B836" w14:textId="6F7193DE" w:rsidR="00800DBA" w:rsidRDefault="00EE39C2" w:rsidP="00EE39C2">
      <w:pPr>
        <w:pStyle w:val="VRAINORMAL"/>
        <w:ind w:firstLine="0"/>
      </w:pPr>
      <w:r>
        <w:t>Cette fois-ci, le Dockerfile (</w:t>
      </w:r>
      <w:r w:rsidRPr="00EE39C2">
        <w:rPr>
          <w:color w:val="FF0000"/>
        </w:rPr>
        <w:t xml:space="preserve">voir </w:t>
      </w:r>
      <w:proofErr w:type="spellStart"/>
      <w:r w:rsidRPr="00EE39C2">
        <w:rPr>
          <w:color w:val="FF0000"/>
        </w:rPr>
        <w:t>Fig</w:t>
      </w:r>
      <w:proofErr w:type="spellEnd"/>
      <w:r w:rsidRPr="00EE39C2">
        <w:rPr>
          <w:color w:val="FF0000"/>
        </w:rPr>
        <w:t xml:space="preserve"> N</w:t>
      </w:r>
      <w:r>
        <w:t xml:space="preserve">), est un peu plus complexe. </w:t>
      </w:r>
      <w:r w:rsidR="003A68B8">
        <w:t>Premièrement, l</w:t>
      </w:r>
      <w:r>
        <w:t xml:space="preserve">’image ne se base pas sur </w:t>
      </w:r>
      <w:r w:rsidR="00C84B87">
        <w:t>des</w:t>
      </w:r>
      <w:r>
        <w:t xml:space="preserve"> images </w:t>
      </w:r>
      <w:r w:rsidR="00C84B87">
        <w:t xml:space="preserve">comme </w:t>
      </w:r>
      <w:r>
        <w:t>« </w:t>
      </w:r>
      <w:proofErr w:type="spellStart"/>
      <w:r>
        <w:t>openjdk</w:t>
      </w:r>
      <w:proofErr w:type="spellEnd"/>
      <w:r>
        <w:t> » ou « java » déjà existante</w:t>
      </w:r>
      <w:r w:rsidR="00C84B87">
        <w:t>s</w:t>
      </w:r>
      <w:r>
        <w:t xml:space="preserve"> sur le dockerhub</w:t>
      </w:r>
      <w:r w:rsidR="00C84B87">
        <w:t>.</w:t>
      </w:r>
      <w:r>
        <w:t xml:space="preserve"> </w:t>
      </w:r>
      <w:r w:rsidR="003A68B8">
        <w:t>En effet, l</w:t>
      </w:r>
      <w:r w:rsidR="00C84B87">
        <w:t>’image se base</w:t>
      </w:r>
      <w:r w:rsidR="003A68B8">
        <w:t xml:space="preserve"> </w:t>
      </w:r>
      <w:r w:rsidR="00C84B87">
        <w:t xml:space="preserve">sur l’image </w:t>
      </w:r>
      <w:r>
        <w:t>Ubuntu 14.04</w:t>
      </w:r>
      <w:r w:rsidR="00C84B87">
        <w:t xml:space="preserve">, qui me permet d’installer </w:t>
      </w:r>
      <w:r>
        <w:t xml:space="preserve"> </w:t>
      </w:r>
      <w:r w:rsidR="00C84B87">
        <w:t xml:space="preserve">sans trop de complexité le </w:t>
      </w:r>
      <w:proofErr w:type="spellStart"/>
      <w:r w:rsidR="00C84B87">
        <w:t>jdk</w:t>
      </w:r>
      <w:proofErr w:type="spellEnd"/>
      <w:r w:rsidR="00C84B87">
        <w:t xml:space="preserve"> d’oracle </w:t>
      </w:r>
      <w:r w:rsidR="00C84B87">
        <w:fldChar w:fldCharType="begin"/>
      </w:r>
      <w:r w:rsidR="00C84B87">
        <w:instrText xml:space="preserve"> ADDIN ZOTERO_ITEM CSL_CITATION {"citationID":"K4a24CQN","properties":{"formattedCitation":"({\\i{}Java SE Development Kit 11} [sans date])","plainCitation":"(Java SE Development Kit 11 [sans date])","noteIndex":0},"citationItems":[{"id":86,"uris":["http://zotero.org/users/local/6OwvRo0M/items/D4Q68WE4"],"uri":["http://zotero.org/users/local/6OwvRo0M/items/D4Q68WE4"],"itemData":{"id":86,"type":"webpage","title":"Java SE Development Kit 11","URL":"https://www.oracle.com/technetwork/java/javase/downloads/jdk11-downloads-5066655.html","accessed":{"date-parts":[["2019",6,17]]}}}],"schema":"https://github.com/citation-style-language/schema/raw/master/csl-citation.json"} </w:instrText>
      </w:r>
      <w:r w:rsidR="00C84B87">
        <w:fldChar w:fldCharType="separate"/>
      </w:r>
      <w:r w:rsidR="00C84B87" w:rsidRPr="00C84B87">
        <w:rPr>
          <w:lang w:val="fr-FR"/>
        </w:rPr>
        <w:t>(</w:t>
      </w:r>
      <w:r w:rsidR="00C84B87" w:rsidRPr="00C84B87">
        <w:rPr>
          <w:i/>
          <w:iCs/>
          <w:lang w:val="fr-FR"/>
        </w:rPr>
        <w:t>Java SE Development Kit 11</w:t>
      </w:r>
      <w:r w:rsidR="00C84B87" w:rsidRPr="00C84B87">
        <w:rPr>
          <w:lang w:val="fr-FR"/>
        </w:rPr>
        <w:t xml:space="preserve"> [sans date])</w:t>
      </w:r>
      <w:r w:rsidR="00C84B87">
        <w:fldChar w:fldCharType="end"/>
      </w:r>
      <w:r w:rsidR="00C84B87">
        <w:t xml:space="preserve">, qui lui, me permet de compiler et exécuter le langage java. </w:t>
      </w:r>
      <w:r w:rsidR="00800DBA">
        <w:t xml:space="preserve">Il se charge aussi d’ajouter le fichier </w:t>
      </w:r>
      <w:r w:rsidR="00800DBA" w:rsidRPr="00800DBA">
        <w:rPr>
          <w:color w:val="C00000"/>
        </w:rPr>
        <w:t>.</w:t>
      </w:r>
      <w:proofErr w:type="spellStart"/>
      <w:r w:rsidR="00800DBA" w:rsidRPr="00800DBA">
        <w:rPr>
          <w:color w:val="C00000"/>
        </w:rPr>
        <w:t>bashrc</w:t>
      </w:r>
      <w:proofErr w:type="spellEnd"/>
      <w:r w:rsidR="00800DBA">
        <w:rPr>
          <w:color w:val="C00000"/>
        </w:rPr>
        <w:t xml:space="preserve"> </w:t>
      </w:r>
      <w:r w:rsidR="00800DBA">
        <w:t xml:space="preserve">(voir Listing N), qui permettra </w:t>
      </w:r>
      <w:r w:rsidR="003A68B8">
        <w:t xml:space="preserve">de référencer </w:t>
      </w:r>
      <w:r w:rsidR="00800DBA">
        <w:t>le jar de la librairie d’assertion (Junit5) plus tard, lors de la création du container.</w:t>
      </w:r>
    </w:p>
    <w:p w14:paraId="4193E10D" w14:textId="1BDC36D2" w:rsidR="00800DBA" w:rsidRDefault="00800DBA" w:rsidP="000246F6">
      <w:pPr>
        <w:pStyle w:val="LISTING"/>
      </w:pPr>
      <w:r>
        <w:rPr>
          <w:rFonts w:eastAsiaTheme="minorHAnsi"/>
          <w:lang w:val="fr-FR" w:eastAsia="en-US"/>
        </w:rPr>
        <w:t>export CLASSPATH=junit-4.10.jar:.</w:t>
      </w:r>
    </w:p>
    <w:p w14:paraId="4802C2DD" w14:textId="21711B8E" w:rsidR="000246F6" w:rsidRDefault="000246F6" w:rsidP="000246F6">
      <w:pPr>
        <w:pStyle w:val="Lgende"/>
        <w:jc w:val="center"/>
      </w:pPr>
      <w:bookmarkStart w:id="74" w:name="_Toc11943153"/>
      <w:r>
        <w:t xml:space="preserve">Listing </w:t>
      </w:r>
      <w:fldSimple w:instr=" SEQ Listing \* ARABIC ">
        <w:r w:rsidR="002D26AA">
          <w:rPr>
            <w:noProof/>
          </w:rPr>
          <w:t>3</w:t>
        </w:r>
      </w:fldSimple>
      <w:r>
        <w:t xml:space="preserve"> - Contenu du fichier .</w:t>
      </w:r>
      <w:proofErr w:type="spellStart"/>
      <w:r>
        <w:t>bashrc</w:t>
      </w:r>
      <w:bookmarkEnd w:id="74"/>
      <w:proofErr w:type="spellEnd"/>
    </w:p>
    <w:p w14:paraId="28CA0498" w14:textId="26A5605F" w:rsidR="00800DBA" w:rsidRDefault="00800DBA" w:rsidP="00EE39C2">
      <w:pPr>
        <w:pStyle w:val="VRAINORMAL"/>
        <w:ind w:firstLine="0"/>
      </w:pPr>
      <w:r>
        <w:t xml:space="preserve">Le </w:t>
      </w:r>
      <w:r w:rsidR="002D26AA">
        <w:t xml:space="preserve">répertoire </w:t>
      </w:r>
      <w:r>
        <w:t xml:space="preserve">partagé </w:t>
      </w:r>
      <w:r w:rsidR="000246F6">
        <w:t>(voir aussi plus bas, dans la partie « </w:t>
      </w:r>
      <w:r w:rsidR="002D26AA">
        <w:t xml:space="preserve">Répertoire </w:t>
      </w:r>
      <w:r w:rsidR="000246F6" w:rsidRPr="006A7710">
        <w:rPr>
          <w:u w:val="single"/>
        </w:rPr>
        <w:t>partagé, attaché au container</w:t>
      </w:r>
      <w:r w:rsidR="000246F6">
        <w:rPr>
          <w:u w:val="single"/>
        </w:rPr>
        <w:t> »</w:t>
      </w:r>
      <w:r w:rsidR="000246F6">
        <w:t xml:space="preserve">) </w:t>
      </w:r>
      <w:r>
        <w:t xml:space="preserve">sur la machine hôte contient déjà deux fichiers, </w:t>
      </w:r>
      <w:r w:rsidR="000246F6">
        <w:t xml:space="preserve">« java_test.sh », qui est une petite suite de commande </w:t>
      </w:r>
      <w:proofErr w:type="spellStart"/>
      <w:r w:rsidR="000246F6">
        <w:t>bash</w:t>
      </w:r>
      <w:proofErr w:type="spellEnd"/>
      <w:r w:rsidR="000246F6">
        <w:t xml:space="preserve"> (voir Listing N), permettant d’effectuer des actions utiles avant de pouvoir correctement utiliser le container, et le .jar de </w:t>
      </w:r>
      <w:proofErr w:type="spellStart"/>
      <w:r w:rsidR="000246F6">
        <w:t>junit</w:t>
      </w:r>
      <w:proofErr w:type="spellEnd"/>
      <w:r w:rsidR="000246F6">
        <w:t>.</w:t>
      </w:r>
    </w:p>
    <w:p w14:paraId="2962D569" w14:textId="77777777" w:rsidR="000246F6" w:rsidRDefault="000246F6" w:rsidP="000246F6">
      <w:pPr>
        <w:pStyle w:val="LISTING"/>
        <w:rPr>
          <w:rFonts w:eastAsiaTheme="minorHAnsi"/>
          <w:lang w:val="fr-FR" w:eastAsia="en-US"/>
        </w:rPr>
      </w:pPr>
      <w:r>
        <w:rPr>
          <w:rFonts w:eastAsiaTheme="minorHAnsi"/>
          <w:lang w:val="fr-FR" w:eastAsia="en-US"/>
        </w:rPr>
        <w:t>#!/bin/</w:t>
      </w:r>
      <w:proofErr w:type="spellStart"/>
      <w:r>
        <w:rPr>
          <w:rFonts w:eastAsiaTheme="minorHAnsi"/>
          <w:lang w:val="fr-FR" w:eastAsia="en-US"/>
        </w:rPr>
        <w:t>bash</w:t>
      </w:r>
      <w:proofErr w:type="spellEnd"/>
    </w:p>
    <w:p w14:paraId="4FA1D9E9" w14:textId="026C5877" w:rsidR="000246F6" w:rsidRDefault="000246F6" w:rsidP="000246F6">
      <w:pPr>
        <w:pStyle w:val="LISTING"/>
        <w:rPr>
          <w:rFonts w:eastAsiaTheme="minorHAnsi"/>
          <w:lang w:val="fr-FR" w:eastAsia="en-US"/>
        </w:rPr>
      </w:pPr>
      <w:r>
        <w:rPr>
          <w:rFonts w:eastAsiaTheme="minorHAnsi"/>
          <w:lang w:val="fr-FR" w:eastAsia="en-US"/>
        </w:rPr>
        <w:t>source /</w:t>
      </w:r>
      <w:proofErr w:type="spellStart"/>
      <w:r>
        <w:rPr>
          <w:rFonts w:eastAsiaTheme="minorHAnsi"/>
          <w:lang w:val="fr-FR" w:eastAsia="en-US"/>
        </w:rPr>
        <w:t>root</w:t>
      </w:r>
      <w:proofErr w:type="spellEnd"/>
      <w:r>
        <w:rPr>
          <w:rFonts w:eastAsiaTheme="minorHAnsi"/>
          <w:lang w:val="fr-FR" w:eastAsia="en-US"/>
        </w:rPr>
        <w:t>/.</w:t>
      </w:r>
      <w:proofErr w:type="spellStart"/>
      <w:r>
        <w:rPr>
          <w:rFonts w:eastAsiaTheme="minorHAnsi"/>
          <w:lang w:val="fr-FR" w:eastAsia="en-US"/>
        </w:rPr>
        <w:t>bashrc</w:t>
      </w:r>
      <w:proofErr w:type="spellEnd"/>
      <w:r>
        <w:rPr>
          <w:rFonts w:eastAsiaTheme="minorHAnsi"/>
          <w:lang w:val="fr-FR" w:eastAsia="en-US"/>
        </w:rPr>
        <w:t xml:space="preserve"> </w:t>
      </w:r>
    </w:p>
    <w:p w14:paraId="0F31A567" w14:textId="21B6BD16" w:rsidR="000246F6" w:rsidRPr="000246F6" w:rsidRDefault="000246F6" w:rsidP="000246F6">
      <w:pPr>
        <w:pStyle w:val="LISTING"/>
        <w:rPr>
          <w:rFonts w:eastAsiaTheme="minorHAnsi"/>
          <w:color w:val="0070C0"/>
          <w:lang w:val="fr-FR" w:eastAsia="en-US"/>
        </w:rPr>
      </w:pPr>
      <w:proofErr w:type="spellStart"/>
      <w:r>
        <w:rPr>
          <w:rFonts w:eastAsiaTheme="minorHAnsi"/>
          <w:lang w:val="fr-FR" w:eastAsia="en-US"/>
        </w:rPr>
        <w:t>javac</w:t>
      </w:r>
      <w:proofErr w:type="spellEnd"/>
      <w:r>
        <w:rPr>
          <w:rFonts w:eastAsiaTheme="minorHAnsi"/>
          <w:lang w:val="fr-FR" w:eastAsia="en-US"/>
        </w:rPr>
        <w:t xml:space="preserve"> -</w:t>
      </w:r>
      <w:proofErr w:type="spellStart"/>
      <w:r>
        <w:rPr>
          <w:rFonts w:eastAsiaTheme="minorHAnsi"/>
          <w:lang w:val="fr-FR" w:eastAsia="en-US"/>
        </w:rPr>
        <w:t>classpath</w:t>
      </w:r>
      <w:proofErr w:type="spellEnd"/>
      <w:r>
        <w:rPr>
          <w:rFonts w:eastAsiaTheme="minorHAnsi"/>
          <w:lang w:val="fr-FR" w:eastAsia="en-US"/>
        </w:rPr>
        <w:t xml:space="preserve"> ${CLASSPATH} Main.java Kata.java </w:t>
      </w:r>
      <w:r w:rsidRPr="000246F6">
        <w:rPr>
          <w:rFonts w:eastAsiaTheme="minorHAnsi"/>
          <w:color w:val="0070C0"/>
          <w:lang w:val="fr-FR" w:eastAsia="en-US"/>
        </w:rPr>
        <w:t># Compile files and librairies</w:t>
      </w:r>
    </w:p>
    <w:p w14:paraId="3962BC3D" w14:textId="45F01ACD" w:rsidR="000246F6" w:rsidRPr="000246F6" w:rsidRDefault="000246F6" w:rsidP="000246F6">
      <w:pPr>
        <w:pStyle w:val="LISTING"/>
        <w:rPr>
          <w:color w:val="0070C0"/>
        </w:rPr>
      </w:pPr>
      <w:r w:rsidRPr="000246F6">
        <w:rPr>
          <w:rFonts w:eastAsiaTheme="minorHAnsi"/>
          <w:lang w:val="fr-FR" w:eastAsia="en-US"/>
        </w:rPr>
        <w:t xml:space="preserve">java Main </w:t>
      </w:r>
      <w:r w:rsidRPr="000246F6">
        <w:rPr>
          <w:rFonts w:eastAsiaTheme="minorHAnsi"/>
          <w:color w:val="0070C0"/>
          <w:lang w:val="fr-FR" w:eastAsia="en-US"/>
        </w:rPr>
        <w:t xml:space="preserve"># </w:t>
      </w:r>
      <w:proofErr w:type="spellStart"/>
      <w:r w:rsidRPr="000246F6">
        <w:rPr>
          <w:rFonts w:eastAsiaTheme="minorHAnsi"/>
          <w:color w:val="0070C0"/>
          <w:lang w:val="fr-FR" w:eastAsia="en-US"/>
        </w:rPr>
        <w:t>Run</w:t>
      </w:r>
      <w:proofErr w:type="spellEnd"/>
      <w:r w:rsidRPr="000246F6">
        <w:rPr>
          <w:rFonts w:eastAsiaTheme="minorHAnsi"/>
          <w:color w:val="0070C0"/>
          <w:lang w:val="fr-FR" w:eastAsia="en-US"/>
        </w:rPr>
        <w:t xml:space="preserve"> the application</w:t>
      </w:r>
    </w:p>
    <w:p w14:paraId="09AC2F1B" w14:textId="021D19A9" w:rsidR="000246F6" w:rsidRDefault="000246F6" w:rsidP="000246F6">
      <w:pPr>
        <w:pStyle w:val="Lgende"/>
        <w:jc w:val="center"/>
      </w:pPr>
      <w:bookmarkStart w:id="75" w:name="_Toc11943154"/>
      <w:r>
        <w:t xml:space="preserve">Listing </w:t>
      </w:r>
      <w:fldSimple w:instr=" SEQ Listing \* ARABIC ">
        <w:r w:rsidR="002D26AA">
          <w:rPr>
            <w:noProof/>
          </w:rPr>
          <w:t>4</w:t>
        </w:r>
      </w:fldSimple>
      <w:r>
        <w:t xml:space="preserve"> - Contenu du fichier java_test.sh</w:t>
      </w:r>
      <w:bookmarkEnd w:id="75"/>
    </w:p>
    <w:p w14:paraId="5CC29FD8" w14:textId="67F99BBD" w:rsidR="00FF02C6" w:rsidRPr="003A68B8" w:rsidRDefault="002D26AA" w:rsidP="00FF02C6">
      <w:pPr>
        <w:pStyle w:val="VRAINORMAL"/>
        <w:ind w:firstLine="0"/>
        <w:rPr>
          <w:u w:val="single"/>
        </w:rPr>
      </w:pPr>
      <w:r w:rsidRPr="003A68B8">
        <w:rPr>
          <w:u w:val="single"/>
        </w:rPr>
        <w:t xml:space="preserve">Répertoire </w:t>
      </w:r>
      <w:r w:rsidR="00FF02C6" w:rsidRPr="003A68B8">
        <w:rPr>
          <w:u w:val="single"/>
        </w:rPr>
        <w:t>partagé, attaché au container</w:t>
      </w:r>
    </w:p>
    <w:p w14:paraId="317B026D" w14:textId="26F518EE" w:rsidR="00FF02C6" w:rsidRPr="004F222C" w:rsidRDefault="00FF02C6" w:rsidP="00FF02C6">
      <w:pPr>
        <w:pStyle w:val="VRAINORMAL"/>
        <w:ind w:firstLine="0"/>
      </w:pPr>
      <w:r w:rsidRPr="002D26AA">
        <w:t xml:space="preserve">Pour que les containers puissent utiliser les ressources générées par le service de compilation, celui-ci les stockent dans un </w:t>
      </w:r>
      <w:r w:rsidR="002D26AA" w:rsidRPr="002D26AA">
        <w:t xml:space="preserve">répertoire </w:t>
      </w:r>
      <w:r w:rsidRPr="002D26AA">
        <w:t>partagé, attaché au container lors de son démarrage. En effet, cela permet au container d’avoir accès aux fichiers nécessaires sans devoir générer une image à chaque nouvelle exécution. L’utilisation de volumes partagés n’est pas nécessaire car leurs avantages ne profitent pas à mon implémentation</w:t>
      </w:r>
      <w:r>
        <w:t xml:space="preserve"> </w:t>
      </w:r>
      <w:r w:rsidRPr="00E21BA7">
        <w:rPr>
          <w:color w:val="FF0000"/>
        </w:rPr>
        <w:fldChar w:fldCharType="begin"/>
      </w:r>
      <w:r w:rsidRPr="00E21BA7">
        <w:rPr>
          <w:color w:val="FF0000"/>
        </w:rPr>
        <w:instrText xml:space="preserve"> ADDIN ZOTERO_ITEM CSL_CITATION {"citationID":"jOVC9pZP","properties":{"formattedCitation":"({\\i{}Use volumes} 2019)","plainCitation":"(Use volumes 2019)","noteIndex":0},"citationItems":[{"id":79,"uris":["http://zotero.org/users/local/6OwvRo0M/items/ATBKA4GL"],"uri":["http://zotero.org/users/local/6OwvRo0M/items/ATBKA4GL"],"itemData":{"id":79,"type":"webpage","title":"Use volumes","container-title":"Docker Documentation","abstract":"Using volumes","URL":"https://docs.docker.com/storage/volumes/","language":"en","issued":{"date-parts":[["2019",6,11]]},"accessed":{"date-parts":[["2019",6,16]]}}}],"schema":"https://github.com/citation-style-language/schema/raw/master/csl-citation.json"} </w:instrText>
      </w:r>
      <w:r w:rsidRPr="00E21BA7">
        <w:rPr>
          <w:color w:val="FF0000"/>
        </w:rPr>
        <w:fldChar w:fldCharType="separate"/>
      </w:r>
      <w:r w:rsidRPr="00E21BA7">
        <w:rPr>
          <w:color w:val="FF0000"/>
          <w:lang w:val="fr-FR"/>
        </w:rPr>
        <w:t>(</w:t>
      </w:r>
      <w:r w:rsidRPr="00E21BA7">
        <w:rPr>
          <w:i/>
          <w:iCs/>
          <w:color w:val="FF0000"/>
          <w:lang w:val="fr-FR"/>
        </w:rPr>
        <w:t>Use volumes</w:t>
      </w:r>
      <w:r w:rsidRPr="00E21BA7">
        <w:rPr>
          <w:color w:val="FF0000"/>
          <w:lang w:val="fr-FR"/>
        </w:rPr>
        <w:t xml:space="preserve"> 2019)</w:t>
      </w:r>
      <w:r w:rsidRPr="00E21BA7">
        <w:rPr>
          <w:color w:val="FF0000"/>
        </w:rPr>
        <w:fldChar w:fldCharType="end"/>
      </w:r>
      <w:r w:rsidRPr="00E21BA7">
        <w:rPr>
          <w:color w:val="FF0000"/>
        </w:rPr>
        <w:t>.</w:t>
      </w:r>
      <w:r w:rsidR="00E21BA7" w:rsidRPr="00E21BA7">
        <w:rPr>
          <w:color w:val="FF0000"/>
        </w:rPr>
        <w:t xml:space="preserve"> &lt;- METTRE LA SOURCE LINK</w:t>
      </w:r>
    </w:p>
    <w:p w14:paraId="012C17A0" w14:textId="77777777" w:rsidR="002D26AA" w:rsidRPr="000246F6" w:rsidRDefault="002D26AA" w:rsidP="002D26AA">
      <w:pPr>
        <w:pStyle w:val="VRAINORMAL"/>
        <w:ind w:firstLine="0"/>
        <w:rPr>
          <w:u w:val="single"/>
        </w:rPr>
      </w:pPr>
      <w:r>
        <w:rPr>
          <w:u w:val="single"/>
        </w:rPr>
        <w:t>Lancement</w:t>
      </w:r>
      <w:r w:rsidRPr="000246F6">
        <w:rPr>
          <w:u w:val="single"/>
        </w:rPr>
        <w:t xml:space="preserve"> </w:t>
      </w:r>
      <w:r>
        <w:rPr>
          <w:u w:val="single"/>
        </w:rPr>
        <w:t>des</w:t>
      </w:r>
      <w:r w:rsidRPr="000246F6">
        <w:rPr>
          <w:u w:val="single"/>
        </w:rPr>
        <w:t xml:space="preserve"> container</w:t>
      </w:r>
      <w:r>
        <w:rPr>
          <w:u w:val="single"/>
        </w:rPr>
        <w:t>s</w:t>
      </w:r>
      <w:r w:rsidRPr="000246F6">
        <w:rPr>
          <w:u w:val="single"/>
        </w:rPr>
        <w:t xml:space="preserve">, docker </w:t>
      </w:r>
      <w:proofErr w:type="spellStart"/>
      <w:r w:rsidRPr="000246F6">
        <w:rPr>
          <w:u w:val="single"/>
        </w:rPr>
        <w:t>run</w:t>
      </w:r>
      <w:proofErr w:type="spellEnd"/>
    </w:p>
    <w:p w14:paraId="636ADA09" w14:textId="34595AF6" w:rsidR="004F222C" w:rsidRDefault="002D26AA" w:rsidP="006D6DAE">
      <w:pPr>
        <w:pStyle w:val="VRAINORMAL"/>
        <w:ind w:firstLine="0"/>
      </w:pPr>
      <w:r>
        <w:t>Voici une description des commandes permettant de créer et lancer les containers Python et Java</w:t>
      </w:r>
    </w:p>
    <w:p w14:paraId="6303606E" w14:textId="13973B16" w:rsidR="006D6DAE" w:rsidRDefault="006D6DAE" w:rsidP="006D6DAE">
      <w:pPr>
        <w:pStyle w:val="VRAINORMAL"/>
        <w:ind w:firstLine="0"/>
      </w:pPr>
    </w:p>
    <w:p w14:paraId="2BC271FE" w14:textId="694DC562" w:rsidR="006D6DAE" w:rsidRPr="004F5C16" w:rsidRDefault="006D6DAE" w:rsidP="006D6DAE">
      <w:pPr>
        <w:pStyle w:val="VRAINORMAL"/>
        <w:ind w:firstLine="0"/>
        <w:rPr>
          <w:i/>
          <w:iCs/>
          <w:lang w:val="en-US"/>
        </w:rPr>
      </w:pPr>
      <w:r w:rsidRPr="004F5C16">
        <w:rPr>
          <w:i/>
          <w:iCs/>
          <w:lang w:val="en-US"/>
        </w:rPr>
        <w:lastRenderedPageBreak/>
        <w:t>Python</w:t>
      </w:r>
    </w:p>
    <w:p w14:paraId="3E122C7F" w14:textId="69BD06A9" w:rsidR="002D26AA" w:rsidRPr="006D6DAE" w:rsidRDefault="002D26AA" w:rsidP="002D26AA">
      <w:pPr>
        <w:pStyle w:val="LISTING"/>
        <w:rPr>
          <w:color w:val="0070C0"/>
          <w:lang w:val="en-US"/>
        </w:rPr>
      </w:pPr>
      <w:r w:rsidRPr="002D26AA">
        <w:rPr>
          <w:lang w:val="en-US"/>
        </w:rPr>
        <w:t>docker run --rm --mount type=</w:t>
      </w:r>
      <w:proofErr w:type="spellStart"/>
      <w:r w:rsidRPr="002D26AA">
        <w:rPr>
          <w:lang w:val="en-US"/>
        </w:rPr>
        <w:t>bind,source</w:t>
      </w:r>
      <w:proofErr w:type="spellEnd"/>
      <w:r w:rsidRPr="002D26AA">
        <w:rPr>
          <w:lang w:val="en-US"/>
        </w:rPr>
        <w:t>=</w:t>
      </w:r>
      <w:proofErr w:type="spellStart"/>
      <w:r>
        <w:rPr>
          <w:lang w:val="en-US"/>
        </w:rPr>
        <w:t>AbsolutePath</w:t>
      </w:r>
      <w:proofErr w:type="spellEnd"/>
      <w:r w:rsidRPr="002D26AA">
        <w:rPr>
          <w:lang w:val="en-US"/>
        </w:rPr>
        <w:t>/</w:t>
      </w:r>
      <w:proofErr w:type="spellStart"/>
      <w:r w:rsidRPr="002D26AA">
        <w:rPr>
          <w:lang w:val="en-US"/>
        </w:rPr>
        <w:t>share_docker_file,dst</w:t>
      </w:r>
      <w:proofErr w:type="spellEnd"/>
      <w:r w:rsidRPr="002D26AA">
        <w:rPr>
          <w:lang w:val="en-US"/>
        </w:rPr>
        <w:t xml:space="preserve">=/env/ </w:t>
      </w:r>
      <w:proofErr w:type="spellStart"/>
      <w:r w:rsidRPr="006D6DAE">
        <w:rPr>
          <w:color w:val="C00000"/>
          <w:lang w:val="en-US"/>
        </w:rPr>
        <w:t>freakency</w:t>
      </w:r>
      <w:proofErr w:type="spellEnd"/>
      <w:r w:rsidRPr="006D6DAE">
        <w:rPr>
          <w:color w:val="C00000"/>
          <w:lang w:val="en-US"/>
        </w:rPr>
        <w:t xml:space="preserve">/python:3.0 </w:t>
      </w:r>
      <w:r w:rsidRPr="006D6DAE">
        <w:rPr>
          <w:color w:val="0070C0"/>
          <w:lang w:val="en-US"/>
        </w:rPr>
        <w:t>python assert.py</w:t>
      </w:r>
    </w:p>
    <w:p w14:paraId="3DE06A2A" w14:textId="13B56607" w:rsidR="002D26AA" w:rsidRDefault="002D26AA" w:rsidP="002D26AA">
      <w:pPr>
        <w:pStyle w:val="Lgende"/>
        <w:jc w:val="center"/>
      </w:pPr>
      <w:bookmarkStart w:id="76" w:name="_Toc11943155"/>
      <w:r>
        <w:t xml:space="preserve">Listing </w:t>
      </w:r>
      <w:fldSimple w:instr=" SEQ Listing \* ARABIC ">
        <w:r>
          <w:rPr>
            <w:noProof/>
          </w:rPr>
          <w:t>5</w:t>
        </w:r>
      </w:fldSimple>
      <w:r>
        <w:t xml:space="preserve"> - Commande docker, permettant de créer et lancer un container python</w:t>
      </w:r>
      <w:bookmarkEnd w:id="76"/>
    </w:p>
    <w:p w14:paraId="3117CBD9" w14:textId="679A2BEF" w:rsidR="002D26AA" w:rsidRDefault="002D26AA" w:rsidP="006D6DAE">
      <w:pPr>
        <w:pStyle w:val="VRAINORMAL"/>
        <w:ind w:firstLine="0"/>
      </w:pPr>
    </w:p>
    <w:p w14:paraId="20946491" w14:textId="28D5DDF5" w:rsidR="006D6DAE" w:rsidRPr="004F5C16" w:rsidRDefault="006D6DAE" w:rsidP="006D6DAE">
      <w:pPr>
        <w:pStyle w:val="VRAINORMAL"/>
        <w:ind w:firstLine="0"/>
        <w:rPr>
          <w:i/>
          <w:iCs/>
          <w:lang w:val="en-US"/>
        </w:rPr>
      </w:pPr>
      <w:r w:rsidRPr="004F5C16">
        <w:rPr>
          <w:i/>
          <w:iCs/>
          <w:lang w:val="en-US"/>
        </w:rPr>
        <w:t>Java</w:t>
      </w:r>
    </w:p>
    <w:p w14:paraId="518A9108" w14:textId="032057C0" w:rsidR="002D26AA" w:rsidRPr="006D6DAE" w:rsidRDefault="002D26AA" w:rsidP="002D26AA">
      <w:pPr>
        <w:pStyle w:val="LISTING"/>
        <w:rPr>
          <w:color w:val="0070C0"/>
          <w:lang w:val="en-US"/>
        </w:rPr>
      </w:pPr>
      <w:r w:rsidRPr="002D26AA">
        <w:rPr>
          <w:lang w:val="en-US"/>
        </w:rPr>
        <w:t>docker run --rm --mount type=</w:t>
      </w:r>
      <w:proofErr w:type="spellStart"/>
      <w:r w:rsidRPr="002D26AA">
        <w:rPr>
          <w:lang w:val="en-US"/>
        </w:rPr>
        <w:t>bind,source</w:t>
      </w:r>
      <w:proofErr w:type="spellEnd"/>
      <w:r>
        <w:rPr>
          <w:lang w:val="en-US"/>
        </w:rPr>
        <w:t>=</w:t>
      </w:r>
      <w:proofErr w:type="spellStart"/>
      <w:r>
        <w:rPr>
          <w:lang w:val="en-US"/>
        </w:rPr>
        <w:t>AbsolutePath</w:t>
      </w:r>
      <w:proofErr w:type="spellEnd"/>
      <w:r>
        <w:rPr>
          <w:lang w:val="en-US"/>
        </w:rPr>
        <w:t>/</w:t>
      </w:r>
      <w:proofErr w:type="spellStart"/>
      <w:r w:rsidRPr="002D26AA">
        <w:rPr>
          <w:lang w:val="en-US"/>
        </w:rPr>
        <w:t>share_docker_file,dst</w:t>
      </w:r>
      <w:proofErr w:type="spellEnd"/>
      <w:r w:rsidRPr="002D26AA">
        <w:rPr>
          <w:lang w:val="en-US"/>
        </w:rPr>
        <w:t xml:space="preserve">=/env/ </w:t>
      </w:r>
      <w:proofErr w:type="spellStart"/>
      <w:r w:rsidRPr="006D6DAE">
        <w:rPr>
          <w:color w:val="C00000"/>
          <w:lang w:val="en-US"/>
        </w:rPr>
        <w:t>freakency</w:t>
      </w:r>
      <w:proofErr w:type="spellEnd"/>
      <w:r w:rsidRPr="006D6DAE">
        <w:rPr>
          <w:color w:val="C00000"/>
          <w:lang w:val="en-US"/>
        </w:rPr>
        <w:t xml:space="preserve">/java:1.0 </w:t>
      </w:r>
      <w:r w:rsidRPr="006D6DAE">
        <w:rPr>
          <w:color w:val="0070C0"/>
          <w:lang w:val="en-US"/>
        </w:rPr>
        <w:t>./java_test.sh</w:t>
      </w:r>
    </w:p>
    <w:p w14:paraId="41BD1151" w14:textId="62ED8847" w:rsidR="002D26AA" w:rsidRPr="002D26AA" w:rsidRDefault="002D26AA" w:rsidP="002D26AA">
      <w:pPr>
        <w:pStyle w:val="Lgende"/>
        <w:jc w:val="center"/>
      </w:pPr>
      <w:bookmarkStart w:id="77" w:name="_Toc11943156"/>
      <w:r>
        <w:t xml:space="preserve">Listing </w:t>
      </w:r>
      <w:fldSimple w:instr=" SEQ Listing \* ARABIC ">
        <w:r>
          <w:rPr>
            <w:noProof/>
          </w:rPr>
          <w:t>6</w:t>
        </w:r>
      </w:fldSimple>
      <w:r w:rsidRPr="00B23257">
        <w:t xml:space="preserve"> - Commande docker, permettant de créer et lancer un container </w:t>
      </w:r>
      <w:r>
        <w:t>java</w:t>
      </w:r>
      <w:bookmarkEnd w:id="77"/>
    </w:p>
    <w:p w14:paraId="5E90A8AF" w14:textId="7E79BE1A" w:rsidR="002D26AA" w:rsidRDefault="002D26AA" w:rsidP="004F222C">
      <w:pPr>
        <w:spacing w:after="240"/>
      </w:pPr>
      <w:r>
        <w:t xml:space="preserve">Options communes : </w:t>
      </w:r>
    </w:p>
    <w:p w14:paraId="1F7EF7A3" w14:textId="119664E2" w:rsidR="002D26AA" w:rsidRDefault="002D26AA" w:rsidP="004F222C">
      <w:pPr>
        <w:spacing w:after="240"/>
      </w:pPr>
      <w:r>
        <w:t xml:space="preserve">-- </w:t>
      </w:r>
      <w:proofErr w:type="spellStart"/>
      <w:r>
        <w:t>rm</w:t>
      </w:r>
      <w:proofErr w:type="spellEnd"/>
      <w:r>
        <w:t> : Permet de supprimer automatiquement le container après la fin de son exécution</w:t>
      </w:r>
      <w:r w:rsidR="006D6DAE">
        <w:t>.</w:t>
      </w:r>
    </w:p>
    <w:p w14:paraId="32C0C4AB" w14:textId="2F8B645F" w:rsidR="002D26AA" w:rsidRDefault="002D26AA" w:rsidP="004F222C">
      <w:pPr>
        <w:spacing w:after="240"/>
      </w:pPr>
      <w:r>
        <w:t xml:space="preserve">-- </w:t>
      </w:r>
      <w:proofErr w:type="spellStart"/>
      <w:r>
        <w:t>mount</w:t>
      </w:r>
      <w:proofErr w:type="spellEnd"/>
      <w:r>
        <w:t> : Permet d’attacher le répertoire partagé au container</w:t>
      </w:r>
      <w:r w:rsidR="006D6DAE">
        <w:t>.</w:t>
      </w:r>
    </w:p>
    <w:p w14:paraId="46804FCD" w14:textId="209EC08F" w:rsidR="006D6DAE" w:rsidRDefault="006D6DAE" w:rsidP="004F222C">
      <w:pPr>
        <w:spacing w:after="240"/>
      </w:pPr>
      <w:r w:rsidRPr="006D6DAE">
        <w:rPr>
          <w:color w:val="C00000"/>
        </w:rPr>
        <w:t xml:space="preserve">-- [..] </w:t>
      </w:r>
      <w:r>
        <w:t>: Permet d’indiquer sur quelle image est basé la création du container.</w:t>
      </w:r>
    </w:p>
    <w:p w14:paraId="06EA1F81" w14:textId="0652DF9E" w:rsidR="006D6DAE" w:rsidRDefault="006D6DAE" w:rsidP="006D6DAE">
      <w:pPr>
        <w:pStyle w:val="VRAINORMAL"/>
        <w:ind w:firstLine="0"/>
      </w:pPr>
      <w:r w:rsidRPr="006D6DAE">
        <w:rPr>
          <w:color w:val="0070C0"/>
        </w:rPr>
        <w:t>-- [..] </w:t>
      </w:r>
      <w:r>
        <w:t xml:space="preserve">: Permet d’indiquer une options de lancement, pour python </w:t>
      </w:r>
      <w:r w:rsidRPr="006D6DAE">
        <w:rPr>
          <w:color w:val="FF0000"/>
        </w:rPr>
        <w:t>(voir listing N)</w:t>
      </w:r>
      <w:r>
        <w:t xml:space="preserve">, lance l’interprétation du fichier « assert.py », pour java </w:t>
      </w:r>
      <w:r w:rsidRPr="006D6DAE">
        <w:rPr>
          <w:color w:val="FF0000"/>
        </w:rPr>
        <w:t>(voir listing N</w:t>
      </w:r>
      <w:r>
        <w:t>), lance l’exécution de « java_test.sh ».</w:t>
      </w:r>
    </w:p>
    <w:p w14:paraId="5A844D85" w14:textId="77777777" w:rsidR="006D6DAE" w:rsidRDefault="006D6DAE" w:rsidP="004F222C">
      <w:pPr>
        <w:spacing w:after="240"/>
      </w:pPr>
    </w:p>
    <w:p w14:paraId="289BEFB7" w14:textId="77777777" w:rsidR="002D26AA" w:rsidRPr="002D26AA" w:rsidRDefault="002D26AA" w:rsidP="004F222C">
      <w:pPr>
        <w:spacing w:after="240"/>
      </w:pPr>
    </w:p>
    <w:p w14:paraId="42CA1573" w14:textId="77777777" w:rsidR="002D26AA" w:rsidRDefault="002D26AA">
      <w:pPr>
        <w:spacing w:after="160" w:line="259" w:lineRule="auto"/>
        <w:rPr>
          <w:rFonts w:eastAsiaTheme="majorEastAsia" w:cs="Arial"/>
          <w:b/>
          <w:bCs/>
          <w:sz w:val="28"/>
          <w:szCs w:val="28"/>
        </w:rPr>
      </w:pPr>
      <w:r>
        <w:br w:type="page"/>
      </w:r>
    </w:p>
    <w:p w14:paraId="153B6F14" w14:textId="014803E5" w:rsidR="004F222C" w:rsidRPr="002D26AA" w:rsidRDefault="004F222C" w:rsidP="002D26AA">
      <w:pPr>
        <w:pStyle w:val="Titre2"/>
      </w:pPr>
      <w:bookmarkStart w:id="78" w:name="_Toc12281102"/>
      <w:r w:rsidRPr="004F222C">
        <w:lastRenderedPageBreak/>
        <w:t>Communication entre les différents services</w:t>
      </w:r>
      <w:bookmarkEnd w:id="78"/>
    </w:p>
    <w:p w14:paraId="242103A5" w14:textId="185D17EE" w:rsidR="004F222C" w:rsidRPr="00FF02C6" w:rsidRDefault="00FF02C6" w:rsidP="00FF02C6">
      <w:pPr>
        <w:pStyle w:val="VRAINORMAL"/>
        <w:ind w:firstLine="0"/>
      </w:pPr>
      <w:r>
        <w:rPr>
          <w:color w:val="000000"/>
        </w:rPr>
        <w:t xml:space="preserve">La figure </w:t>
      </w:r>
      <w:r w:rsidRPr="00FF02C6">
        <w:rPr>
          <w:color w:val="FF0000"/>
        </w:rPr>
        <w:t>N</w:t>
      </w:r>
      <w:r>
        <w:rPr>
          <w:color w:val="FF0000"/>
        </w:rPr>
        <w:t xml:space="preserve"> </w:t>
      </w:r>
      <w:r>
        <w:t>présente le workflow de communication entre les différents services</w:t>
      </w:r>
    </w:p>
    <w:p w14:paraId="1E9002A3" w14:textId="77777777" w:rsidR="004F222C" w:rsidRPr="004F222C" w:rsidRDefault="004F222C" w:rsidP="004F222C">
      <w:pPr>
        <w:spacing w:after="240"/>
      </w:pPr>
    </w:p>
    <w:p w14:paraId="16798C5D" w14:textId="77777777" w:rsidR="003976A3" w:rsidRDefault="004F222C" w:rsidP="002635F7">
      <w:pPr>
        <w:keepNext/>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436A98C" wp14:editId="3AD1BD7A">
            <wp:extent cx="4363613" cy="3096664"/>
            <wp:effectExtent l="0" t="0" r="5715" b="2540"/>
            <wp:docPr id="2" name="Image 2" descr="https://lh6.googleusercontent.com/N3U-U-jdNYSyXaOWqqqRk4aVtoA6So4-t4Ar2rY_22Mfs5uaMNXq2lEjmPAhciN40OEUYguRozRJEesakXUOjmIwGoHdWjtHZ7zyNa1C0MXI4yarP5hQN8gWw4ypDd_GDXN_uEj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N3U-U-jdNYSyXaOWqqqRk4aVtoA6So4-t4Ar2rY_22Mfs5uaMNXq2lEjmPAhciN40OEUYguRozRJEesakXUOjmIwGoHdWjtHZ7zyNa1C0MXI4yarP5hQN8gWw4ypDd_GDXN_uEjz"/>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71409" cy="3102197"/>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15C1E27C" w14:textId="4A83B41D" w:rsidR="004F222C" w:rsidRPr="004F222C" w:rsidRDefault="003976A3" w:rsidP="003976A3">
      <w:pPr>
        <w:pStyle w:val="Lgende"/>
        <w:jc w:val="center"/>
      </w:pPr>
      <w:bookmarkStart w:id="79" w:name="_Toc12274103"/>
      <w:r>
        <w:t xml:space="preserve">Figure </w:t>
      </w:r>
      <w:fldSimple w:instr=" SEQ Figure \* ARABIC ">
        <w:r w:rsidR="001143A6">
          <w:rPr>
            <w:noProof/>
          </w:rPr>
          <w:t>12</w:t>
        </w:r>
      </w:fldSimple>
      <w:r>
        <w:t xml:space="preserve"> </w:t>
      </w:r>
      <w:r w:rsidR="00946ED3">
        <w:t>–</w:t>
      </w:r>
      <w:r>
        <w:t xml:space="preserve"> Réalisation d</w:t>
      </w:r>
      <w:r w:rsidR="00946ED3">
        <w:t>’</w:t>
      </w:r>
      <w:r>
        <w:t>un kata, communication entre les services (AV, 2019)</w:t>
      </w:r>
      <w:bookmarkEnd w:id="79"/>
    </w:p>
    <w:p w14:paraId="4A1A7C86" w14:textId="77777777" w:rsidR="004F222C" w:rsidRPr="004F222C" w:rsidRDefault="004F222C" w:rsidP="004F222C"/>
    <w:p w14:paraId="0DFDFD7B" w14:textId="77777777" w:rsidR="006A7710" w:rsidRDefault="006A7710" w:rsidP="006A7710">
      <w:pPr>
        <w:pStyle w:val="VRAINORMAL"/>
        <w:ind w:firstLine="0"/>
      </w:pPr>
    </w:p>
    <w:p w14:paraId="5D469523" w14:textId="2A6C0B65" w:rsidR="004F222C" w:rsidRPr="006A7710" w:rsidRDefault="004F222C" w:rsidP="006A7710">
      <w:pPr>
        <w:pStyle w:val="VRAINORMAL"/>
        <w:ind w:firstLine="0"/>
        <w:rPr>
          <w:u w:val="single"/>
        </w:rPr>
      </w:pPr>
      <w:r w:rsidRPr="006A7710">
        <w:rPr>
          <w:u w:val="single"/>
        </w:rPr>
        <w:t xml:space="preserve">Contenu du body lors de la réception de la question du Serveur </w:t>
      </w:r>
    </w:p>
    <w:p w14:paraId="77D44397" w14:textId="648EF091" w:rsidR="004F222C" w:rsidRPr="004F222C" w:rsidRDefault="004F222C" w:rsidP="006A7710">
      <w:pPr>
        <w:pStyle w:val="VRAINORMAL"/>
        <w:ind w:firstLine="0"/>
      </w:pPr>
      <w:r w:rsidRPr="004F222C">
        <w:t xml:space="preserve">La requête </w:t>
      </w:r>
      <w:r w:rsidR="00946ED3">
        <w:t>http</w:t>
      </w:r>
      <w:r w:rsidRPr="004F222C">
        <w:t xml:space="preserve"> envoyée du Gateway au service de compilation se présente comme ceci</w:t>
      </w:r>
      <w:r w:rsidR="00946ED3">
        <w:t> </w:t>
      </w:r>
      <w:r w:rsidRPr="004F222C">
        <w:t>:</w:t>
      </w:r>
    </w:p>
    <w:p w14:paraId="09C100B8"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2779"/>
        <w:gridCol w:w="1147"/>
        <w:gridCol w:w="5100"/>
      </w:tblGrid>
      <w:tr w:rsidR="004F222C" w:rsidRPr="004F222C" w14:paraId="18B02913" w14:textId="77777777" w:rsidTr="004F222C">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5468B" w14:textId="28629BF7" w:rsidR="004F222C" w:rsidRPr="004F222C" w:rsidRDefault="004F222C" w:rsidP="004F222C">
            <w:pPr>
              <w:jc w:val="center"/>
            </w:pPr>
            <w:proofErr w:type="spellStart"/>
            <w:r w:rsidRPr="004F222C">
              <w:rPr>
                <w:rFonts w:ascii="Arial" w:hAnsi="Arial" w:cs="Arial"/>
                <w:b/>
                <w:bCs/>
                <w:color w:val="000000"/>
                <w:sz w:val="22"/>
                <w:szCs w:val="22"/>
              </w:rPr>
              <w:t>Requète</w:t>
            </w:r>
            <w:proofErr w:type="spellEnd"/>
            <w:r w:rsidRPr="004F222C">
              <w:rPr>
                <w:rFonts w:ascii="Arial" w:hAnsi="Arial" w:cs="Arial"/>
                <w:b/>
                <w:bCs/>
                <w:color w:val="000000"/>
                <w:sz w:val="22"/>
                <w:szCs w:val="22"/>
              </w:rPr>
              <w:t xml:space="preserve"> </w:t>
            </w:r>
            <w:r w:rsidR="00946ED3">
              <w:rPr>
                <w:rFonts w:ascii="Arial" w:hAnsi="Arial" w:cs="Arial"/>
                <w:b/>
                <w:bCs/>
                <w:color w:val="000000"/>
                <w:sz w:val="22"/>
                <w:szCs w:val="22"/>
              </w:rPr>
              <w:t>http</w:t>
            </w:r>
          </w:p>
        </w:tc>
      </w:tr>
      <w:tr w:rsidR="004F222C" w:rsidRPr="004F222C" w14:paraId="50110FA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248AEE" w14:textId="77777777" w:rsidR="004F222C" w:rsidRPr="004F222C" w:rsidRDefault="004F222C" w:rsidP="004F222C">
            <w:r w:rsidRPr="004F222C">
              <w:rPr>
                <w:rFonts w:ascii="Arial" w:hAnsi="Arial" w:cs="Arial"/>
                <w:b/>
                <w:bCs/>
                <w:color w:val="000000"/>
                <w:sz w:val="22"/>
                <w:szCs w:val="22"/>
              </w:rPr>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F29BCF" w14:textId="77777777" w:rsidR="004F222C" w:rsidRPr="004F222C" w:rsidRDefault="004F222C" w:rsidP="004F222C">
            <w:r w:rsidRPr="004F222C">
              <w:rPr>
                <w:rFonts w:ascii="Arial" w:hAnsi="Arial" w:cs="Arial"/>
                <w:b/>
                <w:bCs/>
                <w:color w:val="000000"/>
                <w:sz w:val="22"/>
                <w:szCs w:val="22"/>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03BBF" w14:textId="77777777" w:rsidR="004F222C" w:rsidRPr="004F222C" w:rsidRDefault="004F222C" w:rsidP="004F222C">
            <w:r w:rsidRPr="004F222C">
              <w:rPr>
                <w:rFonts w:ascii="Arial" w:hAnsi="Arial" w:cs="Arial"/>
                <w:b/>
                <w:bCs/>
                <w:color w:val="000000"/>
                <w:sz w:val="22"/>
                <w:szCs w:val="22"/>
              </w:rPr>
              <w:t>Contenu</w:t>
            </w:r>
          </w:p>
        </w:tc>
      </w:tr>
      <w:tr w:rsidR="004F222C" w:rsidRPr="004F222C" w14:paraId="01981059"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91C6CB" w14:textId="77777777" w:rsidR="004F222C" w:rsidRPr="004F222C" w:rsidRDefault="004F222C" w:rsidP="004F222C">
            <w:proofErr w:type="spellStart"/>
            <w:r w:rsidRPr="004F222C">
              <w:rPr>
                <w:rFonts w:ascii="Arial" w:hAnsi="Arial" w:cs="Arial"/>
                <w:color w:val="000000"/>
                <w:sz w:val="22"/>
                <w:szCs w:val="22"/>
              </w:rPr>
              <w:t>stream</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8426C6" w14:textId="77777777" w:rsidR="004F222C" w:rsidRPr="004F222C" w:rsidRDefault="004F222C" w:rsidP="004F222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D04947" w14:textId="77777777" w:rsidR="004F222C" w:rsidRPr="004F222C" w:rsidRDefault="004F222C" w:rsidP="004F222C">
            <w:r w:rsidRPr="004F222C">
              <w:rPr>
                <w:rFonts w:ascii="Arial" w:hAnsi="Arial" w:cs="Arial"/>
                <w:color w:val="000000"/>
                <w:sz w:val="22"/>
                <w:szCs w:val="22"/>
              </w:rPr>
              <w:t>Contenu du code de l’utilisateur</w:t>
            </w:r>
          </w:p>
        </w:tc>
      </w:tr>
      <w:tr w:rsidR="004F222C" w:rsidRPr="004F222C" w14:paraId="3108041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B7DB02" w14:textId="77777777" w:rsidR="004F222C" w:rsidRPr="004F222C" w:rsidRDefault="004F222C" w:rsidP="004F222C">
            <w:proofErr w:type="spellStart"/>
            <w:r w:rsidRPr="004F222C">
              <w:rPr>
                <w:rFonts w:ascii="Arial" w:hAnsi="Arial" w:cs="Arial"/>
                <w:color w:val="000000"/>
                <w:sz w:val="22"/>
                <w:szCs w:val="22"/>
              </w:rPr>
              <w:t>asser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59A9CE" w14:textId="77777777" w:rsidR="004F222C" w:rsidRPr="004F222C" w:rsidRDefault="004F222C" w:rsidP="004F222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D40D1E" w14:textId="77777777" w:rsidR="004F222C" w:rsidRPr="004F222C" w:rsidRDefault="004F222C" w:rsidP="004F222C">
            <w:r w:rsidRPr="004F222C">
              <w:rPr>
                <w:rFonts w:ascii="Arial" w:hAnsi="Arial" w:cs="Arial"/>
                <w:color w:val="000000"/>
                <w:sz w:val="22"/>
                <w:szCs w:val="22"/>
              </w:rPr>
              <w:t>Batterie de tests</w:t>
            </w:r>
          </w:p>
        </w:tc>
      </w:tr>
      <w:tr w:rsidR="004F222C" w:rsidRPr="004F222C" w14:paraId="7ED4B7D6"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9228DF" w14:textId="77777777" w:rsidR="004F222C" w:rsidRPr="004F222C" w:rsidRDefault="004F222C" w:rsidP="004F222C">
            <w:proofErr w:type="spellStart"/>
            <w:r w:rsidRPr="004F222C">
              <w:rPr>
                <w:rFonts w:ascii="Arial" w:hAnsi="Arial" w:cs="Arial"/>
                <w:color w:val="000000"/>
                <w:sz w:val="22"/>
                <w:szCs w:val="22"/>
              </w:rPr>
              <w:t>languag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36BB2B" w14:textId="77777777" w:rsidR="004F222C" w:rsidRPr="004F222C" w:rsidRDefault="004F222C" w:rsidP="004F222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B73763" w14:textId="77777777" w:rsidR="004F222C" w:rsidRPr="004F222C" w:rsidRDefault="004F222C" w:rsidP="004F222C">
            <w:r w:rsidRPr="004F222C">
              <w:rPr>
                <w:rFonts w:ascii="Arial" w:hAnsi="Arial" w:cs="Arial"/>
                <w:color w:val="000000"/>
                <w:sz w:val="22"/>
                <w:szCs w:val="22"/>
              </w:rPr>
              <w:t>Langage cible</w:t>
            </w:r>
          </w:p>
        </w:tc>
      </w:tr>
    </w:tbl>
    <w:p w14:paraId="419D9C01" w14:textId="77777777" w:rsidR="004F222C" w:rsidRPr="004F222C" w:rsidRDefault="004F222C" w:rsidP="004F222C">
      <w:pPr>
        <w:spacing w:after="240"/>
      </w:pPr>
    </w:p>
    <w:p w14:paraId="5676B797" w14:textId="77777777" w:rsidR="004F222C" w:rsidRPr="004F222C" w:rsidRDefault="004F222C" w:rsidP="004F222C">
      <w:pPr>
        <w:jc w:val="both"/>
      </w:pPr>
      <w:r w:rsidRPr="004F222C">
        <w:rPr>
          <w:rFonts w:ascii="Arial" w:hAnsi="Arial" w:cs="Arial"/>
          <w:b/>
          <w:bCs/>
          <w:color w:val="000000"/>
          <w:sz w:val="22"/>
          <w:szCs w:val="22"/>
        </w:rPr>
        <w:t xml:space="preserve">Contenu du body lors de l’envoi de la réponse du Serveur </w:t>
      </w:r>
    </w:p>
    <w:p w14:paraId="236E04E8" w14:textId="15822F49" w:rsidR="004F222C" w:rsidRPr="004F222C" w:rsidRDefault="004F222C" w:rsidP="004F222C">
      <w:pPr>
        <w:jc w:val="both"/>
      </w:pPr>
      <w:r w:rsidRPr="004F222C">
        <w:rPr>
          <w:rFonts w:ascii="Arial" w:hAnsi="Arial" w:cs="Arial"/>
          <w:color w:val="000000"/>
          <w:sz w:val="22"/>
          <w:szCs w:val="22"/>
        </w:rPr>
        <w:t xml:space="preserve">La réponse </w:t>
      </w:r>
      <w:r w:rsidR="00946ED3">
        <w:rPr>
          <w:rFonts w:ascii="Arial" w:hAnsi="Arial" w:cs="Arial"/>
          <w:color w:val="000000"/>
          <w:sz w:val="22"/>
          <w:szCs w:val="22"/>
        </w:rPr>
        <w:t>http</w:t>
      </w:r>
      <w:r w:rsidRPr="004F222C">
        <w:rPr>
          <w:rFonts w:ascii="Arial" w:hAnsi="Arial" w:cs="Arial"/>
          <w:color w:val="000000"/>
          <w:sz w:val="22"/>
          <w:szCs w:val="22"/>
        </w:rPr>
        <w:t xml:space="preserve"> envoyée du service de compilation au Gateway se présente comme ceci</w:t>
      </w:r>
      <w:r w:rsidR="00946ED3">
        <w:rPr>
          <w:rFonts w:ascii="Arial" w:hAnsi="Arial" w:cs="Arial"/>
          <w:color w:val="000000"/>
          <w:sz w:val="22"/>
          <w:szCs w:val="22"/>
        </w:rPr>
        <w:t> </w:t>
      </w:r>
      <w:r w:rsidRPr="004F222C">
        <w:rPr>
          <w:rFonts w:ascii="Arial" w:hAnsi="Arial" w:cs="Arial"/>
          <w:color w:val="000000"/>
          <w:sz w:val="22"/>
          <w:szCs w:val="22"/>
        </w:rPr>
        <w:t>:</w:t>
      </w:r>
    </w:p>
    <w:p w14:paraId="4EBF0515" w14:textId="77777777" w:rsidR="004F222C" w:rsidRPr="004F222C" w:rsidRDefault="004F222C" w:rsidP="004F222C">
      <w:pPr>
        <w:spacing w:after="240"/>
      </w:pPr>
    </w:p>
    <w:tbl>
      <w:tblPr>
        <w:tblW w:w="9026" w:type="dxa"/>
        <w:tblCellMar>
          <w:top w:w="15" w:type="dxa"/>
          <w:left w:w="15" w:type="dxa"/>
          <w:bottom w:w="15" w:type="dxa"/>
          <w:right w:w="15" w:type="dxa"/>
        </w:tblCellMar>
        <w:tblLook w:val="04A0" w:firstRow="1" w:lastRow="0" w:firstColumn="1" w:lastColumn="0" w:noHBand="0" w:noVBand="1"/>
      </w:tblPr>
      <w:tblGrid>
        <w:gridCol w:w="1588"/>
        <w:gridCol w:w="885"/>
        <w:gridCol w:w="6553"/>
      </w:tblGrid>
      <w:tr w:rsidR="004F222C" w:rsidRPr="004F222C" w14:paraId="667FB13C" w14:textId="77777777" w:rsidTr="004F222C">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32D770" w14:textId="05836AB6" w:rsidR="004F222C" w:rsidRPr="004F222C" w:rsidRDefault="004F222C" w:rsidP="004F222C">
            <w:pPr>
              <w:jc w:val="center"/>
            </w:pPr>
            <w:proofErr w:type="spellStart"/>
            <w:r w:rsidRPr="004F222C">
              <w:rPr>
                <w:rFonts w:ascii="Arial" w:hAnsi="Arial" w:cs="Arial"/>
                <w:b/>
                <w:bCs/>
                <w:color w:val="000000"/>
                <w:sz w:val="22"/>
                <w:szCs w:val="22"/>
              </w:rPr>
              <w:t>Requète</w:t>
            </w:r>
            <w:proofErr w:type="spellEnd"/>
            <w:r w:rsidRPr="004F222C">
              <w:rPr>
                <w:rFonts w:ascii="Arial" w:hAnsi="Arial" w:cs="Arial"/>
                <w:b/>
                <w:bCs/>
                <w:color w:val="000000"/>
                <w:sz w:val="22"/>
                <w:szCs w:val="22"/>
              </w:rPr>
              <w:t xml:space="preserve"> </w:t>
            </w:r>
            <w:r w:rsidR="00946ED3">
              <w:rPr>
                <w:rFonts w:ascii="Arial" w:hAnsi="Arial" w:cs="Arial"/>
                <w:b/>
                <w:bCs/>
                <w:color w:val="000000"/>
                <w:sz w:val="22"/>
                <w:szCs w:val="22"/>
              </w:rPr>
              <w:t>http</w:t>
            </w:r>
          </w:p>
        </w:tc>
      </w:tr>
      <w:tr w:rsidR="004F222C" w:rsidRPr="004F222C" w14:paraId="1135626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BF4AED" w14:textId="77777777" w:rsidR="004F222C" w:rsidRPr="004F222C" w:rsidRDefault="004F222C" w:rsidP="004F222C">
            <w:r w:rsidRPr="004F222C">
              <w:rPr>
                <w:rFonts w:ascii="Arial" w:hAnsi="Arial" w:cs="Arial"/>
                <w:b/>
                <w:bCs/>
                <w:color w:val="000000"/>
                <w:sz w:val="22"/>
                <w:szCs w:val="22"/>
              </w:rPr>
              <w:lastRenderedPageBreak/>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AA30CE" w14:textId="77777777" w:rsidR="004F222C" w:rsidRPr="004F222C" w:rsidRDefault="004F222C" w:rsidP="004F222C">
            <w:r w:rsidRPr="004F222C">
              <w:rPr>
                <w:rFonts w:ascii="Arial" w:hAnsi="Arial" w:cs="Arial"/>
                <w:b/>
                <w:bCs/>
                <w:color w:val="000000"/>
                <w:sz w:val="22"/>
                <w:szCs w:val="22"/>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1F05FD" w14:textId="77777777" w:rsidR="004F222C" w:rsidRPr="004F222C" w:rsidRDefault="004F222C" w:rsidP="004F222C">
            <w:r w:rsidRPr="004F222C">
              <w:rPr>
                <w:rFonts w:ascii="Arial" w:hAnsi="Arial" w:cs="Arial"/>
                <w:b/>
                <w:bCs/>
                <w:color w:val="000000"/>
                <w:sz w:val="22"/>
                <w:szCs w:val="22"/>
              </w:rPr>
              <w:t>Contenu</w:t>
            </w:r>
          </w:p>
        </w:tc>
      </w:tr>
      <w:tr w:rsidR="004F222C" w:rsidRPr="004F222C" w14:paraId="734409B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0CB254" w14:textId="77777777" w:rsidR="004F222C" w:rsidRPr="004F222C" w:rsidRDefault="004F222C" w:rsidP="004F222C">
            <w:r w:rsidRPr="004F222C">
              <w:rPr>
                <w:rFonts w:ascii="Arial" w:hAnsi="Arial" w:cs="Arial"/>
                <w:color w:val="000000"/>
                <w:sz w:val="22"/>
                <w:szCs w:val="22"/>
              </w:rPr>
              <w:t>outpu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22211A" w14:textId="4B55C1ED" w:rsidR="004F222C" w:rsidRPr="004F222C" w:rsidRDefault="00C91C8B" w:rsidP="004F222C">
            <w:r>
              <w:rPr>
                <w:rFonts w:ascii="Arial" w:hAnsi="Arial" w:cs="Arial"/>
                <w:color w:val="000000"/>
                <w:sz w:val="22"/>
                <w:szCs w:val="22"/>
              </w:rPr>
              <w:t>S</w:t>
            </w:r>
            <w:r w:rsidR="004F222C" w:rsidRPr="004F222C">
              <w:rPr>
                <w:rFonts w:ascii="Arial" w:hAnsi="Arial" w:cs="Arial"/>
                <w:color w:val="000000"/>
                <w:sz w:val="22"/>
                <w:szCs w:val="22"/>
              </w:rPr>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5C9B16" w14:textId="54FE5FB0" w:rsidR="004F222C" w:rsidRPr="004F222C" w:rsidRDefault="004F222C" w:rsidP="004F222C">
            <w:r w:rsidRPr="004F222C">
              <w:rPr>
                <w:rFonts w:ascii="Arial" w:hAnsi="Arial" w:cs="Arial"/>
                <w:color w:val="000000"/>
                <w:sz w:val="22"/>
                <w:szCs w:val="22"/>
              </w:rPr>
              <w:t>Contenu de la sortie de l</w:t>
            </w:r>
            <w:r w:rsidR="00946ED3">
              <w:rPr>
                <w:rFonts w:ascii="Arial" w:hAnsi="Arial" w:cs="Arial"/>
                <w:color w:val="000000"/>
                <w:sz w:val="22"/>
                <w:szCs w:val="22"/>
              </w:rPr>
              <w:t>’</w:t>
            </w:r>
            <w:r w:rsidRPr="004F222C">
              <w:rPr>
                <w:rFonts w:ascii="Arial" w:hAnsi="Arial" w:cs="Arial"/>
                <w:color w:val="000000"/>
                <w:sz w:val="22"/>
                <w:szCs w:val="22"/>
              </w:rPr>
              <w:t>exécution si le code s’est</w:t>
            </w:r>
          </w:p>
          <w:p w14:paraId="4DB6A77B" w14:textId="77777777" w:rsidR="004F222C" w:rsidRPr="004F222C" w:rsidRDefault="004F222C" w:rsidP="004F222C">
            <w:r w:rsidRPr="004F222C">
              <w:rPr>
                <w:rFonts w:ascii="Arial" w:hAnsi="Arial" w:cs="Arial"/>
                <w:color w:val="000000"/>
                <w:sz w:val="22"/>
                <w:szCs w:val="22"/>
              </w:rPr>
              <w:t>exécuté avec succès</w:t>
            </w:r>
          </w:p>
        </w:tc>
      </w:tr>
      <w:tr w:rsidR="004F222C" w:rsidRPr="004F222C" w14:paraId="5C0EE219"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350713" w14:textId="77777777" w:rsidR="004F222C" w:rsidRPr="004F222C" w:rsidRDefault="004F222C" w:rsidP="004F222C">
            <w:proofErr w:type="spellStart"/>
            <w:r w:rsidRPr="004F222C">
              <w:rPr>
                <w:rFonts w:ascii="Arial" w:hAnsi="Arial" w:cs="Arial"/>
                <w:color w:val="000000"/>
                <w:sz w:val="22"/>
                <w:szCs w:val="22"/>
              </w:rPr>
              <w:t>erro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5D1EDF" w14:textId="2092A1A5" w:rsidR="004F222C" w:rsidRPr="004F222C" w:rsidRDefault="00C91C8B" w:rsidP="004F222C">
            <w:r>
              <w:rPr>
                <w:rFonts w:ascii="Arial" w:hAnsi="Arial" w:cs="Arial"/>
                <w:color w:val="000000"/>
                <w:sz w:val="22"/>
                <w:szCs w:val="22"/>
              </w:rPr>
              <w:t>S</w:t>
            </w:r>
            <w:r w:rsidR="004F222C" w:rsidRPr="004F222C">
              <w:rPr>
                <w:rFonts w:ascii="Arial" w:hAnsi="Arial" w:cs="Arial"/>
                <w:color w:val="000000"/>
                <w:sz w:val="22"/>
                <w:szCs w:val="22"/>
              </w:rPr>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7628F9" w14:textId="726EE9EF" w:rsidR="004F222C" w:rsidRPr="004F222C" w:rsidRDefault="004F222C" w:rsidP="004F222C">
            <w:r w:rsidRPr="004F222C">
              <w:rPr>
                <w:rFonts w:ascii="Arial" w:hAnsi="Arial" w:cs="Arial"/>
                <w:color w:val="000000"/>
                <w:sz w:val="22"/>
                <w:szCs w:val="22"/>
              </w:rPr>
              <w:t>Contenu de la sortie de l</w:t>
            </w:r>
            <w:r w:rsidR="00946ED3">
              <w:rPr>
                <w:rFonts w:ascii="Arial" w:hAnsi="Arial" w:cs="Arial"/>
                <w:color w:val="000000"/>
                <w:sz w:val="22"/>
                <w:szCs w:val="22"/>
              </w:rPr>
              <w:t>’</w:t>
            </w:r>
            <w:r w:rsidRPr="004F222C">
              <w:rPr>
                <w:rFonts w:ascii="Arial" w:hAnsi="Arial" w:cs="Arial"/>
                <w:color w:val="000000"/>
                <w:sz w:val="22"/>
                <w:szCs w:val="22"/>
              </w:rPr>
              <w:t>exécution si le code n’a pas pu s</w:t>
            </w:r>
            <w:r w:rsidR="00946ED3">
              <w:rPr>
                <w:rFonts w:ascii="Arial" w:hAnsi="Arial" w:cs="Arial"/>
                <w:color w:val="000000"/>
                <w:sz w:val="22"/>
                <w:szCs w:val="22"/>
              </w:rPr>
              <w:t>’</w:t>
            </w:r>
            <w:r w:rsidRPr="004F222C">
              <w:rPr>
                <w:rFonts w:ascii="Arial" w:hAnsi="Arial" w:cs="Arial"/>
                <w:color w:val="000000"/>
                <w:sz w:val="22"/>
                <w:szCs w:val="22"/>
              </w:rPr>
              <w:t>exécuter correctement</w:t>
            </w:r>
          </w:p>
        </w:tc>
      </w:tr>
      <w:tr w:rsidR="004F222C" w:rsidRPr="004F222C" w14:paraId="49B5805E"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04CCD9" w14:textId="77777777" w:rsidR="004F222C" w:rsidRPr="004F222C" w:rsidRDefault="004F222C" w:rsidP="004F222C">
            <w:r w:rsidRPr="004F222C">
              <w:rPr>
                <w:rFonts w:ascii="Arial" w:hAnsi="Arial" w:cs="Arial"/>
                <w:color w:val="000000"/>
                <w:sz w:val="22"/>
                <w:szCs w:val="22"/>
              </w:rPr>
              <w:t>ex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336CA9" w14:textId="72765CF4" w:rsidR="004F222C" w:rsidRPr="004F222C" w:rsidRDefault="00C91C8B" w:rsidP="004F222C">
            <w:proofErr w:type="spellStart"/>
            <w:r>
              <w:rPr>
                <w:rFonts w:ascii="Arial" w:hAnsi="Arial" w:cs="Arial"/>
                <w:color w:val="000000"/>
                <w:sz w:val="22"/>
                <w:szCs w:val="22"/>
              </w:rPr>
              <w:t>Intege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DC6257" w14:textId="77777777" w:rsidR="004F222C" w:rsidRPr="004F222C" w:rsidRDefault="004F222C" w:rsidP="004F222C">
            <w:r w:rsidRPr="004F222C">
              <w:rPr>
                <w:rFonts w:ascii="Arial" w:hAnsi="Arial" w:cs="Arial"/>
                <w:color w:val="000000"/>
                <w:sz w:val="22"/>
                <w:szCs w:val="22"/>
              </w:rPr>
              <w:t>Code d’erreur après exécution</w:t>
            </w:r>
          </w:p>
        </w:tc>
      </w:tr>
      <w:tr w:rsidR="004F222C" w:rsidRPr="004F222C" w14:paraId="6CB96628"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0A6B0B" w14:textId="77777777" w:rsidR="004F222C" w:rsidRPr="004F222C" w:rsidRDefault="004F222C" w:rsidP="004F222C">
            <w:r w:rsidRPr="004F222C">
              <w:rPr>
                <w:rFonts w:ascii="Arial" w:hAnsi="Arial" w:cs="Arial"/>
                <w:color w:val="000000"/>
                <w:sz w:val="22"/>
                <w:szCs w:val="22"/>
              </w:rPr>
              <w:t>ti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B9571E" w14:textId="77777777" w:rsidR="004F222C" w:rsidRPr="004F222C" w:rsidRDefault="004F222C" w:rsidP="004F222C">
            <w:r w:rsidRPr="004F222C">
              <w:rPr>
                <w:rFonts w:ascii="Arial" w:hAnsi="Arial" w:cs="Arial"/>
                <w:color w:val="000000"/>
                <w:sz w:val="22"/>
                <w:szCs w:val="22"/>
              </w:rPr>
              <w:t>l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4FF6BC" w14:textId="4E0EEF19" w:rsidR="004F222C" w:rsidRPr="004F222C" w:rsidRDefault="004F222C" w:rsidP="004F222C">
            <w:r w:rsidRPr="004F222C">
              <w:rPr>
                <w:rFonts w:ascii="Arial" w:hAnsi="Arial" w:cs="Arial"/>
                <w:color w:val="000000"/>
                <w:sz w:val="22"/>
                <w:szCs w:val="22"/>
              </w:rPr>
              <w:t>temps de l</w:t>
            </w:r>
            <w:r w:rsidR="00946ED3">
              <w:rPr>
                <w:rFonts w:ascii="Arial" w:hAnsi="Arial" w:cs="Arial"/>
                <w:color w:val="000000"/>
                <w:sz w:val="22"/>
                <w:szCs w:val="22"/>
              </w:rPr>
              <w:t>’</w:t>
            </w:r>
            <w:r w:rsidRPr="004F222C">
              <w:rPr>
                <w:rFonts w:ascii="Arial" w:hAnsi="Arial" w:cs="Arial"/>
                <w:color w:val="000000"/>
                <w:sz w:val="22"/>
                <w:szCs w:val="22"/>
              </w:rPr>
              <w:t>exécution</w:t>
            </w:r>
          </w:p>
        </w:tc>
      </w:tr>
    </w:tbl>
    <w:p w14:paraId="18DC2E7B" w14:textId="1E9C15F5" w:rsidR="004F222C" w:rsidRPr="004F222C" w:rsidRDefault="004F222C" w:rsidP="00FF02C6">
      <w:pPr>
        <w:pStyle w:val="Titre2"/>
      </w:pPr>
      <w:r w:rsidRPr="004F222C">
        <w:br/>
      </w:r>
      <w:bookmarkStart w:id="80" w:name="_Toc12281103"/>
      <w:r w:rsidRPr="004F222C">
        <w:t>Réussir un kata</w:t>
      </w:r>
      <w:bookmarkEnd w:id="80"/>
    </w:p>
    <w:p w14:paraId="51EFDDA1" w14:textId="092D6050" w:rsidR="004F222C" w:rsidRPr="004F222C" w:rsidRDefault="004F222C" w:rsidP="004F222C">
      <w:pPr>
        <w:jc w:val="both"/>
      </w:pPr>
      <w:r w:rsidRPr="004F222C">
        <w:rPr>
          <w:rFonts w:ascii="Arial" w:hAnsi="Arial" w:cs="Arial"/>
          <w:color w:val="000000"/>
          <w:sz w:val="22"/>
          <w:szCs w:val="22"/>
        </w:rPr>
        <w:t>Dès lors que l’utilisateur à valider un kata, son statut se met à jours pour devenir “RESOLVED” (Résolu) et la solution de l’utilisateur ainsi que son nombre de kata effectué se mettent à jour (à noter</w:t>
      </w:r>
      <w:r w:rsidR="00946ED3">
        <w:rPr>
          <w:rFonts w:ascii="Arial" w:hAnsi="Arial" w:cs="Arial"/>
          <w:color w:val="000000"/>
          <w:sz w:val="22"/>
          <w:szCs w:val="22"/>
        </w:rPr>
        <w:t> </w:t>
      </w:r>
      <w:r w:rsidRPr="004F222C">
        <w:rPr>
          <w:rFonts w:ascii="Arial" w:hAnsi="Arial" w:cs="Arial"/>
          <w:color w:val="000000"/>
          <w:sz w:val="22"/>
          <w:szCs w:val="22"/>
        </w:rPr>
        <w:t>: un kata effectué est soit résolu, soit abandonné).</w:t>
      </w:r>
    </w:p>
    <w:p w14:paraId="7A16451F" w14:textId="77777777" w:rsidR="004F222C" w:rsidRPr="004F222C" w:rsidRDefault="004F222C" w:rsidP="004F222C"/>
    <w:p w14:paraId="4366BC15" w14:textId="4238FF2C" w:rsidR="004F222C" w:rsidRPr="004F222C" w:rsidRDefault="004F222C" w:rsidP="00A91645">
      <w:pPr>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5.googleusercontent.com/KwN9Or4W160jfQrIB-mReUm3Rl6WJaHV6gWWDEADaUi75hmEUDrYHnTVsvRKpeAmZGGcvGqPVmorHDzu0VD0adNjLNTr2-8H3YIae6_JcxIP-OqZC4M-5esdBq6PgJ-uDQxfQUHd"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0134A43" wp14:editId="1305111A">
            <wp:extent cx="4573365" cy="3806600"/>
            <wp:effectExtent l="0" t="0" r="0" b="3810"/>
            <wp:docPr id="1" name="Image 1" descr="https://lh5.googleusercontent.com/KwN9Or4W160jfQrIB-mReUm3Rl6WJaHV6gWWDEADaUi75hmEUDrYHnTVsvRKpeAmZGGcvGqPVmorHDzu0VD0adNjLNTr2-8H3YIae6_JcxIP-OqZC4M-5esdBq6PgJ-uDQxfQUH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KwN9Or4W160jfQrIB-mReUm3Rl6WJaHV6gWWDEADaUi75hmEUDrYHnTVsvRKpeAmZGGcvGqPVmorHDzu0VD0adNjLNTr2-8H3YIae6_JcxIP-OqZC4M-5esdBq6PgJ-uDQxfQUH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77485" cy="3810029"/>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574A5B5A" w14:textId="77777777" w:rsidR="004F222C" w:rsidRPr="004F222C" w:rsidRDefault="004F222C" w:rsidP="004F222C"/>
    <w:p w14:paraId="5A9F70D9" w14:textId="77777777" w:rsidR="004F222C" w:rsidRPr="004F222C" w:rsidRDefault="004F222C" w:rsidP="00C91C8B">
      <w:pPr>
        <w:pStyle w:val="Titre2"/>
      </w:pPr>
      <w:bookmarkStart w:id="81" w:name="_Toc12281104"/>
      <w:r w:rsidRPr="004F222C">
        <w:t>Abandonner un kata</w:t>
      </w:r>
      <w:bookmarkEnd w:id="81"/>
    </w:p>
    <w:p w14:paraId="31B916EA" w14:textId="77777777" w:rsidR="004F222C" w:rsidRPr="004F222C" w:rsidRDefault="004F222C" w:rsidP="004F222C">
      <w:pPr>
        <w:jc w:val="both"/>
      </w:pPr>
      <w:r w:rsidRPr="004F222C">
        <w:rPr>
          <w:rFonts w:ascii="Arial" w:hAnsi="Arial" w:cs="Arial"/>
          <w:color w:val="000000"/>
          <w:sz w:val="22"/>
          <w:szCs w:val="22"/>
        </w:rPr>
        <w:t>Si un utilisateur veut abandonner un kata, il doit d’abord atteindre le nombre d’essai indiquer par le créateur lors de la création du kata. Une fois que celui-ci aura atteint ce nombre, il sera en mesure d’abandonner et de débloquer la solution. Si l’utilisateur décide d’abandonner, il débloque la solution et le statut du kata devient alors “FAILED” (échoué).</w:t>
      </w:r>
    </w:p>
    <w:p w14:paraId="24B0DFEF" w14:textId="77777777" w:rsidR="004F222C" w:rsidRPr="004F222C" w:rsidRDefault="004F222C" w:rsidP="004F222C"/>
    <w:p w14:paraId="308B8DE5" w14:textId="455D1D6E" w:rsidR="004F222C" w:rsidRPr="004F222C" w:rsidRDefault="004F222C" w:rsidP="004F222C">
      <w:pPr>
        <w:jc w:val="both"/>
      </w:pPr>
      <w:r w:rsidRPr="004F222C">
        <w:rPr>
          <w:rFonts w:ascii="Arial" w:hAnsi="Arial" w:cs="Arial"/>
          <w:i/>
          <w:iCs/>
          <w:color w:val="000000"/>
          <w:sz w:val="22"/>
          <w:szCs w:val="22"/>
        </w:rPr>
        <w:t xml:space="preserve">A partir de ce moment, l’utilisateur, qu’il </w:t>
      </w:r>
      <w:r w:rsidR="00946ED3" w:rsidRPr="004F222C">
        <w:rPr>
          <w:rFonts w:ascii="Arial" w:hAnsi="Arial" w:cs="Arial"/>
          <w:i/>
          <w:iCs/>
          <w:color w:val="000000"/>
          <w:sz w:val="22"/>
          <w:szCs w:val="22"/>
        </w:rPr>
        <w:t>ait</w:t>
      </w:r>
      <w:r w:rsidRPr="004F222C">
        <w:rPr>
          <w:rFonts w:ascii="Arial" w:hAnsi="Arial" w:cs="Arial"/>
          <w:i/>
          <w:iCs/>
          <w:color w:val="000000"/>
          <w:sz w:val="22"/>
          <w:szCs w:val="22"/>
        </w:rPr>
        <w:t xml:space="preserve"> réussi ou abandonner, peux </w:t>
      </w:r>
      <w:proofErr w:type="spellStart"/>
      <w:r w:rsidR="00946ED3">
        <w:rPr>
          <w:rFonts w:ascii="Arial" w:hAnsi="Arial" w:cs="Arial"/>
          <w:i/>
          <w:iCs/>
          <w:color w:val="000000"/>
          <w:sz w:val="22"/>
          <w:szCs w:val="22"/>
        </w:rPr>
        <w:t>re</w:t>
      </w:r>
      <w:r w:rsidRPr="004F222C">
        <w:rPr>
          <w:rFonts w:ascii="Arial" w:hAnsi="Arial" w:cs="Arial"/>
          <w:i/>
          <w:iCs/>
          <w:color w:val="000000"/>
          <w:sz w:val="22"/>
          <w:szCs w:val="22"/>
        </w:rPr>
        <w:t>essayer</w:t>
      </w:r>
      <w:proofErr w:type="spellEnd"/>
      <w:r w:rsidRPr="004F222C">
        <w:rPr>
          <w:rFonts w:ascii="Arial" w:hAnsi="Arial" w:cs="Arial"/>
          <w:i/>
          <w:iCs/>
          <w:color w:val="000000"/>
          <w:sz w:val="22"/>
          <w:szCs w:val="22"/>
        </w:rPr>
        <w:t xml:space="preserve"> le kata, sans que sa progression n’en soit impactée.</w:t>
      </w:r>
    </w:p>
    <w:p w14:paraId="71641128" w14:textId="77777777" w:rsidR="00C91C8B" w:rsidRDefault="004F222C" w:rsidP="00C91C8B">
      <w:pPr>
        <w:pStyle w:val="Titre2"/>
      </w:pPr>
      <w:r w:rsidRPr="004F222C">
        <w:lastRenderedPageBreak/>
        <w:br/>
      </w:r>
    </w:p>
    <w:p w14:paraId="42BA211C" w14:textId="7418AAF9" w:rsidR="00C91C8B" w:rsidRPr="004F222C" w:rsidRDefault="00C91C8B" w:rsidP="00C91C8B">
      <w:pPr>
        <w:pStyle w:val="Titre2"/>
      </w:pPr>
      <w:bookmarkStart w:id="82" w:name="_Toc12281105"/>
      <w:r w:rsidRPr="004F222C">
        <w:t>Gestion</w:t>
      </w:r>
      <w:bookmarkEnd w:id="82"/>
    </w:p>
    <w:p w14:paraId="74CF5B43" w14:textId="333276C7" w:rsidR="004F222C" w:rsidRPr="004F222C" w:rsidRDefault="00C91C8B" w:rsidP="00C91C8B">
      <w:pPr>
        <w:pStyle w:val="VRAINORMAL"/>
        <w:ind w:firstLine="0"/>
      </w:pPr>
      <w:r>
        <w:t>Comme pour les programmes, le Sensei se voit offrir de petits outils de gestion pour ses katas (voir Figure N), en voici la liste :</w:t>
      </w:r>
    </w:p>
    <w:p w14:paraId="751AA7E7" w14:textId="77777777" w:rsidR="004F222C" w:rsidRPr="004F222C" w:rsidRDefault="004F222C" w:rsidP="00C91C8B">
      <w:pPr>
        <w:pStyle w:val="VRAINORMAL"/>
        <w:ind w:firstLine="0"/>
      </w:pPr>
      <w:r w:rsidRPr="004F222C">
        <w:t>Edition</w:t>
      </w:r>
    </w:p>
    <w:p w14:paraId="1AA82CF3" w14:textId="77777777" w:rsidR="004F222C" w:rsidRPr="004F222C" w:rsidRDefault="004F222C" w:rsidP="00C91C8B">
      <w:pPr>
        <w:pStyle w:val="VRAINORMAL"/>
        <w:ind w:firstLine="0"/>
      </w:pPr>
      <w:proofErr w:type="spellStart"/>
      <w:r w:rsidRPr="004F222C">
        <w:t>Desactivation</w:t>
      </w:r>
      <w:proofErr w:type="spellEnd"/>
    </w:p>
    <w:p w14:paraId="40D12CA3" w14:textId="389EAB4B" w:rsidR="004F222C" w:rsidRPr="004F222C" w:rsidRDefault="004F222C" w:rsidP="00C91C8B">
      <w:pPr>
        <w:pStyle w:val="VRAINORMAL"/>
        <w:ind w:firstLine="0"/>
      </w:pPr>
      <w:r w:rsidRPr="004F222C">
        <w:rPr>
          <w:color w:val="FF0000"/>
        </w:rPr>
        <w:t>EXPLIQUER QUE SA DECREMENTE LE NOMBRE DE KATA  DONE POUR TOUS LES RESOLVED</w:t>
      </w:r>
      <w:r w:rsidR="00946ED3">
        <w:rPr>
          <w:color w:val="FF0000"/>
        </w:rPr>
        <w:t> </w:t>
      </w:r>
      <w:r w:rsidRPr="004F222C">
        <w:rPr>
          <w:color w:val="FF0000"/>
        </w:rPr>
        <w:t>??</w:t>
      </w:r>
    </w:p>
    <w:p w14:paraId="33AA3232" w14:textId="77777777" w:rsidR="004F222C" w:rsidRPr="004F222C" w:rsidRDefault="004F222C" w:rsidP="00C91C8B">
      <w:pPr>
        <w:pStyle w:val="VRAINORMAL"/>
        <w:ind w:firstLine="0"/>
      </w:pPr>
      <w:proofErr w:type="spellStart"/>
      <w:r w:rsidRPr="004F222C">
        <w:t>Supression</w:t>
      </w:r>
      <w:proofErr w:type="spellEnd"/>
    </w:p>
    <w:p w14:paraId="23547EDC" w14:textId="77777777" w:rsidR="004F222C" w:rsidRPr="004F222C" w:rsidRDefault="004F222C" w:rsidP="00C91C8B">
      <w:pPr>
        <w:pStyle w:val="VRAINORMAL"/>
        <w:ind w:firstLine="0"/>
      </w:pPr>
      <w:r w:rsidRPr="004F222C">
        <w:t>Créer un Kata</w:t>
      </w:r>
    </w:p>
    <w:p w14:paraId="7B937777" w14:textId="77777777" w:rsidR="004F222C" w:rsidRPr="004F222C" w:rsidRDefault="004F222C" w:rsidP="00C91C8B">
      <w:pPr>
        <w:pStyle w:val="VRAINORMAL"/>
        <w:ind w:firstLine="0"/>
      </w:pPr>
      <w:r w:rsidRPr="004F222C">
        <w:t>dire que la partie de l’</w:t>
      </w:r>
      <w:proofErr w:type="spellStart"/>
      <w:r w:rsidRPr="004F222C">
        <w:t>execution</w:t>
      </w:r>
      <w:proofErr w:type="spellEnd"/>
      <w:r w:rsidRPr="004F222C">
        <w:t xml:space="preserve"> sera abordée dans le chapitre (chapitre) plus bas.</w:t>
      </w:r>
    </w:p>
    <w:p w14:paraId="635AFD40" w14:textId="77777777" w:rsidR="004F222C" w:rsidRPr="004F222C" w:rsidRDefault="004F222C" w:rsidP="004F222C"/>
    <w:p w14:paraId="34B2652E" w14:textId="6CBC36BA" w:rsidR="004F222C" w:rsidRPr="004F222C" w:rsidRDefault="004F222C" w:rsidP="004F222C">
      <w:pPr>
        <w:jc w:val="both"/>
      </w:pPr>
      <w:r w:rsidRPr="004F222C">
        <w:rPr>
          <w:rFonts w:ascii="Arial" w:hAnsi="Arial" w:cs="Arial"/>
          <w:b/>
          <w:bCs/>
          <w:color w:val="000000"/>
          <w:sz w:val="22"/>
          <w:szCs w:val="22"/>
        </w:rPr>
        <w:t>Parler de l’interface</w:t>
      </w:r>
      <w:r w:rsidR="00946ED3">
        <w:rPr>
          <w:rFonts w:ascii="Arial" w:hAnsi="Arial" w:cs="Arial"/>
          <w:b/>
          <w:bCs/>
          <w:color w:val="000000"/>
          <w:sz w:val="22"/>
          <w:szCs w:val="22"/>
        </w:rPr>
        <w:t> </w:t>
      </w:r>
      <w:r w:rsidRPr="004F222C">
        <w:rPr>
          <w:rFonts w:ascii="Arial" w:hAnsi="Arial" w:cs="Arial"/>
          <w:b/>
          <w:bCs/>
          <w:color w:val="000000"/>
          <w:sz w:val="22"/>
          <w:szCs w:val="22"/>
        </w:rPr>
        <w:t xml:space="preserve">? et de Ace editor et du </w:t>
      </w:r>
      <w:proofErr w:type="spellStart"/>
      <w:r w:rsidRPr="004F222C">
        <w:rPr>
          <w:rFonts w:ascii="Arial" w:hAnsi="Arial" w:cs="Arial"/>
          <w:b/>
          <w:bCs/>
          <w:color w:val="000000"/>
          <w:sz w:val="22"/>
          <w:szCs w:val="22"/>
        </w:rPr>
        <w:t>markdown</w:t>
      </w:r>
      <w:proofErr w:type="spellEnd"/>
      <w:r w:rsidRPr="004F222C">
        <w:rPr>
          <w:rFonts w:ascii="Arial" w:hAnsi="Arial" w:cs="Arial"/>
          <w:b/>
          <w:bCs/>
          <w:color w:val="000000"/>
          <w:sz w:val="22"/>
          <w:szCs w:val="22"/>
        </w:rPr>
        <w:t xml:space="preserve"> </w:t>
      </w:r>
      <w:proofErr w:type="spellStart"/>
      <w:r w:rsidRPr="004F222C">
        <w:rPr>
          <w:rFonts w:ascii="Arial" w:hAnsi="Arial" w:cs="Arial"/>
          <w:b/>
          <w:bCs/>
          <w:color w:val="000000"/>
          <w:sz w:val="22"/>
          <w:szCs w:val="22"/>
        </w:rPr>
        <w:t>etc</w:t>
      </w:r>
      <w:proofErr w:type="spellEnd"/>
      <w:r w:rsidR="00946ED3">
        <w:rPr>
          <w:rFonts w:ascii="Arial" w:hAnsi="Arial" w:cs="Arial"/>
          <w:b/>
          <w:bCs/>
          <w:color w:val="000000"/>
          <w:sz w:val="22"/>
          <w:szCs w:val="22"/>
        </w:rPr>
        <w:t> </w:t>
      </w:r>
      <w:r w:rsidRPr="004F222C">
        <w:rPr>
          <w:rFonts w:ascii="Arial" w:hAnsi="Arial" w:cs="Arial"/>
          <w:b/>
          <w:bCs/>
          <w:color w:val="000000"/>
          <w:sz w:val="22"/>
          <w:szCs w:val="22"/>
        </w:rPr>
        <w:t>??</w:t>
      </w:r>
    </w:p>
    <w:p w14:paraId="3AE062E3" w14:textId="77777777" w:rsidR="004F222C" w:rsidRPr="004F222C" w:rsidRDefault="004F222C" w:rsidP="004F222C"/>
    <w:p w14:paraId="4D3E7BC0" w14:textId="320370E2" w:rsidR="004F222C" w:rsidRDefault="004F222C" w:rsidP="004F222C">
      <w:pPr>
        <w:jc w:val="both"/>
        <w:rPr>
          <w:rFonts w:ascii="Arial" w:hAnsi="Arial" w:cs="Arial"/>
          <w:b/>
          <w:bCs/>
          <w:color w:val="000000"/>
          <w:sz w:val="22"/>
          <w:szCs w:val="22"/>
        </w:rPr>
      </w:pPr>
      <w:r w:rsidRPr="004F222C">
        <w:rPr>
          <w:rFonts w:ascii="Arial" w:hAnsi="Arial" w:cs="Arial"/>
          <w:b/>
          <w:bCs/>
          <w:color w:val="000000"/>
          <w:sz w:val="22"/>
          <w:szCs w:val="22"/>
        </w:rPr>
        <w:t>ici, parler du service LANG</w:t>
      </w:r>
    </w:p>
    <w:p w14:paraId="490E6E9C" w14:textId="77777777" w:rsidR="00C91C8B" w:rsidRPr="004F222C" w:rsidRDefault="00C91C8B" w:rsidP="004F222C">
      <w:pPr>
        <w:jc w:val="both"/>
      </w:pPr>
    </w:p>
    <w:p w14:paraId="711E540E" w14:textId="3793EB18" w:rsidR="004F222C" w:rsidRPr="004F222C" w:rsidRDefault="00C91C8B" w:rsidP="00C91C8B">
      <w:pPr>
        <w:jc w:val="center"/>
      </w:pPr>
      <w:r w:rsidRPr="00C91C8B">
        <w:rPr>
          <w:noProof/>
        </w:rPr>
        <w:drawing>
          <wp:inline distT="0" distB="0" distL="0" distR="0" wp14:anchorId="40AEB875" wp14:editId="392506CA">
            <wp:extent cx="2942896" cy="2579262"/>
            <wp:effectExtent l="0" t="0" r="381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46625" cy="2582531"/>
                    </a:xfrm>
                    <a:prstGeom prst="rect">
                      <a:avLst/>
                    </a:prstGeom>
                  </pic:spPr>
                </pic:pic>
              </a:graphicData>
            </a:graphic>
          </wp:inline>
        </w:drawing>
      </w:r>
    </w:p>
    <w:p w14:paraId="31455001" w14:textId="44AADDB0" w:rsidR="00353938" w:rsidRDefault="00C91C8B" w:rsidP="00C91C8B">
      <w:pPr>
        <w:pStyle w:val="Lgende"/>
        <w:jc w:val="center"/>
      </w:pPr>
      <w:bookmarkStart w:id="83" w:name="_Toc12274104"/>
      <w:r>
        <w:t xml:space="preserve">Figure </w:t>
      </w:r>
      <w:fldSimple w:instr=" SEQ Figure \* ARABIC ">
        <w:r w:rsidR="001143A6">
          <w:rPr>
            <w:noProof/>
          </w:rPr>
          <w:t>13</w:t>
        </w:r>
      </w:fldSimple>
      <w:r>
        <w:t xml:space="preserve"> - Gestion d'un kata, menu déroulant</w:t>
      </w:r>
      <w:bookmarkEnd w:id="83"/>
      <w:r w:rsidR="00353938">
        <w:br w:type="page"/>
      </w:r>
    </w:p>
    <w:p w14:paraId="4B09A33C" w14:textId="73D0EDF2" w:rsidR="00340F92" w:rsidRDefault="00340F92" w:rsidP="00340F92">
      <w:pPr>
        <w:pStyle w:val="Titre1"/>
        <w:rPr>
          <w:rFonts w:eastAsiaTheme="minorHAnsi"/>
        </w:rPr>
      </w:pPr>
      <w:bookmarkStart w:id="84" w:name="_Toc12281106"/>
      <w:r>
        <w:lastRenderedPageBreak/>
        <w:t>Gestion des ressources et privilèges</w:t>
      </w:r>
      <w:bookmarkEnd w:id="84"/>
    </w:p>
    <w:p w14:paraId="65E82DD0" w14:textId="26F01032" w:rsidR="00340F92" w:rsidRDefault="00340F92" w:rsidP="006C2DE8">
      <w:pPr>
        <w:pStyle w:val="VRAINORMAL"/>
        <w:ind w:firstLine="0"/>
      </w:pPr>
      <w:r>
        <w:t xml:space="preserve">Comme vu dans la partie </w:t>
      </w:r>
      <w:r>
        <w:rPr>
          <w:color w:val="FF0000"/>
        </w:rPr>
        <w:t xml:space="preserve">“Architecture web”, </w:t>
      </w:r>
      <w:r w:rsidR="00353938">
        <w:t>j’ai</w:t>
      </w:r>
      <w:r>
        <w:t xml:space="preserve"> choisi d’implémenter un service de type </w:t>
      </w:r>
      <w:r w:rsidR="00353938">
        <w:t>sans états (</w:t>
      </w:r>
      <w:proofErr w:type="spellStart"/>
      <w:r w:rsidR="00353938">
        <w:t>stateless</w:t>
      </w:r>
      <w:proofErr w:type="spellEnd"/>
      <w:r w:rsidR="00353938">
        <w:t xml:space="preserve"> en anglais)</w:t>
      </w:r>
      <w:r>
        <w:t xml:space="preserve"> pour le Gateway. Il a donc fallu trouver un moyen d’avoir des utilisateurs authentifiés, sans que le serveur n’en dépende. Pour ce faire, </w:t>
      </w:r>
      <w:r w:rsidR="00353938">
        <w:t xml:space="preserve">j’ai </w:t>
      </w:r>
      <w:r>
        <w:t>mis en place un système d</w:t>
      </w:r>
      <w:r w:rsidR="00946ED3">
        <w:t>’</w:t>
      </w:r>
      <w:r>
        <w:t>authentification avec JWT.</w:t>
      </w:r>
    </w:p>
    <w:p w14:paraId="1FD029DF" w14:textId="77777777" w:rsidR="00340F92" w:rsidRDefault="00340F92" w:rsidP="00340F92">
      <w:pPr>
        <w:pStyle w:val="VRAINORMAL"/>
      </w:pPr>
    </w:p>
    <w:p w14:paraId="0FE3152C" w14:textId="15B00590" w:rsidR="00340F92" w:rsidRPr="00340F92" w:rsidRDefault="00340F92" w:rsidP="00340F92">
      <w:pPr>
        <w:pStyle w:val="Titre2"/>
      </w:pPr>
      <w:bookmarkStart w:id="85" w:name="_Toc12281107"/>
      <w:r>
        <w:t>JWT</w:t>
      </w:r>
      <w:bookmarkEnd w:id="85"/>
    </w:p>
    <w:p w14:paraId="07A92A0D" w14:textId="2B602A92" w:rsidR="00340F92" w:rsidRPr="00340F92" w:rsidRDefault="00340F92" w:rsidP="00340F92">
      <w:pPr>
        <w:pStyle w:val="NormalWeb"/>
        <w:spacing w:before="0" w:beforeAutospacing="0" w:after="0"/>
      </w:pPr>
      <w:r w:rsidRPr="00340F92">
        <w:rPr>
          <w:i/>
          <w:iCs/>
          <w:color w:val="999999"/>
        </w:rPr>
        <w:t xml:space="preserve">Explications tirées du site officiel de JWT </w:t>
      </w:r>
      <w:r w:rsidR="006C2DE8">
        <w:rPr>
          <w:i/>
          <w:iCs/>
          <w:color w:val="999999"/>
        </w:rPr>
        <w:fldChar w:fldCharType="begin"/>
      </w:r>
      <w:r w:rsidR="006C2DE8">
        <w:rPr>
          <w:i/>
          <w:iCs/>
          <w:color w:val="999999"/>
        </w:rPr>
        <w:instrText xml:space="preserve"> ADDIN ZOTERO_ITEM CSL_CITATION {"citationID":"5FhVSZgf","properties":{"formattedCitation":"({\\i{}JSON Web Tokens - jwt.io} 2019)","plainCitation":"(JSON Web Tokens - jwt.io 2019)","noteIndex":0},"citationItems":[{"id":72,"uris":["http://zotero.org/users/local/6OwvRo0M/items/7ABZXX8E"],"uri":["http://zotero.org/users/local/6OwvRo0M/items/7ABZXX8E"],"itemData":{"id":72,"type":"webpage","title":"JSON Web Tokens - jwt.io","URL":"https://jwt.io/","issued":{"date-parts":[["2019"]]},"accessed":{"date-parts":[["2019",6,15]]}}}],"schema":"https://github.com/citation-style-language/schema/raw/master/csl-citation.json"} </w:instrText>
      </w:r>
      <w:r w:rsidR="006C2DE8">
        <w:rPr>
          <w:i/>
          <w:iCs/>
          <w:color w:val="999999"/>
        </w:rPr>
        <w:fldChar w:fldCharType="separate"/>
      </w:r>
      <w:r w:rsidR="006C2DE8" w:rsidRPr="006C2DE8">
        <w:rPr>
          <w:color w:val="808080"/>
          <w:lang w:val="fr-FR"/>
        </w:rPr>
        <w:t>(</w:t>
      </w:r>
      <w:r w:rsidR="006C2DE8" w:rsidRPr="006C2DE8">
        <w:rPr>
          <w:i/>
          <w:iCs/>
          <w:color w:val="808080"/>
          <w:lang w:val="fr-FR"/>
        </w:rPr>
        <w:t>JSON Web Tokens - jwt.io</w:t>
      </w:r>
      <w:r w:rsidR="006C2DE8" w:rsidRPr="006C2DE8">
        <w:rPr>
          <w:color w:val="808080"/>
          <w:lang w:val="fr-FR"/>
        </w:rPr>
        <w:t xml:space="preserve"> 2019)</w:t>
      </w:r>
      <w:r w:rsidR="006C2DE8">
        <w:rPr>
          <w:i/>
          <w:iCs/>
          <w:color w:val="999999"/>
        </w:rPr>
        <w:fldChar w:fldCharType="end"/>
      </w:r>
      <w:r w:rsidR="006C2DE8">
        <w:rPr>
          <w:i/>
          <w:iCs/>
          <w:color w:val="999999"/>
        </w:rPr>
        <w:fldChar w:fldCharType="begin"/>
      </w:r>
      <w:r w:rsidR="006C2DE8">
        <w:rPr>
          <w:i/>
          <w:iCs/>
          <w:color w:val="999999"/>
        </w:rPr>
        <w:instrText xml:space="preserve"> ADDIN ZOTERO_TEMP </w:instrText>
      </w:r>
      <w:r w:rsidR="006C2DE8">
        <w:rPr>
          <w:i/>
          <w:iCs/>
          <w:color w:val="999999"/>
        </w:rPr>
        <w:fldChar w:fldCharType="separate"/>
      </w:r>
      <w:r w:rsidR="006C2DE8">
        <w:rPr>
          <w:i/>
          <w:iCs/>
          <w:noProof/>
          <w:color w:val="999999"/>
        </w:rPr>
        <w:t xml:space="preserve"> </w:t>
      </w:r>
      <w:r w:rsidR="006C2DE8">
        <w:rPr>
          <w:i/>
          <w:iCs/>
          <w:color w:val="999999"/>
        </w:rPr>
        <w:fldChar w:fldCharType="end"/>
      </w:r>
      <w:r w:rsidRPr="00340F92">
        <w:rPr>
          <w:i/>
          <w:iCs/>
          <w:color w:val="999999"/>
        </w:rPr>
        <w:t xml:space="preserve">. Le but de cette introduction est de faire l’analogie avec </w:t>
      </w:r>
      <w:r w:rsidR="00160097">
        <w:rPr>
          <w:i/>
          <w:iCs/>
          <w:color w:val="999999"/>
        </w:rPr>
        <w:t>mon</w:t>
      </w:r>
      <w:r w:rsidRPr="00340F92">
        <w:rPr>
          <w:i/>
          <w:iCs/>
          <w:color w:val="999999"/>
        </w:rPr>
        <w:t xml:space="preserve"> implémentation.</w:t>
      </w:r>
    </w:p>
    <w:p w14:paraId="7E6A3DC2" w14:textId="77777777" w:rsidR="006C2DE8" w:rsidRDefault="006C2DE8" w:rsidP="006C2DE8">
      <w:pPr>
        <w:pStyle w:val="VRAINORMAL"/>
        <w:ind w:firstLine="0"/>
      </w:pPr>
    </w:p>
    <w:p w14:paraId="0D8748DB" w14:textId="234DE581" w:rsidR="00160097" w:rsidRDefault="00340F92" w:rsidP="006C2DE8">
      <w:pPr>
        <w:pStyle w:val="VRAINORMAL"/>
        <w:ind w:firstLine="0"/>
      </w:pPr>
      <w:r>
        <w:t xml:space="preserve">JWT, ou “JSON Web Token” est un standard d’échange sécurisé d’information au format JSON. Les informations transmises avec JWT sont fiables, et ce parce qu’elles peuvent être signés avec un secret, ou une paire clé privée / clé public (RSA ou ECDSA). Nous le verrons un peu plus loin, mais </w:t>
      </w:r>
      <w:r w:rsidR="00160097">
        <w:t>j’</w:t>
      </w:r>
      <w:r>
        <w:t>utilise</w:t>
      </w:r>
      <w:r w:rsidR="00160097">
        <w:t xml:space="preserve"> un secret pour générer les </w:t>
      </w:r>
      <w:proofErr w:type="spellStart"/>
      <w:r w:rsidR="00160097">
        <w:t>t</w:t>
      </w:r>
      <w:r>
        <w:t>okens</w:t>
      </w:r>
      <w:proofErr w:type="spellEnd"/>
      <w:r>
        <w:t>.</w:t>
      </w:r>
    </w:p>
    <w:p w14:paraId="5A0E3D53" w14:textId="77777777" w:rsidR="00160097" w:rsidRPr="00171D97" w:rsidRDefault="00160097" w:rsidP="00171D97">
      <w:pPr>
        <w:pStyle w:val="VRAINORMAL"/>
      </w:pPr>
    </w:p>
    <w:p w14:paraId="639A888F" w14:textId="302A5573" w:rsidR="00340F92" w:rsidRDefault="00340F92" w:rsidP="00160097">
      <w:pPr>
        <w:pStyle w:val="VRAINORMAL"/>
        <w:ind w:firstLine="0"/>
      </w:pPr>
      <w:r>
        <w:t>Un JWT a trois composantes</w:t>
      </w:r>
      <w:r w:rsidR="00946ED3">
        <w:t> </w:t>
      </w:r>
      <w:r>
        <w:t xml:space="preserve">: </w:t>
      </w:r>
    </w:p>
    <w:p w14:paraId="3A75BBC7" w14:textId="77777777" w:rsidR="00340F92" w:rsidRPr="00171D97" w:rsidRDefault="00340F92" w:rsidP="00B57F7E">
      <w:pPr>
        <w:pStyle w:val="VRAINORMAL"/>
        <w:numPr>
          <w:ilvl w:val="0"/>
          <w:numId w:val="3"/>
        </w:numPr>
        <w:rPr>
          <w:color w:val="CD0100"/>
        </w:rPr>
      </w:pPr>
      <w:r w:rsidRPr="00171D97">
        <w:rPr>
          <w:color w:val="CD0100"/>
        </w:rPr>
        <w:t>Header</w:t>
      </w:r>
    </w:p>
    <w:p w14:paraId="2B2A99DE" w14:textId="77777777" w:rsidR="00171D97" w:rsidRPr="00171D97" w:rsidRDefault="00340F92" w:rsidP="00B57F7E">
      <w:pPr>
        <w:pStyle w:val="VRAINORMAL"/>
        <w:numPr>
          <w:ilvl w:val="0"/>
          <w:numId w:val="3"/>
        </w:numPr>
        <w:rPr>
          <w:color w:val="A64D79"/>
        </w:rPr>
      </w:pPr>
      <w:proofErr w:type="spellStart"/>
      <w:r w:rsidRPr="00171D97">
        <w:rPr>
          <w:color w:val="A64D79"/>
        </w:rPr>
        <w:t>Payload</w:t>
      </w:r>
      <w:proofErr w:type="spellEnd"/>
    </w:p>
    <w:p w14:paraId="56FF9AFD" w14:textId="1C5DB19E" w:rsidR="00340F92" w:rsidRPr="00171D97" w:rsidRDefault="00340F92" w:rsidP="00B57F7E">
      <w:pPr>
        <w:pStyle w:val="VRAINORMAL"/>
        <w:numPr>
          <w:ilvl w:val="0"/>
          <w:numId w:val="3"/>
        </w:numPr>
        <w:rPr>
          <w:rFonts w:asciiTheme="minorHAnsi" w:eastAsiaTheme="minorHAnsi" w:hAnsiTheme="minorHAnsi"/>
          <w:color w:val="38761D"/>
          <w:sz w:val="22"/>
        </w:rPr>
      </w:pPr>
      <w:r w:rsidRPr="00171D97">
        <w:rPr>
          <w:color w:val="38761D"/>
        </w:rPr>
        <w:t>Signature</w:t>
      </w:r>
    </w:p>
    <w:p w14:paraId="6E9DDC0A" w14:textId="657667E0" w:rsidR="00340F92" w:rsidRPr="00171D97" w:rsidRDefault="00340F92" w:rsidP="00171D97">
      <w:pPr>
        <w:pStyle w:val="VRAINORMAL"/>
        <w:ind w:firstLine="0"/>
        <w:rPr>
          <w:rFonts w:eastAsiaTheme="minorHAnsi"/>
        </w:rPr>
      </w:pPr>
      <w:r>
        <w:t>Et tout assemblé, ressemble à ca</w:t>
      </w:r>
      <w:r w:rsidR="00946ED3">
        <w:t> </w:t>
      </w:r>
      <w:r>
        <w:t>:</w:t>
      </w:r>
    </w:p>
    <w:p w14:paraId="390F6BB0" w14:textId="77777777" w:rsidR="00340F92" w:rsidRPr="00FC27BA" w:rsidRDefault="00340F92" w:rsidP="00FC27BA">
      <w:pPr>
        <w:pStyle w:val="LISTING"/>
        <w:jc w:val="center"/>
        <w:rPr>
          <w:rFonts w:eastAsiaTheme="minorHAnsi"/>
          <w:color w:val="C00000"/>
        </w:rPr>
      </w:pPr>
      <w:r w:rsidRPr="00FC27BA">
        <w:rPr>
          <w:color w:val="C00000"/>
        </w:rPr>
        <w:t>eyJ0eXAiOiJKV1QiLCJhbGciOiJIUzI1NiJ9.</w:t>
      </w:r>
    </w:p>
    <w:p w14:paraId="1FA302C0" w14:textId="77777777" w:rsidR="00340F92" w:rsidRDefault="00340F92" w:rsidP="00FC27BA">
      <w:pPr>
        <w:pStyle w:val="LISTING"/>
        <w:jc w:val="center"/>
      </w:pPr>
      <w:r>
        <w:rPr>
          <w:color w:val="A64D79"/>
        </w:rPr>
        <w:t>ey</w:t>
      </w:r>
      <w:r w:rsidRPr="00171D97">
        <w:rPr>
          <w:color w:val="A64D79"/>
        </w:rPr>
        <w:t>JleH</w:t>
      </w:r>
      <w:r>
        <w:rPr>
          <w:color w:val="A64D79"/>
        </w:rPr>
        <w:t>AiOjE1NTkwNDM4MTh9</w:t>
      </w:r>
      <w:r>
        <w:rPr>
          <w:color w:val="000000"/>
        </w:rPr>
        <w:t>.</w:t>
      </w:r>
    </w:p>
    <w:p w14:paraId="4BAD41FC" w14:textId="4EF7C992" w:rsidR="00340F92" w:rsidRDefault="00340F92" w:rsidP="00FC27BA">
      <w:pPr>
        <w:pStyle w:val="LISTING"/>
        <w:jc w:val="center"/>
      </w:pPr>
      <w:r>
        <w:rPr>
          <w:color w:val="38761D"/>
        </w:rPr>
        <w:t>EiUc5iYOzw8C6JL</w:t>
      </w:r>
      <w:r w:rsidRPr="00171D97">
        <w:rPr>
          <w:color w:val="38761D"/>
        </w:rPr>
        <w:t>GUts7</w:t>
      </w:r>
      <w:r>
        <w:rPr>
          <w:color w:val="38761D"/>
        </w:rPr>
        <w:t>E</w:t>
      </w:r>
      <w:r w:rsidR="00946ED3">
        <w:rPr>
          <w:color w:val="38761D"/>
        </w:rPr>
        <w:t>e</w:t>
      </w:r>
      <w:r>
        <w:rPr>
          <w:color w:val="38761D"/>
        </w:rPr>
        <w:t>mm2C7pZhrrEpEhmYGbWjA</w:t>
      </w:r>
    </w:p>
    <w:p w14:paraId="38F5EC45" w14:textId="0B9FF53A" w:rsidR="00171D97" w:rsidRDefault="00FC27BA" w:rsidP="00FC27BA">
      <w:pPr>
        <w:pStyle w:val="Lgende"/>
        <w:jc w:val="center"/>
        <w:rPr>
          <w:u w:val="single"/>
        </w:rPr>
      </w:pPr>
      <w:bookmarkStart w:id="86" w:name="_Toc11943157"/>
      <w:r>
        <w:t xml:space="preserve">Listing </w:t>
      </w:r>
      <w:fldSimple w:instr=" SEQ Listing \* ARABIC ">
        <w:r w:rsidR="002D26AA">
          <w:rPr>
            <w:noProof/>
          </w:rPr>
          <w:t>7</w:t>
        </w:r>
      </w:fldSimple>
      <w:r>
        <w:t xml:space="preserve"> - Un JWT</w:t>
      </w:r>
      <w:bookmarkEnd w:id="86"/>
    </w:p>
    <w:p w14:paraId="3E6AA4D6" w14:textId="77777777" w:rsidR="00171D97" w:rsidRDefault="00171D97" w:rsidP="00171D97">
      <w:pPr>
        <w:pStyle w:val="VRAINORMAL"/>
        <w:ind w:firstLine="0"/>
        <w:rPr>
          <w:u w:val="single"/>
        </w:rPr>
      </w:pPr>
    </w:p>
    <w:p w14:paraId="561913DF" w14:textId="4D75E1F7" w:rsidR="00340F92" w:rsidRPr="00171D97" w:rsidRDefault="00340F92" w:rsidP="00171D97">
      <w:pPr>
        <w:pStyle w:val="VRAINORMAL"/>
        <w:ind w:firstLine="0"/>
        <w:rPr>
          <w:rFonts w:eastAsiaTheme="minorHAnsi"/>
          <w:u w:val="single"/>
        </w:rPr>
      </w:pPr>
      <w:r w:rsidRPr="00171D97">
        <w:rPr>
          <w:u w:val="single"/>
        </w:rPr>
        <w:t>Header</w:t>
      </w:r>
    </w:p>
    <w:p w14:paraId="50E07F72" w14:textId="0D5D8CCF" w:rsidR="00171D97" w:rsidRDefault="00340F92" w:rsidP="00171D97">
      <w:pPr>
        <w:pStyle w:val="VRAINORMAL"/>
        <w:ind w:firstLine="0"/>
      </w:pPr>
      <w:r>
        <w:rPr>
          <w:color w:val="CC0000"/>
        </w:rPr>
        <w:t>eyJ0eXAiOiJKV1QiLCJhbGciOiJIUzI1NiJ9</w:t>
      </w:r>
      <w:r>
        <w:t>.</w:t>
      </w:r>
    </w:p>
    <w:p w14:paraId="60707644" w14:textId="285C6CDE" w:rsidR="00340F92" w:rsidRDefault="00340F92" w:rsidP="00171D97">
      <w:pPr>
        <w:pStyle w:val="VRAINORMAL"/>
        <w:rPr>
          <w:rFonts w:eastAsiaTheme="minorHAnsi"/>
        </w:rPr>
      </w:pPr>
      <w:r>
        <w:t xml:space="preserve">Le header est généralement composé du type (pour </w:t>
      </w:r>
      <w:r w:rsidR="00353938">
        <w:t>moi</w:t>
      </w:r>
      <w:r>
        <w:t xml:space="preserve">, JWT) de token, et de l’algorithme de hachage utilisé, qui est HMAC256 dans </w:t>
      </w:r>
      <w:r w:rsidR="00353938">
        <w:t>mon</w:t>
      </w:r>
      <w:r>
        <w:t xml:space="preserve"> cas.</w:t>
      </w:r>
    </w:p>
    <w:p w14:paraId="55760756" w14:textId="77777777" w:rsidR="00340F92" w:rsidRDefault="00340F92" w:rsidP="00171D97">
      <w:pPr>
        <w:pStyle w:val="VRAINORMAL"/>
      </w:pPr>
    </w:p>
    <w:p w14:paraId="2C045904" w14:textId="77777777" w:rsidR="00340F92" w:rsidRPr="00DD0661" w:rsidRDefault="00340F92" w:rsidP="00FC27BA">
      <w:pPr>
        <w:pStyle w:val="LISTING"/>
        <w:rPr>
          <w:rFonts w:eastAsiaTheme="minorHAnsi"/>
          <w:color w:val="C00000"/>
          <w:lang w:val="en-US"/>
        </w:rPr>
      </w:pPr>
      <w:r w:rsidRPr="00DD0661">
        <w:rPr>
          <w:color w:val="C00000"/>
          <w:lang w:val="en-US"/>
        </w:rPr>
        <w:t>{</w:t>
      </w:r>
    </w:p>
    <w:p w14:paraId="3DD7C213" w14:textId="25C92E77" w:rsidR="00340F92" w:rsidRPr="00DD0661" w:rsidRDefault="00340F92" w:rsidP="00FC27BA">
      <w:pPr>
        <w:pStyle w:val="LISTING"/>
        <w:rPr>
          <w:color w:val="C00000"/>
          <w:lang w:val="en-US"/>
        </w:rPr>
      </w:pPr>
      <w:r w:rsidRPr="00DD0661">
        <w:rPr>
          <w:color w:val="C00000"/>
          <w:lang w:val="en-US"/>
        </w:rPr>
        <w:t>“</w:t>
      </w:r>
      <w:proofErr w:type="spellStart"/>
      <w:r w:rsidRPr="00DD0661">
        <w:rPr>
          <w:color w:val="C00000"/>
          <w:lang w:val="en-US"/>
        </w:rPr>
        <w:t>alg</w:t>
      </w:r>
      <w:proofErr w:type="spellEnd"/>
      <w:r w:rsidRPr="00DD0661">
        <w:rPr>
          <w:color w:val="C00000"/>
          <w:lang w:val="en-US"/>
        </w:rPr>
        <w:t>”</w:t>
      </w:r>
      <w:r w:rsidR="00946ED3" w:rsidRPr="00DD0661">
        <w:rPr>
          <w:color w:val="C00000"/>
          <w:lang w:val="en-US"/>
        </w:rPr>
        <w:t> </w:t>
      </w:r>
      <w:r w:rsidRPr="00DD0661">
        <w:rPr>
          <w:color w:val="C00000"/>
          <w:lang w:val="en-US"/>
        </w:rPr>
        <w:t>: ”HMAC256”,</w:t>
      </w:r>
    </w:p>
    <w:p w14:paraId="193D21A8" w14:textId="04EF6E2D" w:rsidR="00340F92" w:rsidRPr="00DD0661" w:rsidRDefault="00340F92" w:rsidP="00FC27BA">
      <w:pPr>
        <w:pStyle w:val="LISTING"/>
        <w:rPr>
          <w:color w:val="C00000"/>
          <w:lang w:val="en-US"/>
        </w:rPr>
      </w:pPr>
      <w:r w:rsidRPr="00DD0661">
        <w:rPr>
          <w:color w:val="C00000"/>
          <w:lang w:val="en-US"/>
        </w:rPr>
        <w:t>“</w:t>
      </w:r>
      <w:proofErr w:type="spellStart"/>
      <w:r w:rsidRPr="00DD0661">
        <w:rPr>
          <w:color w:val="C00000"/>
          <w:lang w:val="en-US"/>
        </w:rPr>
        <w:t>typ</w:t>
      </w:r>
      <w:proofErr w:type="spellEnd"/>
      <w:r w:rsidRPr="00DD0661">
        <w:rPr>
          <w:color w:val="C00000"/>
          <w:lang w:val="en-US"/>
        </w:rPr>
        <w:t>”</w:t>
      </w:r>
      <w:r w:rsidR="00946ED3" w:rsidRPr="00DD0661">
        <w:rPr>
          <w:color w:val="C00000"/>
          <w:lang w:val="en-US"/>
        </w:rPr>
        <w:t> </w:t>
      </w:r>
      <w:r w:rsidRPr="00DD0661">
        <w:rPr>
          <w:color w:val="C00000"/>
          <w:lang w:val="en-US"/>
        </w:rPr>
        <w:t>: “JWT”</w:t>
      </w:r>
    </w:p>
    <w:p w14:paraId="5940D9D6" w14:textId="77777777" w:rsidR="00340F92" w:rsidRPr="00DD0661" w:rsidRDefault="00340F92" w:rsidP="00FC27BA">
      <w:pPr>
        <w:pStyle w:val="LISTING"/>
        <w:rPr>
          <w:color w:val="C00000"/>
          <w:lang w:val="en-US"/>
        </w:rPr>
      </w:pPr>
      <w:r w:rsidRPr="00DD0661">
        <w:rPr>
          <w:color w:val="C00000"/>
          <w:lang w:val="en-US"/>
        </w:rPr>
        <w:t>}</w:t>
      </w:r>
    </w:p>
    <w:p w14:paraId="24FAB9EB" w14:textId="60706DFD" w:rsidR="00171D97" w:rsidRPr="00FC27BA" w:rsidRDefault="00FC27BA" w:rsidP="00FC27BA">
      <w:pPr>
        <w:pStyle w:val="Lgende"/>
        <w:jc w:val="center"/>
        <w:rPr>
          <w:lang w:val="en-US"/>
        </w:rPr>
      </w:pPr>
      <w:bookmarkStart w:id="87" w:name="_Toc11943158"/>
      <w:r w:rsidRPr="00FC27BA">
        <w:rPr>
          <w:lang w:val="en-US"/>
        </w:rPr>
        <w:t xml:space="preserve">Listing </w:t>
      </w:r>
      <w:r>
        <w:fldChar w:fldCharType="begin"/>
      </w:r>
      <w:r w:rsidRPr="00FC27BA">
        <w:rPr>
          <w:lang w:val="en-US"/>
        </w:rPr>
        <w:instrText xml:space="preserve"> SEQ Listing \* ARABIC </w:instrText>
      </w:r>
      <w:r>
        <w:fldChar w:fldCharType="separate"/>
      </w:r>
      <w:r w:rsidR="002D26AA">
        <w:rPr>
          <w:noProof/>
          <w:lang w:val="en-US"/>
        </w:rPr>
        <w:t>8</w:t>
      </w:r>
      <w:r>
        <w:fldChar w:fldCharType="end"/>
      </w:r>
      <w:r w:rsidRPr="00FC27BA">
        <w:rPr>
          <w:lang w:val="en-US"/>
        </w:rPr>
        <w:t xml:space="preserve"> - Header d’un JWT</w:t>
      </w:r>
      <w:bookmarkEnd w:id="87"/>
    </w:p>
    <w:p w14:paraId="7FCF2D4C" w14:textId="77777777" w:rsidR="00340F92" w:rsidRPr="00DD0661" w:rsidRDefault="00340F92" w:rsidP="00171D97">
      <w:pPr>
        <w:pStyle w:val="VRAINORMAL"/>
        <w:ind w:firstLine="0"/>
        <w:rPr>
          <w:rFonts w:eastAsiaTheme="minorHAnsi"/>
          <w:u w:val="single"/>
        </w:rPr>
      </w:pPr>
      <w:proofErr w:type="spellStart"/>
      <w:r w:rsidRPr="00DD0661">
        <w:rPr>
          <w:u w:val="single"/>
        </w:rPr>
        <w:t>Payload</w:t>
      </w:r>
      <w:proofErr w:type="spellEnd"/>
    </w:p>
    <w:p w14:paraId="3C425E87" w14:textId="6D63165B" w:rsidR="00171D97" w:rsidRDefault="00340F92" w:rsidP="00171D97">
      <w:pPr>
        <w:pStyle w:val="VRAINORMAL"/>
        <w:ind w:firstLine="0"/>
      </w:pPr>
      <w:r>
        <w:rPr>
          <w:color w:val="A64D79"/>
        </w:rPr>
        <w:t>eyJleHAiOjE1NTkwNDM4MTh9</w:t>
      </w:r>
      <w:r>
        <w:t>.</w:t>
      </w:r>
    </w:p>
    <w:p w14:paraId="55E08FCF" w14:textId="634BF7ED" w:rsidR="00340F92" w:rsidRDefault="00340F92" w:rsidP="00171D97">
      <w:pPr>
        <w:pStyle w:val="VRAINORMAL"/>
        <w:rPr>
          <w:rFonts w:eastAsiaTheme="minorHAnsi"/>
        </w:rPr>
      </w:pPr>
      <w:r>
        <w:t xml:space="preserve">Le </w:t>
      </w:r>
      <w:proofErr w:type="spellStart"/>
      <w:r>
        <w:t>payload</w:t>
      </w:r>
      <w:proofErr w:type="spellEnd"/>
      <w:r>
        <w:t xml:space="preserve"> est quant</w:t>
      </w:r>
      <w:r w:rsidR="00D23490">
        <w:t xml:space="preserve"> </w:t>
      </w:r>
      <w:r>
        <w:t xml:space="preserve">à lui composé de “Claims”, qui sont des informations, concernant de manière générale notre utilisateur. Dans </w:t>
      </w:r>
      <w:r w:rsidR="00353938">
        <w:t>mon</w:t>
      </w:r>
      <w:r>
        <w:t xml:space="preserve"> implémentation, le </w:t>
      </w:r>
      <w:proofErr w:type="spellStart"/>
      <w:r>
        <w:t>payload</w:t>
      </w:r>
      <w:proofErr w:type="spellEnd"/>
      <w:r>
        <w:t xml:space="preserve"> lors de la génération du token contient</w:t>
      </w:r>
      <w:r w:rsidR="00946ED3">
        <w:t> </w:t>
      </w:r>
      <w:r>
        <w:t>:</w:t>
      </w:r>
    </w:p>
    <w:p w14:paraId="22F9EC6A" w14:textId="77777777" w:rsidR="00340F92" w:rsidRDefault="00340F92" w:rsidP="00171D97">
      <w:pPr>
        <w:pStyle w:val="VRAINORMAL"/>
      </w:pPr>
    </w:p>
    <w:tbl>
      <w:tblPr>
        <w:tblW w:w="9137" w:type="dxa"/>
        <w:tblCellMar>
          <w:top w:w="15" w:type="dxa"/>
          <w:left w:w="15" w:type="dxa"/>
          <w:bottom w:w="15" w:type="dxa"/>
          <w:right w:w="15" w:type="dxa"/>
        </w:tblCellMar>
        <w:tblLook w:val="04A0" w:firstRow="1" w:lastRow="0" w:firstColumn="1" w:lastColumn="0" w:noHBand="0" w:noVBand="1"/>
      </w:tblPr>
      <w:tblGrid>
        <w:gridCol w:w="1680"/>
        <w:gridCol w:w="7457"/>
      </w:tblGrid>
      <w:tr w:rsidR="00340F92" w14:paraId="4453723D" w14:textId="77777777" w:rsidTr="00171D97">
        <w:trPr>
          <w:trHeight w:val="420"/>
        </w:trPr>
        <w:tc>
          <w:tcPr>
            <w:tcW w:w="9137"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EF6DC8" w14:textId="7F31799D" w:rsidR="00340F92" w:rsidRDefault="00340F92" w:rsidP="00D23490">
            <w:pPr>
              <w:pStyle w:val="VRAINORMAL"/>
              <w:ind w:firstLine="0"/>
              <w:jc w:val="center"/>
              <w:rPr>
                <w:rFonts w:eastAsiaTheme="minorHAnsi"/>
              </w:rPr>
            </w:pPr>
            <w:r>
              <w:t xml:space="preserve">Contenu du </w:t>
            </w:r>
            <w:proofErr w:type="spellStart"/>
            <w:r>
              <w:t>payload</w:t>
            </w:r>
            <w:proofErr w:type="spellEnd"/>
            <w:r>
              <w:t xml:space="preserve"> </w:t>
            </w:r>
            <w:r w:rsidR="00946ED3">
              <w:t>–</w:t>
            </w:r>
            <w:r>
              <w:t xml:space="preserve"> JSON Web Token</w:t>
            </w:r>
          </w:p>
        </w:tc>
      </w:tr>
      <w:tr w:rsidR="00340F92" w14:paraId="0E4ABF55"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526D2B" w14:textId="77777777" w:rsidR="00340F92" w:rsidRDefault="00340F92" w:rsidP="00171D97">
            <w:pPr>
              <w:pStyle w:val="VRAINORMAL"/>
              <w:ind w:firstLine="0"/>
            </w:pPr>
            <w:r>
              <w:t>Nom du champ</w:t>
            </w:r>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32F0C1" w14:textId="77777777" w:rsidR="00340F92" w:rsidRDefault="00340F92" w:rsidP="00171D97">
            <w:pPr>
              <w:pStyle w:val="VRAINORMAL"/>
              <w:ind w:firstLine="0"/>
            </w:pPr>
            <w:r>
              <w:t>Description</w:t>
            </w:r>
          </w:p>
        </w:tc>
      </w:tr>
      <w:tr w:rsidR="00340F92" w14:paraId="7196458C"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9AE197" w14:textId="77777777" w:rsidR="00340F92" w:rsidRDefault="00340F92" w:rsidP="00171D97">
            <w:pPr>
              <w:pStyle w:val="VRAINORMAL"/>
              <w:ind w:firstLine="0"/>
            </w:pPr>
            <w:proofErr w:type="spellStart"/>
            <w:r>
              <w:t>username</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CD4329" w14:textId="77777777" w:rsidR="00340F92" w:rsidRDefault="00340F92" w:rsidP="00171D97">
            <w:pPr>
              <w:pStyle w:val="VRAINORMAL"/>
              <w:ind w:firstLine="0"/>
            </w:pPr>
            <w:r>
              <w:t>Le pseudo de l’utilisateur</w:t>
            </w:r>
          </w:p>
        </w:tc>
      </w:tr>
      <w:tr w:rsidR="00340F92" w14:paraId="32ADDC38"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F6FAE8" w14:textId="77777777" w:rsidR="00340F92" w:rsidRDefault="00340F92" w:rsidP="00171D97">
            <w:pPr>
              <w:pStyle w:val="VRAINORMAL"/>
              <w:ind w:firstLine="0"/>
            </w:pPr>
            <w:proofErr w:type="spellStart"/>
            <w:r>
              <w:t>level</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45141" w14:textId="77777777" w:rsidR="00340F92" w:rsidRDefault="00340F92" w:rsidP="00171D97">
            <w:pPr>
              <w:pStyle w:val="VRAINORMAL"/>
              <w:ind w:firstLine="0"/>
            </w:pPr>
            <w:r>
              <w:t>Le niveau de privilège de l’utilisateur</w:t>
            </w:r>
          </w:p>
        </w:tc>
      </w:tr>
      <w:tr w:rsidR="00340F92" w14:paraId="7795B4FA"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E60D42" w14:textId="77777777" w:rsidR="00340F92" w:rsidRDefault="00340F92" w:rsidP="00171D97">
            <w:pPr>
              <w:pStyle w:val="VRAINORMAL"/>
              <w:ind w:firstLine="0"/>
            </w:pPr>
            <w:proofErr w:type="spellStart"/>
            <w:r>
              <w:t>exp</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9790AA" w14:textId="77777777" w:rsidR="00340F92" w:rsidRDefault="00340F92" w:rsidP="00171D97">
            <w:pPr>
              <w:pStyle w:val="VRAINORMAL"/>
              <w:ind w:firstLine="0"/>
            </w:pPr>
            <w:r>
              <w:t xml:space="preserve">La date (à la milliseconde près) à laquelle le token a été généré. </w:t>
            </w:r>
          </w:p>
        </w:tc>
      </w:tr>
    </w:tbl>
    <w:p w14:paraId="454CD840" w14:textId="3133AA7E" w:rsidR="00340F92" w:rsidRDefault="00171D97" w:rsidP="00171D97">
      <w:pPr>
        <w:pStyle w:val="Lgende"/>
        <w:jc w:val="center"/>
      </w:pPr>
      <w:bookmarkStart w:id="88" w:name="_Toc12277276"/>
      <w:r>
        <w:t xml:space="preserve">Tableau </w:t>
      </w:r>
      <w:fldSimple w:instr=" SEQ Tableau \* ARABIC ">
        <w:r w:rsidR="00EF163A">
          <w:rPr>
            <w:noProof/>
          </w:rPr>
          <w:t>9</w:t>
        </w:r>
      </w:fldSimple>
      <w:r>
        <w:t xml:space="preserve"> </w:t>
      </w:r>
      <w:r w:rsidR="002635F7">
        <w:t>-</w:t>
      </w:r>
      <w:r>
        <w:t xml:space="preserve"> </w:t>
      </w:r>
      <w:proofErr w:type="spellStart"/>
      <w:r>
        <w:t>Payload</w:t>
      </w:r>
      <w:proofErr w:type="spellEnd"/>
      <w:r>
        <w:t xml:space="preserve"> d</w:t>
      </w:r>
      <w:r w:rsidR="00946ED3">
        <w:t>’</w:t>
      </w:r>
      <w:r>
        <w:t>un JWT</w:t>
      </w:r>
      <w:bookmarkEnd w:id="88"/>
    </w:p>
    <w:p w14:paraId="76BF3D53" w14:textId="77777777" w:rsidR="00171D97" w:rsidRDefault="00171D97" w:rsidP="00171D97">
      <w:pPr>
        <w:pStyle w:val="VRAINORMAL"/>
      </w:pPr>
    </w:p>
    <w:p w14:paraId="3010EBCA" w14:textId="56EE79F8" w:rsidR="00340F92" w:rsidRDefault="00340F92" w:rsidP="00171D97">
      <w:pPr>
        <w:pStyle w:val="VRAINORMAL"/>
        <w:rPr>
          <w:rFonts w:eastAsiaTheme="minorHAnsi"/>
        </w:rPr>
      </w:pPr>
      <w:r>
        <w:t>Le champ “</w:t>
      </w:r>
      <w:proofErr w:type="spellStart"/>
      <w:r>
        <w:t>username</w:t>
      </w:r>
      <w:proofErr w:type="spellEnd"/>
      <w:r>
        <w:t xml:space="preserve">” permet d’avoir une composante unique (étant donné qu’un </w:t>
      </w:r>
      <w:r w:rsidR="00353938">
        <w:t>nom d’</w:t>
      </w:r>
      <w:r>
        <w:t>utilisateur est unique), et de ce fait, avoir un token différent au moins pour chaque utilisateur, le champ “</w:t>
      </w:r>
      <w:proofErr w:type="spellStart"/>
      <w:r>
        <w:t>level</w:t>
      </w:r>
      <w:proofErr w:type="spellEnd"/>
      <w:r>
        <w:t>”, permet au Gateway de gérer l’accès aux ressources (un utilisateur avec le rang “SHODAI” n’aura pas les mêmes droits qu’un utilisateur avec le rang “MONJI”), et le champ “</w:t>
      </w:r>
      <w:proofErr w:type="spellStart"/>
      <w:r>
        <w:t>exp</w:t>
      </w:r>
      <w:proofErr w:type="spellEnd"/>
      <w:r>
        <w:t>”, permet de donner une date d’expiration, après laquelle, le token ne sera plus valide. Voici un exemple</w:t>
      </w:r>
      <w:r w:rsidR="00946ED3">
        <w:t> </w:t>
      </w:r>
      <w:r>
        <w:t>:</w:t>
      </w:r>
    </w:p>
    <w:p w14:paraId="14326460" w14:textId="77777777" w:rsidR="00340F92" w:rsidRDefault="00340F92" w:rsidP="00340F92"/>
    <w:p w14:paraId="6C416EFE" w14:textId="77777777" w:rsidR="00340F92" w:rsidRPr="00FC27BA" w:rsidRDefault="00340F92" w:rsidP="00FC27BA">
      <w:pPr>
        <w:pStyle w:val="LISTING"/>
        <w:rPr>
          <w:rFonts w:eastAsiaTheme="minorHAnsi"/>
          <w:color w:val="7030A0"/>
        </w:rPr>
      </w:pPr>
      <w:r w:rsidRPr="00FC27BA">
        <w:rPr>
          <w:color w:val="7030A0"/>
        </w:rPr>
        <w:t>{</w:t>
      </w:r>
    </w:p>
    <w:p w14:paraId="254C085A" w14:textId="00B8D67E" w:rsidR="00340F92" w:rsidRPr="00FC27BA" w:rsidRDefault="00340F92" w:rsidP="00FC27BA">
      <w:pPr>
        <w:pStyle w:val="LISTING"/>
        <w:rPr>
          <w:color w:val="7030A0"/>
        </w:rPr>
      </w:pPr>
      <w:r w:rsidRPr="00FC27BA">
        <w:rPr>
          <w:color w:val="7030A0"/>
        </w:rPr>
        <w:t xml:space="preserve">   “</w:t>
      </w:r>
      <w:proofErr w:type="spellStart"/>
      <w:r w:rsidRPr="00FC27BA">
        <w:rPr>
          <w:color w:val="7030A0"/>
        </w:rPr>
        <w:t>username</w:t>
      </w:r>
      <w:proofErr w:type="spellEnd"/>
      <w:r w:rsidRPr="00FC27BA">
        <w:rPr>
          <w:color w:val="7030A0"/>
        </w:rPr>
        <w:t>”</w:t>
      </w:r>
      <w:r w:rsidR="00946ED3" w:rsidRPr="00FC27BA">
        <w:rPr>
          <w:color w:val="7030A0"/>
        </w:rPr>
        <w:t> </w:t>
      </w:r>
      <w:r w:rsidRPr="00FC27BA">
        <w:rPr>
          <w:color w:val="7030A0"/>
        </w:rPr>
        <w:t>: “</w:t>
      </w:r>
      <w:proofErr w:type="spellStart"/>
      <w:r w:rsidRPr="00FC27BA">
        <w:rPr>
          <w:color w:val="7030A0"/>
        </w:rPr>
        <w:t>alice</w:t>
      </w:r>
      <w:proofErr w:type="spellEnd"/>
      <w:r w:rsidRPr="00FC27BA">
        <w:rPr>
          <w:color w:val="7030A0"/>
        </w:rPr>
        <w:t>”,</w:t>
      </w:r>
    </w:p>
    <w:p w14:paraId="70E924C2" w14:textId="54D4868E" w:rsidR="00340F92" w:rsidRPr="00FC27BA" w:rsidRDefault="00340F92" w:rsidP="00FC27BA">
      <w:pPr>
        <w:pStyle w:val="LISTING"/>
        <w:rPr>
          <w:color w:val="7030A0"/>
        </w:rPr>
      </w:pPr>
      <w:r w:rsidRPr="00FC27BA">
        <w:rPr>
          <w:color w:val="7030A0"/>
        </w:rPr>
        <w:lastRenderedPageBreak/>
        <w:t xml:space="preserve">   “</w:t>
      </w:r>
      <w:proofErr w:type="spellStart"/>
      <w:r w:rsidRPr="00FC27BA">
        <w:rPr>
          <w:color w:val="7030A0"/>
        </w:rPr>
        <w:t>level</w:t>
      </w:r>
      <w:proofErr w:type="spellEnd"/>
      <w:r w:rsidRPr="00FC27BA">
        <w:rPr>
          <w:color w:val="7030A0"/>
        </w:rPr>
        <w:t>”</w:t>
      </w:r>
      <w:r w:rsidR="00946ED3" w:rsidRPr="00FC27BA">
        <w:rPr>
          <w:color w:val="7030A0"/>
        </w:rPr>
        <w:t> </w:t>
      </w:r>
      <w:r w:rsidRPr="00FC27BA">
        <w:rPr>
          <w:color w:val="7030A0"/>
        </w:rPr>
        <w:t>: “MONJI”,</w:t>
      </w:r>
    </w:p>
    <w:p w14:paraId="3B340BEE" w14:textId="783AD2B8" w:rsidR="00340F92" w:rsidRPr="00FC27BA" w:rsidRDefault="00340F92" w:rsidP="00FC27BA">
      <w:pPr>
        <w:pStyle w:val="LISTING"/>
        <w:rPr>
          <w:color w:val="7030A0"/>
        </w:rPr>
      </w:pPr>
      <w:r w:rsidRPr="00FC27BA">
        <w:rPr>
          <w:color w:val="7030A0"/>
        </w:rPr>
        <w:t xml:space="preserve">   “</w:t>
      </w:r>
      <w:proofErr w:type="spellStart"/>
      <w:r w:rsidRPr="00FC27BA">
        <w:rPr>
          <w:color w:val="7030A0"/>
        </w:rPr>
        <w:t>exp</w:t>
      </w:r>
      <w:proofErr w:type="spellEnd"/>
      <w:r w:rsidRPr="00FC27BA">
        <w:rPr>
          <w:color w:val="7030A0"/>
        </w:rPr>
        <w:t>”</w:t>
      </w:r>
      <w:r w:rsidR="00946ED3" w:rsidRPr="00FC27BA">
        <w:rPr>
          <w:color w:val="7030A0"/>
        </w:rPr>
        <w:t> </w:t>
      </w:r>
      <w:r w:rsidRPr="00FC27BA">
        <w:rPr>
          <w:color w:val="7030A0"/>
        </w:rPr>
        <w:t>: 1559046330</w:t>
      </w:r>
    </w:p>
    <w:p w14:paraId="56BA8133" w14:textId="1EC89DA8" w:rsidR="00340F92" w:rsidRPr="00FC27BA" w:rsidRDefault="00340F92" w:rsidP="00FC27BA">
      <w:pPr>
        <w:pStyle w:val="LISTING"/>
        <w:rPr>
          <w:color w:val="7030A0"/>
        </w:rPr>
      </w:pPr>
      <w:r w:rsidRPr="00FC27BA">
        <w:rPr>
          <w:color w:val="7030A0"/>
        </w:rPr>
        <w:t xml:space="preserve">} </w:t>
      </w:r>
    </w:p>
    <w:p w14:paraId="4BFB7644" w14:textId="2EAE96B5" w:rsidR="00340F92" w:rsidRDefault="00FC27BA" w:rsidP="00FC27BA">
      <w:pPr>
        <w:pStyle w:val="Lgende"/>
        <w:jc w:val="center"/>
      </w:pPr>
      <w:bookmarkStart w:id="89" w:name="_Toc11943159"/>
      <w:r>
        <w:t xml:space="preserve">Listing </w:t>
      </w:r>
      <w:fldSimple w:instr=" SEQ Listing \* ARABIC ">
        <w:r w:rsidR="002D26AA">
          <w:rPr>
            <w:noProof/>
          </w:rPr>
          <w:t>9</w:t>
        </w:r>
      </w:fldSimple>
      <w:r>
        <w:t xml:space="preserve"> - </w:t>
      </w:r>
      <w:r w:rsidRPr="00205D57">
        <w:t xml:space="preserve"> Exemple du </w:t>
      </w:r>
      <w:proofErr w:type="spellStart"/>
      <w:r w:rsidRPr="00205D57">
        <w:t>payload</w:t>
      </w:r>
      <w:proofErr w:type="spellEnd"/>
      <w:r w:rsidRPr="00205D57">
        <w:t xml:space="preserve"> d’un JWT</w:t>
      </w:r>
      <w:bookmarkEnd w:id="89"/>
    </w:p>
    <w:p w14:paraId="406F3415" w14:textId="77777777" w:rsidR="00D23490" w:rsidRDefault="00D23490" w:rsidP="00171D97">
      <w:pPr>
        <w:pStyle w:val="VRAINORMAL"/>
        <w:ind w:firstLine="0"/>
        <w:rPr>
          <w:u w:val="single"/>
        </w:rPr>
      </w:pPr>
    </w:p>
    <w:p w14:paraId="08F4E865" w14:textId="01915B7B" w:rsidR="00340F92" w:rsidRPr="00171D97" w:rsidRDefault="00340F92" w:rsidP="00171D97">
      <w:pPr>
        <w:pStyle w:val="VRAINORMAL"/>
        <w:ind w:firstLine="0"/>
        <w:rPr>
          <w:rFonts w:eastAsiaTheme="minorHAnsi"/>
          <w:u w:val="single"/>
        </w:rPr>
      </w:pPr>
      <w:r w:rsidRPr="00171D97">
        <w:rPr>
          <w:u w:val="single"/>
        </w:rPr>
        <w:t>Signature</w:t>
      </w:r>
    </w:p>
    <w:p w14:paraId="07F5ED3C" w14:textId="631A6334" w:rsidR="00340F92" w:rsidRPr="00171D97" w:rsidRDefault="00340F92" w:rsidP="00171D97">
      <w:pPr>
        <w:pStyle w:val="VRAINORMAL"/>
        <w:ind w:firstLine="0"/>
        <w:rPr>
          <w:rFonts w:eastAsiaTheme="minorHAnsi"/>
        </w:rPr>
      </w:pPr>
      <w:r>
        <w:rPr>
          <w:color w:val="38761D"/>
        </w:rPr>
        <w:t>EiUc5iYOzw8C6JLGUts7E</w:t>
      </w:r>
      <w:r w:rsidR="00946ED3">
        <w:rPr>
          <w:color w:val="38761D"/>
        </w:rPr>
        <w:t>e</w:t>
      </w:r>
      <w:r>
        <w:rPr>
          <w:color w:val="38761D"/>
        </w:rPr>
        <w:t>mm2C7pZhrrEpEhmYGbWjA</w:t>
      </w:r>
    </w:p>
    <w:p w14:paraId="009ABDEA" w14:textId="6553CA43" w:rsidR="00340F92" w:rsidRDefault="00340F92" w:rsidP="00DD0661">
      <w:pPr>
        <w:pStyle w:val="VRAINORMAL"/>
        <w:ind w:firstLine="0"/>
        <w:rPr>
          <w:rFonts w:eastAsiaTheme="minorHAnsi"/>
        </w:rPr>
      </w:pPr>
      <w:r>
        <w:t xml:space="preserve">La signature est un hash composé du header, du </w:t>
      </w:r>
      <w:proofErr w:type="spellStart"/>
      <w:r>
        <w:t>payload</w:t>
      </w:r>
      <w:proofErr w:type="spellEnd"/>
      <w:r>
        <w:t xml:space="preserve">, et pour </w:t>
      </w:r>
      <w:r w:rsidR="00353938">
        <w:t>mon</w:t>
      </w:r>
      <w:r>
        <w:t xml:space="preserve"> implémentation, d’un secret (un secret est une donnée de type texte, contenant une valeur choisie, et qui doit rester secrète). Ce hash est généré à grâce à l’algorithme spécifié dans le header.</w:t>
      </w:r>
    </w:p>
    <w:p w14:paraId="4B746671" w14:textId="77777777" w:rsidR="00340F92" w:rsidRDefault="00340F92" w:rsidP="00171D97">
      <w:pPr>
        <w:pStyle w:val="VRAINORMAL"/>
      </w:pPr>
    </w:p>
    <w:p w14:paraId="4B8ACBE0" w14:textId="64FD85D2" w:rsidR="00340F92" w:rsidRDefault="00171D97" w:rsidP="00171D97">
      <w:pPr>
        <w:pStyle w:val="VRAINORMAL"/>
        <w:ind w:firstLine="0"/>
        <w:jc w:val="center"/>
        <w:rPr>
          <w:rFonts w:eastAsiaTheme="minorHAnsi"/>
        </w:rPr>
      </w:pPr>
      <w:r w:rsidRPr="00171D97">
        <w:rPr>
          <w:color w:val="38761D"/>
        </w:rPr>
        <w:t>Signature</w:t>
      </w:r>
      <w:r w:rsidR="00946ED3">
        <w:rPr>
          <w:color w:val="38761D"/>
        </w:rPr>
        <w:t> </w:t>
      </w:r>
      <w:r>
        <w:t xml:space="preserve">: </w:t>
      </w:r>
      <w:r w:rsidR="00340F92">
        <w:t>HMAC256( base64UrlEncode(</w:t>
      </w:r>
      <w:r w:rsidR="00340F92" w:rsidRPr="00171D97">
        <w:rPr>
          <w:color w:val="CD0100"/>
        </w:rPr>
        <w:t>header</w:t>
      </w:r>
      <w:r w:rsidR="00340F92">
        <w:t xml:space="preserve">) + </w:t>
      </w:r>
      <w:r w:rsidR="00946ED3">
        <w:t>« </w:t>
      </w:r>
      <w:r w:rsidR="00340F92">
        <w:t>.</w:t>
      </w:r>
      <w:r w:rsidR="00946ED3">
        <w:t> »</w:t>
      </w:r>
      <w:r w:rsidR="00340F92">
        <w:t xml:space="preserve"> +  base64UrlEncode(</w:t>
      </w:r>
      <w:proofErr w:type="spellStart"/>
      <w:r w:rsidR="00340F92" w:rsidRPr="00171D97">
        <w:rPr>
          <w:color w:val="A64D79"/>
        </w:rPr>
        <w:t>payload</w:t>
      </w:r>
      <w:proofErr w:type="spellEnd"/>
      <w:r w:rsidR="00340F92">
        <w:t>), secret)</w:t>
      </w:r>
    </w:p>
    <w:p w14:paraId="26BC38FA" w14:textId="77777777" w:rsidR="00340F92" w:rsidRDefault="00340F92" w:rsidP="00340F92"/>
    <w:p w14:paraId="1DE2982D" w14:textId="57169B62" w:rsidR="00340F92" w:rsidRDefault="00171D97" w:rsidP="00171D97">
      <w:pPr>
        <w:pStyle w:val="Titre2"/>
        <w:rPr>
          <w:rFonts w:eastAsiaTheme="minorHAnsi"/>
        </w:rPr>
      </w:pPr>
      <w:bookmarkStart w:id="90" w:name="_Toc12281108"/>
      <w:r>
        <w:t>Implémentation</w:t>
      </w:r>
      <w:bookmarkEnd w:id="90"/>
    </w:p>
    <w:p w14:paraId="07CD6331" w14:textId="6D03BDE0" w:rsidR="00171D97" w:rsidRPr="00171D97" w:rsidRDefault="00340F92" w:rsidP="00DD0661">
      <w:pPr>
        <w:pStyle w:val="VRAINORMAL"/>
        <w:ind w:firstLine="0"/>
        <w:rPr>
          <w:rFonts w:eastAsiaTheme="minorHAnsi"/>
        </w:rPr>
      </w:pPr>
      <w:r>
        <w:t>Le client et le Gateway sont dotés d’un système de rôle, qui permet de définir un niveau de hiérarchie pour l’accès aux ressources. Ce niveau de hiérarchie se découpe de la manière suivante (du rang le plus influent, au moins influent)</w:t>
      </w:r>
      <w:r w:rsidR="00946ED3">
        <w:t> </w:t>
      </w:r>
      <w:r>
        <w:t>:</w:t>
      </w:r>
    </w:p>
    <w:p w14:paraId="49692711" w14:textId="77777777" w:rsidR="00340F92" w:rsidRDefault="00340F92" w:rsidP="00B57F7E">
      <w:pPr>
        <w:pStyle w:val="VRAINORMAL"/>
        <w:numPr>
          <w:ilvl w:val="0"/>
          <w:numId w:val="4"/>
        </w:numPr>
        <w:rPr>
          <w:rFonts w:eastAsiaTheme="minorHAnsi"/>
        </w:rPr>
      </w:pPr>
      <w:r>
        <w:t>SHODAI</w:t>
      </w:r>
    </w:p>
    <w:p w14:paraId="620C8B9E" w14:textId="77777777" w:rsidR="00340F92" w:rsidRDefault="00340F92" w:rsidP="00B57F7E">
      <w:pPr>
        <w:pStyle w:val="VRAINORMAL"/>
        <w:numPr>
          <w:ilvl w:val="0"/>
          <w:numId w:val="4"/>
        </w:numPr>
      </w:pPr>
      <w:r>
        <w:t>SENSEI</w:t>
      </w:r>
    </w:p>
    <w:p w14:paraId="16552170" w14:textId="77777777" w:rsidR="00340F92" w:rsidRDefault="00340F92" w:rsidP="00B57F7E">
      <w:pPr>
        <w:pStyle w:val="VRAINORMAL"/>
        <w:numPr>
          <w:ilvl w:val="0"/>
          <w:numId w:val="4"/>
        </w:numPr>
      </w:pPr>
      <w:r>
        <w:t>MONJI</w:t>
      </w:r>
    </w:p>
    <w:p w14:paraId="5AF094E3" w14:textId="66A3F140" w:rsidR="00340F92" w:rsidRDefault="00340F92" w:rsidP="00B57F7E">
      <w:pPr>
        <w:pStyle w:val="VRAINORMAL"/>
        <w:numPr>
          <w:ilvl w:val="0"/>
          <w:numId w:val="4"/>
        </w:numPr>
      </w:pPr>
      <w:r>
        <w:t>ANYONE</w:t>
      </w:r>
      <w:r w:rsidR="00353938">
        <w:t xml:space="preserve"> (</w:t>
      </w:r>
      <w:r w:rsidR="00353938">
        <w:rPr>
          <w:i/>
          <w:iCs/>
        </w:rPr>
        <w:t>tout le monde</w:t>
      </w:r>
      <w:r w:rsidR="00353938">
        <w:t>)</w:t>
      </w:r>
    </w:p>
    <w:p w14:paraId="6032BC65" w14:textId="50218443" w:rsidR="00340F92" w:rsidRDefault="00340F92" w:rsidP="00D23490">
      <w:pPr>
        <w:pStyle w:val="VRAINORMAL"/>
        <w:ind w:firstLine="0"/>
        <w:rPr>
          <w:rFonts w:eastAsiaTheme="minorHAnsi"/>
        </w:rPr>
      </w:pPr>
      <w:r>
        <w:t xml:space="preserve">Ces niveaux permettent de définir qui pourra accéder à quelle route, côté Gateway, et qui pourra accéder à quelle page, côté client. Une requête émise en direction du Gateway doit </w:t>
      </w:r>
      <w:r w:rsidRPr="00D23490">
        <w:t xml:space="preserve">toujours contenir le </w:t>
      </w:r>
      <w:r w:rsidR="00D23490">
        <w:t>t</w:t>
      </w:r>
      <w:r w:rsidRPr="00D23490">
        <w:t>oken fournit lors de l’authentification, à deux exceptions près</w:t>
      </w:r>
      <w:r w:rsidR="00946ED3">
        <w:t> </w:t>
      </w:r>
      <w:r w:rsidRPr="00D23490">
        <w:t>: La route de création de compte (/user/</w:t>
      </w:r>
      <w:proofErr w:type="spellStart"/>
      <w:r w:rsidRPr="00D23490">
        <w:t>signin</w:t>
      </w:r>
      <w:proofErr w:type="spellEnd"/>
      <w:r w:rsidRPr="00D23490">
        <w:t>) et la route d</w:t>
      </w:r>
      <w:r w:rsidR="00946ED3">
        <w:t>’</w:t>
      </w:r>
      <w:r w:rsidRPr="00D23490">
        <w:t>authentification (/user/</w:t>
      </w:r>
      <w:proofErr w:type="spellStart"/>
      <w:r w:rsidRPr="00D23490">
        <w:t>tokenrequest</w:t>
      </w:r>
      <w:proofErr w:type="spellEnd"/>
      <w:r w:rsidRPr="00D23490">
        <w:t>/), qui sont des routes avec un niveau d’accès ANYONE (n’importe qui peut y accéder).</w:t>
      </w:r>
    </w:p>
    <w:p w14:paraId="15725472" w14:textId="77777777" w:rsidR="00340F92" w:rsidRDefault="00340F92" w:rsidP="00D23490">
      <w:pPr>
        <w:pStyle w:val="VRAINORMAL"/>
      </w:pPr>
    </w:p>
    <w:p w14:paraId="5E1E6684" w14:textId="44AE0941" w:rsidR="00340F92" w:rsidRPr="00D23490" w:rsidRDefault="00340F92" w:rsidP="00D23490">
      <w:pPr>
        <w:rPr>
          <w:rFonts w:eastAsiaTheme="minorHAnsi"/>
          <w:u w:val="single"/>
        </w:rPr>
      </w:pPr>
      <w:r w:rsidRPr="00D23490">
        <w:rPr>
          <w:u w:val="single"/>
        </w:rPr>
        <w:t xml:space="preserve">Demande de </w:t>
      </w:r>
      <w:r w:rsidR="00D23490">
        <w:rPr>
          <w:u w:val="single"/>
        </w:rPr>
        <w:t>t</w:t>
      </w:r>
      <w:r w:rsidRPr="00D23490">
        <w:rPr>
          <w:u w:val="single"/>
        </w:rPr>
        <w:t>oken</w:t>
      </w:r>
    </w:p>
    <w:p w14:paraId="3E90B67F" w14:textId="7C6E94FA" w:rsidR="00340F92" w:rsidRDefault="00340F92" w:rsidP="00D23490">
      <w:pPr>
        <w:pStyle w:val="VRAINORMAL"/>
        <w:ind w:firstLine="0"/>
      </w:pPr>
      <w:r>
        <w:lastRenderedPageBreak/>
        <w:t xml:space="preserve">Lorsqu’un utilisateur souhaite s’authentifier pour accéder à ses ressources, il effectue une demande de </w:t>
      </w:r>
      <w:r w:rsidR="00D23490">
        <w:t>t</w:t>
      </w:r>
      <w:r>
        <w:t>oken au Gateway, cette demande peut se dérouler de deux manières</w:t>
      </w:r>
      <w:r w:rsidR="00946ED3">
        <w:t> </w:t>
      </w:r>
      <w:r>
        <w:t>:</w:t>
      </w:r>
    </w:p>
    <w:p w14:paraId="50B60166" w14:textId="77777777" w:rsidR="00340F92" w:rsidRDefault="00340F92" w:rsidP="00B57F7E">
      <w:pPr>
        <w:pStyle w:val="VRAINORMAL"/>
        <w:numPr>
          <w:ilvl w:val="0"/>
          <w:numId w:val="5"/>
        </w:numPr>
        <w:rPr>
          <w:rFonts w:eastAsiaTheme="minorHAnsi"/>
        </w:rPr>
      </w:pPr>
      <w:r>
        <w:t>Les données d’authentifications ne sont pas valides</w:t>
      </w:r>
    </w:p>
    <w:p w14:paraId="7AF0104D" w14:textId="42386DBA" w:rsidR="00D23490" w:rsidRPr="00D23490" w:rsidRDefault="00340F92" w:rsidP="00B57F7E">
      <w:pPr>
        <w:pStyle w:val="VRAINORMAL"/>
        <w:numPr>
          <w:ilvl w:val="0"/>
          <w:numId w:val="5"/>
        </w:numPr>
        <w:rPr>
          <w:rFonts w:eastAsiaTheme="minorHAnsi" w:cstheme="minorBidi"/>
          <w:szCs w:val="22"/>
        </w:rPr>
      </w:pPr>
      <w:r>
        <w:t>Les données d’authentifications sont valides</w:t>
      </w:r>
    </w:p>
    <w:p w14:paraId="5F5BC855" w14:textId="77777777" w:rsidR="00D23490" w:rsidRDefault="00340F92" w:rsidP="00D23490">
      <w:pPr>
        <w:pStyle w:val="NormalWeb"/>
        <w:keepNext/>
        <w:spacing w:before="0" w:beforeAutospacing="0" w:after="0"/>
        <w:jc w:val="center"/>
      </w:pPr>
      <w:r>
        <w:rPr>
          <w:rFonts w:ascii="Arial" w:hAnsi="Arial" w:cs="Arial"/>
          <w:noProof/>
          <w:color w:val="000000"/>
          <w:sz w:val="22"/>
          <w:szCs w:val="22"/>
          <w:lang w:val="fr-FR" w:eastAsia="fr-FR"/>
        </w:rPr>
        <w:drawing>
          <wp:inline distT="0" distB="0" distL="0" distR="0" wp14:anchorId="1617C562" wp14:editId="526B0B6D">
            <wp:extent cx="5732780" cy="2887345"/>
            <wp:effectExtent l="0" t="0" r="7620" b="0"/>
            <wp:docPr id="7" name="Image 7" descr="https://lh3.googleusercontent.com/rw8LdsGo1ET6G8CIr0P4wwNOuEf34hhYozEzll08ezi2ODggV160LOB4MDw5kgBjdGYgqcUZJwjWv_R3h8n6epgODKpolMkv65RGc1yekF35IwXkkh-zxa6MkmyfXdPeGKeD3ox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3.googleusercontent.com/rw8LdsGo1ET6G8CIr0P4wwNOuEf34hhYozEzll08ezi2ODggV160LOB4MDw5kgBjdGYgqcUZJwjWv_R3h8n6epgODKpolMkv65RGc1yekF35IwXkkh-zxa6MkmyfXdPeGKeD3ox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2780" cy="2887345"/>
                    </a:xfrm>
                    <a:prstGeom prst="rect">
                      <a:avLst/>
                    </a:prstGeom>
                    <a:noFill/>
                    <a:ln>
                      <a:noFill/>
                    </a:ln>
                  </pic:spPr>
                </pic:pic>
              </a:graphicData>
            </a:graphic>
          </wp:inline>
        </w:drawing>
      </w:r>
    </w:p>
    <w:p w14:paraId="0B6E7F57" w14:textId="116F3483" w:rsidR="00340F92" w:rsidRDefault="00D23490" w:rsidP="00D23490">
      <w:pPr>
        <w:pStyle w:val="Lgende"/>
        <w:jc w:val="center"/>
        <w:rPr>
          <w:rFonts w:eastAsiaTheme="minorHAnsi"/>
        </w:rPr>
      </w:pPr>
      <w:bookmarkStart w:id="91" w:name="_Toc12274105"/>
      <w:r>
        <w:t xml:space="preserve">Figure </w:t>
      </w:r>
      <w:fldSimple w:instr=" SEQ Figure \* ARABIC ">
        <w:r w:rsidR="001143A6">
          <w:rPr>
            <w:noProof/>
          </w:rPr>
          <w:t>14</w:t>
        </w:r>
      </w:fldSimple>
      <w:r>
        <w:t xml:space="preserve"> </w:t>
      </w:r>
      <w:r w:rsidR="002635F7">
        <w:t>-</w:t>
      </w:r>
      <w:r>
        <w:t xml:space="preserve"> Authentification d</w:t>
      </w:r>
      <w:r w:rsidR="00946ED3">
        <w:t>’</w:t>
      </w:r>
      <w:r>
        <w:t>un client au serveur</w:t>
      </w:r>
      <w:r w:rsidR="006C2DE8">
        <w:t xml:space="preserve"> (A</w:t>
      </w:r>
      <w:r w:rsidR="003976A3">
        <w:t>V</w:t>
      </w:r>
      <w:r w:rsidR="006C2DE8">
        <w:t>, 2019)</w:t>
      </w:r>
      <w:bookmarkEnd w:id="91"/>
    </w:p>
    <w:p w14:paraId="68B434CE" w14:textId="77777777" w:rsidR="006C2DE8" w:rsidRDefault="006C2DE8" w:rsidP="006C2DE8">
      <w:pPr>
        <w:pStyle w:val="VRAINORMAL"/>
        <w:ind w:firstLine="0"/>
      </w:pPr>
    </w:p>
    <w:p w14:paraId="534ABECF" w14:textId="16FD477B" w:rsidR="00340F92" w:rsidRPr="00353938" w:rsidRDefault="00340F92" w:rsidP="006C2DE8">
      <w:pPr>
        <w:pStyle w:val="VRAINORMAL"/>
        <w:ind w:firstLine="0"/>
      </w:pPr>
      <w:r>
        <w:t xml:space="preserve">Comme présenté dans le schéma ci-dessus, si l’utilisateur fournit des données d’authentification correctes (qui est une paire </w:t>
      </w:r>
      <w:r>
        <w:rPr>
          <w:i/>
          <w:iCs/>
        </w:rPr>
        <w:t>&lt;</w:t>
      </w:r>
      <w:proofErr w:type="spellStart"/>
      <w:r w:rsidR="00D23490">
        <w:rPr>
          <w:i/>
          <w:iCs/>
        </w:rPr>
        <w:t>nomUtilisateur</w:t>
      </w:r>
      <w:r>
        <w:rPr>
          <w:i/>
          <w:iCs/>
        </w:rPr>
        <w:t>,</w:t>
      </w:r>
      <w:r w:rsidR="00D23490">
        <w:rPr>
          <w:i/>
          <w:iCs/>
        </w:rPr>
        <w:t>motDePasse</w:t>
      </w:r>
      <w:proofErr w:type="spellEnd"/>
      <w:r>
        <w:rPr>
          <w:i/>
          <w:iCs/>
        </w:rPr>
        <w:t xml:space="preserve">&gt; </w:t>
      </w:r>
      <w:r>
        <w:t>correcte), le serveur lui fournira un Token d’accès aux ressources, en plus de son nom d’utilisateur, son id d</w:t>
      </w:r>
      <w:r w:rsidR="00946ED3">
        <w:t>’</w:t>
      </w:r>
      <w:r>
        <w:t>utilisateur et de son rôle. Ces informations, une fois reçues par Client sont stockées dans LocalStorage</w:t>
      </w:r>
      <w:r w:rsidR="00D23490">
        <w:t xml:space="preserve">. </w:t>
      </w:r>
      <w:r w:rsidRPr="00353938">
        <w:t>Le LocalStorage permet de stocker de manière persistante et locale des données sous la forme &lt;clé</w:t>
      </w:r>
      <w:r w:rsidR="00946ED3">
        <w:t> </w:t>
      </w:r>
      <w:r w:rsidRPr="00353938">
        <w:t>;valeur&gt;, et ce, même si l’utilisateur ferme son navigateur.</w:t>
      </w:r>
    </w:p>
    <w:p w14:paraId="7586EEC7" w14:textId="77777777" w:rsidR="00340F92" w:rsidRDefault="00340F92" w:rsidP="00340F92">
      <w:pPr>
        <w:spacing w:after="240"/>
      </w:pPr>
    </w:p>
    <w:p w14:paraId="5483317E" w14:textId="77777777" w:rsidR="00340F92" w:rsidRDefault="00340F92" w:rsidP="00340F92">
      <w:pPr>
        <w:pStyle w:val="NormalWeb"/>
        <w:spacing w:before="0" w:beforeAutospacing="0" w:after="0"/>
        <w:rPr>
          <w:rFonts w:eastAsiaTheme="minorHAnsi"/>
        </w:rPr>
      </w:pPr>
      <w:r>
        <w:rPr>
          <w:rStyle w:val="apple-tab-span"/>
          <w:rFonts w:ascii="Arial" w:hAnsi="Arial" w:cs="Arial"/>
          <w:color w:val="000000"/>
          <w:sz w:val="22"/>
          <w:szCs w:val="22"/>
        </w:rPr>
        <w:tab/>
      </w:r>
    </w:p>
    <w:p w14:paraId="36D5FA2C" w14:textId="401934A6" w:rsidR="00340F92" w:rsidRDefault="00340F92" w:rsidP="00340F92">
      <w:pPr>
        <w:rPr>
          <w:u w:val="single"/>
        </w:rPr>
      </w:pPr>
      <w:r>
        <w:br/>
      </w:r>
      <w:r>
        <w:br/>
      </w:r>
      <w:r>
        <w:br/>
      </w:r>
      <w:r w:rsidR="00EA3CEB">
        <w:rPr>
          <w:u w:val="single"/>
        </w:rPr>
        <w:t>Accès à une ressource</w:t>
      </w:r>
    </w:p>
    <w:p w14:paraId="2205983A" w14:textId="77777777" w:rsidR="00EA3CEB" w:rsidRPr="00EA3CEB" w:rsidRDefault="00EA3CEB" w:rsidP="00340F92">
      <w:pPr>
        <w:rPr>
          <w:rFonts w:eastAsiaTheme="minorHAnsi"/>
          <w:u w:val="single"/>
        </w:rPr>
      </w:pPr>
    </w:p>
    <w:p w14:paraId="14520257" w14:textId="77777777" w:rsidR="00D23490" w:rsidRDefault="00340F92" w:rsidP="00D23490">
      <w:pPr>
        <w:pStyle w:val="NormalWeb"/>
        <w:keepNext/>
        <w:spacing w:before="0" w:beforeAutospacing="0" w:after="0"/>
        <w:jc w:val="center"/>
      </w:pPr>
      <w:r>
        <w:rPr>
          <w:rFonts w:ascii="Arial" w:hAnsi="Arial" w:cs="Arial"/>
          <w:noProof/>
          <w:color w:val="000000"/>
          <w:sz w:val="22"/>
          <w:szCs w:val="22"/>
          <w:lang w:val="fr-FR" w:eastAsia="fr-FR"/>
        </w:rPr>
        <w:lastRenderedPageBreak/>
        <w:drawing>
          <wp:inline distT="0" distB="0" distL="0" distR="0" wp14:anchorId="28FBF547" wp14:editId="4826BE28">
            <wp:extent cx="5732780" cy="6102985"/>
            <wp:effectExtent l="0" t="0" r="7620" b="0"/>
            <wp:docPr id="6" name="Image 6" descr="https://lh3.googleusercontent.com/2x-wQATDzrOk_6g5fTWZ_3SEOax5E6ez0VM7h96iU63wwSAAftcSWrQci1C3UFn2lC3kgvzfrlCYPMyZHG65EeUy3oKlm0PgzRzSgQJkYlLMdmjK4PbZw0l_P-3qR5WEXcwk89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3.googleusercontent.com/2x-wQATDzrOk_6g5fTWZ_3SEOax5E6ez0VM7h96iU63wwSAAftcSWrQci1C3UFn2lC3kgvzfrlCYPMyZHG65EeUy3oKlm0PgzRzSgQJkYlLMdmjK4PbZw0l_P-3qR5WEXcwk89rO"/>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2780" cy="6102985"/>
                    </a:xfrm>
                    <a:prstGeom prst="rect">
                      <a:avLst/>
                    </a:prstGeom>
                    <a:noFill/>
                    <a:ln>
                      <a:noFill/>
                    </a:ln>
                  </pic:spPr>
                </pic:pic>
              </a:graphicData>
            </a:graphic>
          </wp:inline>
        </w:drawing>
      </w:r>
    </w:p>
    <w:p w14:paraId="49EB471F" w14:textId="5C83D564" w:rsidR="00340F92" w:rsidRDefault="00D23490" w:rsidP="00D23490">
      <w:pPr>
        <w:pStyle w:val="Lgende"/>
        <w:jc w:val="center"/>
        <w:rPr>
          <w:rFonts w:eastAsiaTheme="minorHAnsi"/>
        </w:rPr>
      </w:pPr>
      <w:bookmarkStart w:id="92" w:name="_Toc12274106"/>
      <w:r>
        <w:t xml:space="preserve">Figure </w:t>
      </w:r>
      <w:fldSimple w:instr=" SEQ Figure \* ARABIC ">
        <w:r w:rsidR="001143A6">
          <w:rPr>
            <w:noProof/>
          </w:rPr>
          <w:t>15</w:t>
        </w:r>
      </w:fldSimple>
      <w:r>
        <w:t xml:space="preserve"> </w:t>
      </w:r>
      <w:r w:rsidR="002635F7">
        <w:t>-</w:t>
      </w:r>
      <w:r>
        <w:t xml:space="preserve"> Cycle de vie d</w:t>
      </w:r>
      <w:r w:rsidR="00946ED3">
        <w:t>’</w:t>
      </w:r>
      <w:r>
        <w:t xml:space="preserve">une requête </w:t>
      </w:r>
      <w:r w:rsidR="006C2DE8">
        <w:t>http (A</w:t>
      </w:r>
      <w:r w:rsidR="003976A3">
        <w:t>V</w:t>
      </w:r>
      <w:r w:rsidR="006C2DE8">
        <w:t>, 2019)</w:t>
      </w:r>
      <w:bookmarkEnd w:id="92"/>
    </w:p>
    <w:p w14:paraId="60DF5B8F" w14:textId="77777777" w:rsidR="00EA3CEB" w:rsidRDefault="00EA3CEB" w:rsidP="00340F92">
      <w:pPr>
        <w:pStyle w:val="NormalWeb"/>
        <w:spacing w:before="0" w:beforeAutospacing="0" w:after="0"/>
        <w:rPr>
          <w:rFonts w:ascii="Arial" w:hAnsi="Arial" w:cs="Arial"/>
          <w:color w:val="000000"/>
          <w:sz w:val="22"/>
          <w:szCs w:val="22"/>
        </w:rPr>
      </w:pPr>
    </w:p>
    <w:p w14:paraId="71359731" w14:textId="7D8D2C9C" w:rsidR="00340F92" w:rsidRDefault="00340F92" w:rsidP="006C2DE8">
      <w:pPr>
        <w:pStyle w:val="VRAINORMAL"/>
        <w:ind w:firstLine="0"/>
        <w:rPr>
          <w:rFonts w:eastAsiaTheme="minorHAnsi"/>
        </w:rPr>
      </w:pPr>
      <w:r>
        <w:t xml:space="preserve">Lorsqu’un utilisateur souhaite accéder à une ressource, le Client va émettre une requête </w:t>
      </w:r>
      <w:r w:rsidR="00946ED3">
        <w:t>http</w:t>
      </w:r>
      <w:r>
        <w:t xml:space="preserve"> en direction du Gateway. Comme spécifié plus haut, chaque requête émise doit être accompagné d’un Token. Pour ce faire, </w:t>
      </w:r>
      <w:r w:rsidR="00EA3CEB">
        <w:t xml:space="preserve">j’ai </w:t>
      </w:r>
      <w:r>
        <w:t xml:space="preserve">mis en place un service d’interception de requête </w:t>
      </w:r>
      <w:r w:rsidR="00946ED3">
        <w:t>http</w:t>
      </w:r>
      <w:r>
        <w:t xml:space="preserve">. </w:t>
      </w:r>
    </w:p>
    <w:p w14:paraId="2FCE5EAF" w14:textId="77777777" w:rsidR="00EA3CEB" w:rsidRDefault="00EA3CEB" w:rsidP="00EA3CEB">
      <w:pPr>
        <w:pStyle w:val="VRAINORMAL"/>
        <w:ind w:firstLine="0"/>
      </w:pPr>
    </w:p>
    <w:p w14:paraId="131AFE99" w14:textId="7CD6A7B1" w:rsidR="00340F92" w:rsidRPr="00EA3CEB" w:rsidRDefault="00340F92" w:rsidP="00EA3CEB">
      <w:pPr>
        <w:pStyle w:val="VRAINORMAL"/>
        <w:ind w:firstLine="0"/>
        <w:rPr>
          <w:rFonts w:eastAsiaTheme="minorHAnsi"/>
          <w:u w:val="single"/>
        </w:rPr>
      </w:pPr>
      <w:r w:rsidRPr="00EA3CEB">
        <w:rPr>
          <w:u w:val="single"/>
        </w:rPr>
        <w:t xml:space="preserve">Angular Services </w:t>
      </w:r>
      <w:r w:rsidR="00946ED3">
        <w:rPr>
          <w:u w:val="single"/>
        </w:rPr>
        <w:t>–</w:t>
      </w:r>
      <w:r w:rsidRPr="00EA3CEB">
        <w:rPr>
          <w:u w:val="single"/>
        </w:rPr>
        <w:t xml:space="preserve"> JWT </w:t>
      </w:r>
      <w:proofErr w:type="spellStart"/>
      <w:r w:rsidRPr="00EA3CEB">
        <w:rPr>
          <w:u w:val="single"/>
        </w:rPr>
        <w:t>Interceptor</w:t>
      </w:r>
      <w:proofErr w:type="spellEnd"/>
    </w:p>
    <w:p w14:paraId="25A5CBED" w14:textId="40D84140" w:rsidR="00340F92" w:rsidRDefault="00340F92" w:rsidP="00DD0661">
      <w:pPr>
        <w:pStyle w:val="VRAINORMAL"/>
        <w:ind w:firstLine="0"/>
      </w:pPr>
      <w:r>
        <w:lastRenderedPageBreak/>
        <w:t>Ce service permet d’intercepter chaque requête émise, et mettre le token stocké dans le LocalStorage dans les headers.</w:t>
      </w:r>
      <w:r w:rsidR="00EA3CEB">
        <w:t xml:space="preserve"> </w:t>
      </w:r>
      <w:r>
        <w:t>Ainsi, cela nous permet de ne pas surcharger tous les autres services.</w:t>
      </w:r>
      <w:r w:rsidR="00EA3CEB">
        <w:t xml:space="preserve"> </w:t>
      </w:r>
    </w:p>
    <w:p w14:paraId="13B5FF35" w14:textId="6AC9EF57" w:rsidR="00340F92" w:rsidRPr="00EA3CEB" w:rsidRDefault="00340F92" w:rsidP="00EA3CEB">
      <w:pPr>
        <w:pStyle w:val="VRAINORMAL"/>
        <w:rPr>
          <w:rFonts w:eastAsiaTheme="minorHAnsi"/>
        </w:rPr>
      </w:pPr>
      <w:r>
        <w:t xml:space="preserve">A partir de </w:t>
      </w:r>
      <w:r w:rsidR="00353938">
        <w:t>là</w:t>
      </w:r>
      <w:r>
        <w:t>, le serveur peut nous répondre de trois manières différentes</w:t>
      </w:r>
      <w:r w:rsidR="00946ED3">
        <w:t> </w:t>
      </w:r>
      <w:r>
        <w:t xml:space="preserve">: </w:t>
      </w:r>
    </w:p>
    <w:tbl>
      <w:tblPr>
        <w:tblW w:w="9026" w:type="dxa"/>
        <w:tblCellMar>
          <w:top w:w="15" w:type="dxa"/>
          <w:left w:w="15" w:type="dxa"/>
          <w:bottom w:w="15" w:type="dxa"/>
          <w:right w:w="15" w:type="dxa"/>
        </w:tblCellMar>
        <w:tblLook w:val="04A0" w:firstRow="1" w:lastRow="0" w:firstColumn="1" w:lastColumn="0" w:noHBand="0" w:noVBand="1"/>
      </w:tblPr>
      <w:tblGrid>
        <w:gridCol w:w="3598"/>
        <w:gridCol w:w="5428"/>
      </w:tblGrid>
      <w:tr w:rsidR="00340F92" w14:paraId="01EA311F"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0C5E0F" w14:textId="77777777" w:rsidR="00340F92" w:rsidRDefault="00340F92" w:rsidP="00353938">
            <w:pPr>
              <w:pStyle w:val="VRAINORMAL"/>
              <w:ind w:firstLine="0"/>
              <w:rPr>
                <w:rFonts w:eastAsiaTheme="minorHAnsi"/>
              </w:rPr>
            </w:pPr>
            <w:r>
              <w:t>Code de la répon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13C12" w14:textId="77777777" w:rsidR="00340F92" w:rsidRDefault="00340F92" w:rsidP="00353938">
            <w:pPr>
              <w:pStyle w:val="VRAINORMAL"/>
              <w:ind w:firstLine="0"/>
            </w:pPr>
            <w:r>
              <w:t>Description</w:t>
            </w:r>
          </w:p>
        </w:tc>
      </w:tr>
      <w:tr w:rsidR="00340F92" w14:paraId="188BAA40"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6B16AE" w14:textId="77777777" w:rsidR="00340F92" w:rsidRDefault="00340F92" w:rsidP="00353938">
            <w:pPr>
              <w:pStyle w:val="VRAINORMAL"/>
              <w:ind w:firstLine="0"/>
            </w:pPr>
            <w:r>
              <w:t>Aut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51CF53" w14:textId="1EB92854" w:rsidR="00340F92" w:rsidRDefault="00340F92" w:rsidP="00353938">
            <w:pPr>
              <w:pStyle w:val="VRAINORMAL"/>
              <w:ind w:firstLine="0"/>
            </w:pPr>
            <w:r>
              <w:t xml:space="preserve">Succès </w:t>
            </w:r>
            <w:r w:rsidR="00946ED3">
              <w:t>–</w:t>
            </w:r>
            <w:r>
              <w:t xml:space="preserve"> Optionnel</w:t>
            </w:r>
            <w:r w:rsidR="00946ED3">
              <w:t> </w:t>
            </w:r>
            <w:r>
              <w:t>: Contenu</w:t>
            </w:r>
          </w:p>
        </w:tc>
      </w:tr>
      <w:tr w:rsidR="00340F92" w14:paraId="6E3AC0EC"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0F1FE8" w14:textId="77777777" w:rsidR="00340F92" w:rsidRDefault="00340F92" w:rsidP="00353938">
            <w:pPr>
              <w:pStyle w:val="VRAINORMAL"/>
              <w:ind w:firstLine="0"/>
            </w:pPr>
            <w:r>
              <w:t>4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47EC22" w14:textId="77777777" w:rsidR="00340F92" w:rsidRDefault="00340F92" w:rsidP="00353938">
            <w:pPr>
              <w:pStyle w:val="VRAINORMAL"/>
              <w:ind w:firstLine="0"/>
            </w:pPr>
            <w:r>
              <w:t>Non autorisé</w:t>
            </w:r>
          </w:p>
        </w:tc>
      </w:tr>
      <w:tr w:rsidR="00340F92" w14:paraId="5A9B8702"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07FF37" w14:textId="77777777" w:rsidR="00340F92" w:rsidRDefault="00340F92" w:rsidP="00353938">
            <w:pPr>
              <w:pStyle w:val="VRAINORMAL"/>
              <w:ind w:firstLine="0"/>
            </w:pPr>
            <w:r>
              <w:t>4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D6C6F5" w14:textId="77777777" w:rsidR="00340F92" w:rsidRDefault="00340F92" w:rsidP="00353938">
            <w:pPr>
              <w:pStyle w:val="VRAINORMAL"/>
              <w:ind w:firstLine="0"/>
            </w:pPr>
            <w:r>
              <w:t>Interdiction d’accès</w:t>
            </w:r>
          </w:p>
        </w:tc>
      </w:tr>
    </w:tbl>
    <w:p w14:paraId="1B97480C" w14:textId="77777777" w:rsidR="00340F92" w:rsidRDefault="00340F92" w:rsidP="00340F92"/>
    <w:p w14:paraId="15B3B28E" w14:textId="622E8BC2" w:rsidR="00340F92" w:rsidRPr="00353938" w:rsidRDefault="00340F92" w:rsidP="00353938">
      <w:pPr>
        <w:pStyle w:val="VRAINORMAL"/>
        <w:ind w:firstLine="0"/>
        <w:rPr>
          <w:rFonts w:eastAsiaTheme="minorHAnsi"/>
          <w:u w:val="single"/>
        </w:rPr>
      </w:pPr>
      <w:r w:rsidRPr="00353938">
        <w:rPr>
          <w:u w:val="single"/>
        </w:rPr>
        <w:t xml:space="preserve">Angular Services </w:t>
      </w:r>
      <w:r w:rsidR="00946ED3">
        <w:rPr>
          <w:u w:val="single"/>
        </w:rPr>
        <w:t>–</w:t>
      </w:r>
      <w:r w:rsidRPr="00353938">
        <w:rPr>
          <w:u w:val="single"/>
        </w:rPr>
        <w:t xml:space="preserve"> </w:t>
      </w:r>
      <w:proofErr w:type="spellStart"/>
      <w:r w:rsidRPr="00353938">
        <w:rPr>
          <w:u w:val="single"/>
        </w:rPr>
        <w:t>Error</w:t>
      </w:r>
      <w:proofErr w:type="spellEnd"/>
      <w:r w:rsidRPr="00353938">
        <w:rPr>
          <w:u w:val="single"/>
        </w:rPr>
        <w:t xml:space="preserve"> </w:t>
      </w:r>
      <w:proofErr w:type="spellStart"/>
      <w:r w:rsidRPr="00353938">
        <w:rPr>
          <w:u w:val="single"/>
        </w:rPr>
        <w:t>Interceptor</w:t>
      </w:r>
      <w:proofErr w:type="spellEnd"/>
    </w:p>
    <w:p w14:paraId="02CB7844" w14:textId="2EB48205" w:rsidR="00340F92" w:rsidRPr="00353938" w:rsidRDefault="00353938" w:rsidP="00DD0661">
      <w:pPr>
        <w:pStyle w:val="VRAINORMAL"/>
        <w:ind w:firstLine="0"/>
        <w:rPr>
          <w:rFonts w:eastAsiaTheme="minorHAnsi"/>
        </w:rPr>
      </w:pPr>
      <w:r>
        <w:t>J’ai</w:t>
      </w:r>
      <w:r w:rsidR="00340F92">
        <w:t xml:space="preserve"> aussi mis en place un service d’interception des erreurs, ce services colle un objet de type “Observable” </w:t>
      </w:r>
      <w:hyperlink r:id="rId28" w:history="1">
        <w:r w:rsidR="00340F92">
          <w:rPr>
            <w:rStyle w:val="Lienhypertexte"/>
            <w:rFonts w:ascii="Arial" w:hAnsi="Arial" w:cs="Arial"/>
            <w:color w:val="1155CC"/>
            <w:sz w:val="22"/>
            <w:szCs w:val="22"/>
          </w:rPr>
          <w:t>https</w:t>
        </w:r>
        <w:r w:rsidR="00946ED3">
          <w:rPr>
            <w:rStyle w:val="Lienhypertexte"/>
            <w:rFonts w:ascii="Arial" w:hAnsi="Arial" w:cs="Arial"/>
            <w:color w:val="1155CC"/>
            <w:sz w:val="22"/>
            <w:szCs w:val="22"/>
          </w:rPr>
          <w:t> </w:t>
        </w:r>
        <w:r w:rsidR="00340F92">
          <w:rPr>
            <w:rStyle w:val="Lienhypertexte"/>
            <w:rFonts w:ascii="Arial" w:hAnsi="Arial" w:cs="Arial"/>
            <w:color w:val="1155CC"/>
            <w:sz w:val="22"/>
            <w:szCs w:val="22"/>
          </w:rPr>
          <w:t>://angular.io/guide/observables</w:t>
        </w:r>
      </w:hyperlink>
      <w:r w:rsidR="00340F92">
        <w:t xml:space="preserve">  A nos requête émises, et lorsque </w:t>
      </w:r>
      <w:proofErr w:type="spellStart"/>
      <w:r w:rsidR="00340F92">
        <w:t>celles ci</w:t>
      </w:r>
      <w:proofErr w:type="spellEnd"/>
      <w:r w:rsidR="00340F92">
        <w:t xml:space="preserve"> reçoivent une réponse du serveur, le code d’erreur reçu est intercepté par ce service. Cela nous permet de centraliser tous les retours de requête en provenance du Gateway, et de pouvoir gérer les codes d’erreurs 401 et 403 (Si le serveur renvoie un de ces deux codes, il détruit l’utilisateur de LocalStorage (fait office de déconnexion), ce qui compromet son Token).</w:t>
      </w:r>
    </w:p>
    <w:p w14:paraId="40F41A87" w14:textId="5BCC6BA2" w:rsidR="00340F92" w:rsidRPr="00353938" w:rsidRDefault="00340F92" w:rsidP="00DD0661">
      <w:pPr>
        <w:pStyle w:val="VRAINORMAL"/>
        <w:ind w:firstLine="0"/>
        <w:rPr>
          <w:rFonts w:eastAsiaTheme="minorHAnsi"/>
        </w:rPr>
      </w:pPr>
      <w:r>
        <w:t xml:space="preserve">En ce qui concerne le serveur, chaque route est précédé de ce qu’on </w:t>
      </w:r>
      <w:proofErr w:type="spellStart"/>
      <w:r>
        <w:t>appel</w:t>
      </w:r>
      <w:proofErr w:type="spellEnd"/>
      <w:r>
        <w:t xml:space="preserve"> un “</w:t>
      </w:r>
      <w:proofErr w:type="spellStart"/>
      <w:r>
        <w:t>before</w:t>
      </w:r>
      <w:proofErr w:type="spellEnd"/>
      <w:r>
        <w:t xml:space="preserve"> </w:t>
      </w:r>
      <w:proofErr w:type="spellStart"/>
      <w:r>
        <w:t>handler</w:t>
      </w:r>
      <w:proofErr w:type="spellEnd"/>
      <w:r>
        <w:t>” (un petit bout de code qui s</w:t>
      </w:r>
      <w:r w:rsidR="00946ED3">
        <w:t>’</w:t>
      </w:r>
      <w:r>
        <w:t xml:space="preserve">exécute avant le code principale de la route). Ce </w:t>
      </w:r>
      <w:proofErr w:type="spellStart"/>
      <w:r>
        <w:t>handler</w:t>
      </w:r>
      <w:proofErr w:type="spellEnd"/>
      <w:r>
        <w:t xml:space="preserve"> s’assure que l’entête de la requête contient bien un Token valide. Cette validité dépend de plusieurs facteurs</w:t>
      </w:r>
      <w:r w:rsidR="00946ED3">
        <w:t> </w:t>
      </w:r>
      <w:r>
        <w:t>:</w:t>
      </w:r>
    </w:p>
    <w:p w14:paraId="6FAA9065" w14:textId="7C2B971B" w:rsidR="00340F92" w:rsidRDefault="00340F92" w:rsidP="00B57F7E">
      <w:pPr>
        <w:pStyle w:val="VRAINORMAL"/>
        <w:numPr>
          <w:ilvl w:val="0"/>
          <w:numId w:val="6"/>
        </w:numPr>
        <w:rPr>
          <w:rFonts w:eastAsiaTheme="minorHAnsi"/>
        </w:rPr>
      </w:pPr>
      <w:r>
        <w:t xml:space="preserve">Le Token est-il contenu dans les en-tête </w:t>
      </w:r>
      <w:r w:rsidR="00946ED3">
        <w:t>http </w:t>
      </w:r>
      <w:r>
        <w:t>?</w:t>
      </w:r>
    </w:p>
    <w:p w14:paraId="7D726D58" w14:textId="4B5F8AFF" w:rsidR="00340F92" w:rsidRDefault="00340F92" w:rsidP="00B57F7E">
      <w:pPr>
        <w:pStyle w:val="VRAINORMAL"/>
        <w:numPr>
          <w:ilvl w:val="0"/>
          <w:numId w:val="6"/>
        </w:numPr>
      </w:pPr>
      <w:r>
        <w:t xml:space="preserve">La Date d’expiration du Token </w:t>
      </w:r>
      <w:r w:rsidR="00353938">
        <w:t>excède-t-elle</w:t>
      </w:r>
      <w:r>
        <w:t xml:space="preserve"> la date de réception de la requête</w:t>
      </w:r>
      <w:r w:rsidR="00946ED3">
        <w:t> </w:t>
      </w:r>
      <w:r>
        <w:t>?</w:t>
      </w:r>
    </w:p>
    <w:p w14:paraId="29D9D683" w14:textId="3C61B5F8" w:rsidR="00340F92" w:rsidRDefault="00340F92" w:rsidP="00B57F7E">
      <w:pPr>
        <w:pStyle w:val="VRAINORMAL"/>
        <w:numPr>
          <w:ilvl w:val="0"/>
          <w:numId w:val="6"/>
        </w:numPr>
      </w:pPr>
      <w:r>
        <w:t>Le Token est-il décodable avec la clé secrète</w:t>
      </w:r>
      <w:r w:rsidR="00946ED3">
        <w:t> </w:t>
      </w:r>
      <w:r>
        <w:t>? (Intégrité du token)</w:t>
      </w:r>
    </w:p>
    <w:p w14:paraId="250717B7" w14:textId="77777777" w:rsidR="00340F92" w:rsidRDefault="00340F92" w:rsidP="00353938">
      <w:pPr>
        <w:pStyle w:val="VRAINORMAL"/>
      </w:pPr>
    </w:p>
    <w:p w14:paraId="1C257CD5" w14:textId="7E17E885" w:rsidR="00340F92" w:rsidRDefault="00340F92" w:rsidP="00DD0661">
      <w:pPr>
        <w:pStyle w:val="VRAINORMAL"/>
        <w:ind w:firstLine="0"/>
        <w:rPr>
          <w:rFonts w:eastAsiaTheme="minorHAnsi"/>
        </w:rPr>
      </w:pPr>
      <w:r>
        <w:t>Token non valide</w:t>
      </w:r>
    </w:p>
    <w:p w14:paraId="6532B771" w14:textId="7EAFFBCB" w:rsidR="00340F92" w:rsidRDefault="00340F92" w:rsidP="00353938">
      <w:pPr>
        <w:pStyle w:val="VRAINORMAL"/>
      </w:pPr>
      <w:r>
        <w:t>le Gateway renvoie un code d’erreur (401)  Non autorisé, ce qui signifie que l’utilisateur n’est pas authentifié et qu’il doit l’être pour continuer. Si le token est valide mais que le rang contenu dans les “Claims” du token ne lui permet pas d</w:t>
      </w:r>
      <w:r w:rsidR="00946ED3">
        <w:t>’</w:t>
      </w:r>
      <w:r>
        <w:t xml:space="preserve">accéder à la route désiré, le Gateway </w:t>
      </w:r>
      <w:r>
        <w:lastRenderedPageBreak/>
        <w:t xml:space="preserve">renverra le code d’erreur (403)  Interdiction d’accès, ce qui signifie que l’utilisateur n’a pas les droits requis pour accéder à la ressource (Dans notre cas, une erreur de type 403 ne devrait pas arriver si l’utilisateur utilise le site de manière conventionnelle, car les accès sont aussi gérer côté client. De ce fait, lors d’une erreur 403, l’utilisateur est intentionnellement déconnecté du service). </w:t>
      </w:r>
    </w:p>
    <w:p w14:paraId="65B44F80" w14:textId="77777777" w:rsidR="00340F92" w:rsidRDefault="00340F92" w:rsidP="00340F92"/>
    <w:p w14:paraId="515ADF74" w14:textId="77777777" w:rsidR="00340F92" w:rsidRDefault="00340F92" w:rsidP="00340F92">
      <w:pPr>
        <w:pStyle w:val="NormalWeb"/>
        <w:spacing w:before="0" w:beforeAutospacing="0" w:after="0"/>
        <w:rPr>
          <w:rFonts w:eastAsiaTheme="minorHAnsi"/>
        </w:rPr>
      </w:pPr>
      <w:r>
        <w:rPr>
          <w:rFonts w:ascii="Arial" w:hAnsi="Arial" w:cs="Arial"/>
          <w:i/>
          <w:iCs/>
          <w:color w:val="000000"/>
          <w:sz w:val="22"/>
          <w:szCs w:val="22"/>
          <w:u w:val="single"/>
        </w:rPr>
        <w:t>Token valide</w:t>
      </w:r>
    </w:p>
    <w:p w14:paraId="263B4BF2" w14:textId="77777777" w:rsidR="00340F92" w:rsidRDefault="00340F92" w:rsidP="00353938">
      <w:pPr>
        <w:pStyle w:val="VRAINORMAL"/>
        <w:ind w:firstLine="0"/>
      </w:pPr>
      <w:r>
        <w:t>Le serveur traite la requête, et renvoi le contenu avec un code de réponse (200)</w:t>
      </w:r>
    </w:p>
    <w:p w14:paraId="01B2DE09" w14:textId="20A3608A" w:rsidR="00340F92" w:rsidRPr="00353938" w:rsidRDefault="00340F92" w:rsidP="00353938">
      <w:pPr>
        <w:pStyle w:val="VRAINORMAL"/>
        <w:ind w:firstLine="0"/>
      </w:pPr>
      <w:r>
        <w:rPr>
          <w:b/>
          <w:bCs/>
        </w:rPr>
        <w:t>Accès à page route Client</w:t>
      </w:r>
    </w:p>
    <w:p w14:paraId="45FCC195" w14:textId="1795F3F5" w:rsidR="00340F92" w:rsidRDefault="00340F92" w:rsidP="00353938">
      <w:pPr>
        <w:pStyle w:val="VRAINORMAL"/>
        <w:ind w:firstLine="0"/>
      </w:pPr>
      <w:r>
        <w:rPr>
          <w:i/>
          <w:iCs/>
          <w:u w:val="single"/>
        </w:rPr>
        <w:t xml:space="preserve">Angular </w:t>
      </w:r>
      <w:proofErr w:type="spellStart"/>
      <w:r>
        <w:rPr>
          <w:i/>
          <w:iCs/>
          <w:u w:val="single"/>
        </w:rPr>
        <w:t>Guard</w:t>
      </w:r>
      <w:proofErr w:type="spellEnd"/>
      <w:r>
        <w:rPr>
          <w:i/>
          <w:iCs/>
          <w:u w:val="single"/>
        </w:rPr>
        <w:t xml:space="preserve"> </w:t>
      </w:r>
      <w:r w:rsidR="00946ED3">
        <w:rPr>
          <w:i/>
          <w:iCs/>
          <w:u w:val="single"/>
        </w:rPr>
        <w:t>–</w:t>
      </w:r>
      <w:r>
        <w:rPr>
          <w:i/>
          <w:iCs/>
          <w:u w:val="single"/>
        </w:rPr>
        <w:t xml:space="preserve"> Authentification</w:t>
      </w:r>
    </w:p>
    <w:p w14:paraId="0C9B4175" w14:textId="5A39131A" w:rsidR="00340F92" w:rsidRDefault="00340F92" w:rsidP="00353938">
      <w:pPr>
        <w:pStyle w:val="VRAINORMAL"/>
        <w:ind w:firstLine="0"/>
      </w:pPr>
      <w:r>
        <w:t xml:space="preserve">Lorsqu’un utilisateur souhaite accéder à une route, un “Authentification </w:t>
      </w:r>
      <w:proofErr w:type="spellStart"/>
      <w:r>
        <w:t>Guard</w:t>
      </w:r>
      <w:proofErr w:type="spellEnd"/>
      <w:r>
        <w:t xml:space="preserve">” (qu’on pourrait apparenter au </w:t>
      </w:r>
      <w:proofErr w:type="spellStart"/>
      <w:r>
        <w:rPr>
          <w:i/>
          <w:iCs/>
        </w:rPr>
        <w:t>before</w:t>
      </w:r>
      <w:proofErr w:type="spellEnd"/>
      <w:r>
        <w:rPr>
          <w:i/>
          <w:iCs/>
        </w:rPr>
        <w:t xml:space="preserve"> </w:t>
      </w:r>
      <w:proofErr w:type="spellStart"/>
      <w:r>
        <w:rPr>
          <w:i/>
          <w:iCs/>
        </w:rPr>
        <w:t>handler</w:t>
      </w:r>
      <w:proofErr w:type="spellEnd"/>
      <w:r>
        <w:t xml:space="preserve"> du Gateway) regarde si l’utilisateur remplit les conditions nécessaire pour y accéder. Il y a deux conditions</w:t>
      </w:r>
      <w:r w:rsidR="00946ED3">
        <w:t> </w:t>
      </w:r>
      <w:r>
        <w:t xml:space="preserve">: </w:t>
      </w:r>
    </w:p>
    <w:p w14:paraId="77A771C6" w14:textId="77777777" w:rsidR="00340F92" w:rsidRDefault="00340F92" w:rsidP="00353938">
      <w:pPr>
        <w:pStyle w:val="VRAINORMAL"/>
        <w:ind w:firstLine="0"/>
        <w:rPr>
          <w:rFonts w:eastAsiaTheme="minorHAnsi"/>
        </w:rPr>
      </w:pPr>
      <w:r>
        <w:t>Être connecté</w:t>
      </w:r>
    </w:p>
    <w:p w14:paraId="6DC4A520" w14:textId="77777777" w:rsidR="00340F92" w:rsidRDefault="00340F92" w:rsidP="00353938">
      <w:pPr>
        <w:pStyle w:val="VRAINORMAL"/>
        <w:ind w:firstLine="0"/>
      </w:pPr>
      <w:r>
        <w:t xml:space="preserve">Avoir le </w:t>
      </w:r>
      <w:proofErr w:type="spellStart"/>
      <w:r>
        <w:t>role</w:t>
      </w:r>
      <w:proofErr w:type="spellEnd"/>
      <w:r>
        <w:t xml:space="preserve"> requis pour accéder à la route </w:t>
      </w:r>
    </w:p>
    <w:p w14:paraId="08E591D7" w14:textId="146C440A" w:rsidR="00340F92" w:rsidRDefault="00340F92" w:rsidP="00353938">
      <w:pPr>
        <w:pStyle w:val="VRAINORMAL"/>
        <w:ind w:firstLine="0"/>
        <w:rPr>
          <w:rFonts w:eastAsiaTheme="minorHAnsi"/>
        </w:rPr>
      </w:pPr>
      <w:r>
        <w:t>Si la première condition n’est pas respectée, l’utilisateur est automatiquement renvoyé sur la page de connexion. Quant à la deuxième condition, si elle n’est pas respecté, l’utilisateur est renvoyé à la page d</w:t>
      </w:r>
      <w:r w:rsidR="00946ED3">
        <w:t>’</w:t>
      </w:r>
      <w:r>
        <w:t>accueil.</w:t>
      </w:r>
    </w:p>
    <w:p w14:paraId="4E31EBD3" w14:textId="3D5FF616" w:rsidR="004F222C" w:rsidRDefault="00340F92" w:rsidP="00353938">
      <w:pPr>
        <w:pStyle w:val="VRAINORMAL"/>
        <w:ind w:firstLine="0"/>
      </w:pPr>
      <w:r>
        <w:t>De cette manière, nous nous évitons des problèmes ingérables d’accès aux ressources non autorisé (ex</w:t>
      </w:r>
      <w:r w:rsidR="00946ED3">
        <w:t> </w:t>
      </w:r>
      <w:r>
        <w:t xml:space="preserve">: l’utilisateur accède à une route qui lui est restreinte, et envoi une requête avec des privilège insuffisant au serveur). </w:t>
      </w:r>
    </w:p>
    <w:p w14:paraId="091DDAA3" w14:textId="77777777" w:rsidR="004F222C" w:rsidRDefault="004F222C">
      <w:pPr>
        <w:spacing w:after="160" w:line="259" w:lineRule="auto"/>
      </w:pPr>
      <w:r>
        <w:br w:type="page"/>
      </w:r>
    </w:p>
    <w:p w14:paraId="783044C9" w14:textId="77777777" w:rsidR="004F222C" w:rsidRPr="004F222C" w:rsidRDefault="004F222C" w:rsidP="00B966C5">
      <w:pPr>
        <w:pStyle w:val="Titre1"/>
      </w:pPr>
      <w:bookmarkStart w:id="93" w:name="_Toc12281109"/>
      <w:r w:rsidRPr="004F222C">
        <w:lastRenderedPageBreak/>
        <w:t>Les abonnements</w:t>
      </w:r>
      <w:bookmarkEnd w:id="93"/>
    </w:p>
    <w:p w14:paraId="6ECBCCDA" w14:textId="77777777" w:rsidR="004F222C" w:rsidRPr="004F222C" w:rsidRDefault="004F222C" w:rsidP="004F222C"/>
    <w:p w14:paraId="1B7EAE86" w14:textId="688413CA" w:rsidR="004F222C" w:rsidRPr="004F222C" w:rsidRDefault="004F222C" w:rsidP="004F222C">
      <w:pPr>
        <w:jc w:val="both"/>
      </w:pPr>
      <w:r w:rsidRPr="004F222C">
        <w:rPr>
          <w:rFonts w:ascii="Arial" w:hAnsi="Arial" w:cs="Arial"/>
          <w:color w:val="000000"/>
          <w:sz w:val="22"/>
          <w:szCs w:val="22"/>
        </w:rPr>
        <w:t>Pour pouvoir gérer de manière efficace quelles utilisateurs suivaient un programme, nous avons mis en place un système d’abonnement aux programmes, qui permet les choses suivantes</w:t>
      </w:r>
      <w:r w:rsidR="00946ED3">
        <w:rPr>
          <w:rFonts w:ascii="Arial" w:hAnsi="Arial" w:cs="Arial"/>
          <w:color w:val="000000"/>
          <w:sz w:val="22"/>
          <w:szCs w:val="22"/>
        </w:rPr>
        <w:t> </w:t>
      </w:r>
      <w:r w:rsidRPr="004F222C">
        <w:rPr>
          <w:rFonts w:ascii="Arial" w:hAnsi="Arial" w:cs="Arial"/>
          <w:color w:val="000000"/>
          <w:sz w:val="22"/>
          <w:szCs w:val="22"/>
        </w:rPr>
        <w:t>:</w:t>
      </w:r>
    </w:p>
    <w:p w14:paraId="65FA10BC" w14:textId="77777777" w:rsidR="004F222C" w:rsidRPr="004F222C" w:rsidRDefault="004F222C" w:rsidP="004F222C"/>
    <w:p w14:paraId="4560F621"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Garder un suivi de son évolution sur un kata (Nombre d’essai, solution, etc..)</w:t>
      </w:r>
    </w:p>
    <w:p w14:paraId="33CF372A"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Garder un suivi de son évolution sur un programme spécifique</w:t>
      </w:r>
    </w:p>
    <w:p w14:paraId="2F8424AB"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 xml:space="preserve">Protéger un programme d’un mot de passe </w:t>
      </w:r>
    </w:p>
    <w:p w14:paraId="7B7F88DD"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Avoir une page “Mes abonnements”</w:t>
      </w:r>
    </w:p>
    <w:p w14:paraId="66B270D5"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669F809B"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1015A35C"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2928CD3A"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1D55E484" w14:textId="77777777" w:rsidR="004F222C" w:rsidRPr="004F222C" w:rsidRDefault="004F222C" w:rsidP="004F222C"/>
    <w:p w14:paraId="59D853A0" w14:textId="77777777" w:rsidR="004F222C" w:rsidRPr="004F222C" w:rsidRDefault="004F222C" w:rsidP="004F222C"/>
    <w:p w14:paraId="5B0D1231" w14:textId="77777777" w:rsidR="004F222C" w:rsidRPr="004F222C" w:rsidRDefault="004F222C" w:rsidP="004F222C">
      <w:pPr>
        <w:jc w:val="both"/>
      </w:pPr>
      <w:r w:rsidRPr="004F222C">
        <w:rPr>
          <w:rFonts w:ascii="Arial" w:hAnsi="Arial" w:cs="Arial"/>
          <w:color w:val="000000"/>
          <w:sz w:val="22"/>
          <w:szCs w:val="22"/>
        </w:rPr>
        <w:t>Expliquer comment marchent les abonnements, comment l’</w:t>
      </w:r>
      <w:proofErr w:type="spellStart"/>
      <w:r w:rsidRPr="004F222C">
        <w:rPr>
          <w:rFonts w:ascii="Arial" w:hAnsi="Arial" w:cs="Arial"/>
          <w:color w:val="000000"/>
          <w:sz w:val="22"/>
          <w:szCs w:val="22"/>
        </w:rPr>
        <w:t>utilisteur</w:t>
      </w:r>
      <w:proofErr w:type="spellEnd"/>
      <w:r w:rsidRPr="004F222C">
        <w:rPr>
          <w:rFonts w:ascii="Arial" w:hAnsi="Arial" w:cs="Arial"/>
          <w:color w:val="000000"/>
          <w:sz w:val="22"/>
          <w:szCs w:val="22"/>
        </w:rPr>
        <w:t xml:space="preserve"> y </w:t>
      </w:r>
      <w:proofErr w:type="spellStart"/>
      <w:r w:rsidRPr="004F222C">
        <w:rPr>
          <w:rFonts w:ascii="Arial" w:hAnsi="Arial" w:cs="Arial"/>
          <w:color w:val="000000"/>
          <w:sz w:val="22"/>
          <w:szCs w:val="22"/>
        </w:rPr>
        <w:t>save</w:t>
      </w:r>
      <w:proofErr w:type="spellEnd"/>
      <w:r w:rsidRPr="004F222C">
        <w:rPr>
          <w:rFonts w:ascii="Arial" w:hAnsi="Arial" w:cs="Arial"/>
          <w:color w:val="000000"/>
          <w:sz w:val="22"/>
          <w:szCs w:val="22"/>
        </w:rPr>
        <w:t xml:space="preserve"> sa progression</w:t>
      </w:r>
    </w:p>
    <w:p w14:paraId="1F7FD651" w14:textId="77777777" w:rsidR="004F222C" w:rsidRPr="004F222C" w:rsidRDefault="004F222C" w:rsidP="004F222C"/>
    <w:p w14:paraId="0570C38E" w14:textId="77777777" w:rsidR="004F222C" w:rsidRDefault="004F222C">
      <w:pPr>
        <w:spacing w:after="160" w:line="259" w:lineRule="auto"/>
        <w:rPr>
          <w:rFonts w:ascii="Arial" w:hAnsi="Arial" w:cs="Arial"/>
          <w:b/>
          <w:bCs/>
          <w:color w:val="000000"/>
          <w:sz w:val="22"/>
          <w:szCs w:val="22"/>
        </w:rPr>
      </w:pPr>
      <w:r>
        <w:rPr>
          <w:rFonts w:ascii="Arial" w:hAnsi="Arial" w:cs="Arial"/>
          <w:b/>
          <w:bCs/>
          <w:color w:val="000000"/>
          <w:sz w:val="22"/>
          <w:szCs w:val="22"/>
        </w:rPr>
        <w:br w:type="page"/>
      </w:r>
    </w:p>
    <w:p w14:paraId="13E929E5" w14:textId="668E8AD4" w:rsidR="004F222C" w:rsidRPr="004F222C" w:rsidRDefault="004F222C" w:rsidP="004F222C">
      <w:pPr>
        <w:jc w:val="both"/>
      </w:pPr>
      <w:r w:rsidRPr="004F222C">
        <w:rPr>
          <w:rFonts w:ascii="Arial" w:hAnsi="Arial" w:cs="Arial"/>
          <w:b/>
          <w:bCs/>
          <w:color w:val="000000"/>
          <w:sz w:val="22"/>
          <w:szCs w:val="22"/>
        </w:rPr>
        <w:lastRenderedPageBreak/>
        <w:t>Logiciels utilisé par DojoHepia</w:t>
      </w:r>
    </w:p>
    <w:p w14:paraId="72F8EA30"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1709"/>
        <w:gridCol w:w="6292"/>
        <w:gridCol w:w="1025"/>
      </w:tblGrid>
      <w:tr w:rsidR="00513B68" w:rsidRPr="004F222C" w14:paraId="531B2DC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3D35E3" w14:textId="7E030398" w:rsidR="004F222C" w:rsidRPr="004F222C" w:rsidRDefault="004F222C" w:rsidP="00513B68">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492873" w14:textId="77777777" w:rsidR="004F222C" w:rsidRPr="004F222C" w:rsidRDefault="004F222C" w:rsidP="00513B68">
            <w:pPr>
              <w:pStyle w:val="VRAINORMAL"/>
              <w:ind w:firstLine="0"/>
            </w:pPr>
            <w:r w:rsidRPr="004F222C">
              <w:t>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1753B" w14:textId="77777777" w:rsidR="004F222C" w:rsidRPr="004F222C" w:rsidRDefault="004F222C" w:rsidP="00513B68">
            <w:pPr>
              <w:pStyle w:val="VRAINORMAL"/>
              <w:ind w:firstLine="0"/>
            </w:pPr>
            <w:r w:rsidRPr="004F222C">
              <w:t>Licence</w:t>
            </w:r>
          </w:p>
        </w:tc>
      </w:tr>
      <w:tr w:rsidR="00513B68" w:rsidRPr="004F222C" w14:paraId="58D009B5"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B800DC" w14:textId="77777777" w:rsidR="004F222C" w:rsidRPr="004F222C" w:rsidRDefault="004F222C" w:rsidP="00513B68">
            <w:pPr>
              <w:pStyle w:val="VRAINORMAL"/>
              <w:ind w:firstLine="0"/>
            </w:pPr>
            <w:r w:rsidRPr="004F222C">
              <w:t>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05E265" w14:textId="77777777" w:rsidR="004F222C" w:rsidRPr="004F222C" w:rsidRDefault="004F222C" w:rsidP="00513B68">
            <w:pPr>
              <w:pStyle w:val="VRAINORMAL"/>
              <w:ind w:firstLine="0"/>
            </w:pPr>
            <w:r w:rsidRPr="004F222C">
              <w:t xml:space="preserve">Web Fra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CB1ACE" w14:textId="77777777" w:rsidR="004F222C" w:rsidRPr="004F222C" w:rsidRDefault="004F222C" w:rsidP="00513B68">
            <w:pPr>
              <w:pStyle w:val="VRAINORMAL"/>
              <w:ind w:firstLine="0"/>
            </w:pPr>
            <w:r w:rsidRPr="004F222C">
              <w:t>MIT</w:t>
            </w:r>
          </w:p>
        </w:tc>
      </w:tr>
      <w:tr w:rsidR="00513B68" w:rsidRPr="004F222C" w14:paraId="63209694"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11396C" w14:textId="77777777" w:rsidR="004F222C" w:rsidRPr="004F222C" w:rsidRDefault="004F222C" w:rsidP="00513B68">
            <w:pPr>
              <w:pStyle w:val="VRAINORMAL"/>
              <w:ind w:firstLine="0"/>
            </w:pPr>
            <w:proofErr w:type="spellStart"/>
            <w:r w:rsidRPr="004F222C">
              <w:t>assertpy</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4C7D0" w14:textId="60E2A4A4" w:rsidR="004F222C" w:rsidRPr="004F222C" w:rsidRDefault="00513B68" w:rsidP="00513B68">
            <w:pPr>
              <w:pStyle w:val="VRAINORMAL"/>
              <w:ind w:firstLine="0"/>
            </w:pPr>
            <w:r>
              <w:t>Librairie d’assertion pour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025FC3" w14:textId="77777777" w:rsidR="004F222C" w:rsidRPr="004F222C" w:rsidRDefault="004F222C" w:rsidP="00513B68">
            <w:pPr>
              <w:pStyle w:val="VRAINORMAL"/>
              <w:ind w:firstLine="0"/>
            </w:pPr>
            <w:r w:rsidRPr="004F222C">
              <w:t>BSD</w:t>
            </w:r>
          </w:p>
        </w:tc>
      </w:tr>
      <w:tr w:rsidR="00513B68" w:rsidRPr="004F222C" w14:paraId="56747C20"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3D8454" w14:textId="77777777" w:rsidR="004F222C" w:rsidRPr="004F222C" w:rsidRDefault="004F222C" w:rsidP="00513B68">
            <w:pPr>
              <w:pStyle w:val="VRAINORMAL"/>
              <w:ind w:firstLine="0"/>
            </w:pPr>
            <w:proofErr w:type="spellStart"/>
            <w:r w:rsidRPr="004F222C">
              <w:t>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A7F2D" w14:textId="02F11EF1" w:rsidR="004F222C" w:rsidRPr="004F222C" w:rsidRDefault="00513B68" w:rsidP="00513B68">
            <w:pPr>
              <w:pStyle w:val="VRAINORMAL"/>
              <w:ind w:firstLine="0"/>
            </w:pPr>
            <w:r>
              <w:t>Librairie d’interface utilisateu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BDDA81" w14:textId="77777777" w:rsidR="004F222C" w:rsidRPr="004F222C" w:rsidRDefault="004F222C" w:rsidP="00513B68">
            <w:pPr>
              <w:pStyle w:val="VRAINORMAL"/>
              <w:ind w:firstLine="0"/>
            </w:pPr>
            <w:r w:rsidRPr="004F222C">
              <w:t>MIT</w:t>
            </w:r>
          </w:p>
        </w:tc>
      </w:tr>
      <w:tr w:rsidR="00513B68" w:rsidRPr="004F222C" w14:paraId="52B396D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ABBBB" w14:textId="77777777" w:rsidR="004F222C" w:rsidRPr="004F222C" w:rsidRDefault="004F222C" w:rsidP="00513B68">
            <w:pPr>
              <w:pStyle w:val="VRAINORMAL"/>
              <w:ind w:firstLine="0"/>
            </w:pPr>
            <w:proofErr w:type="spellStart"/>
            <w:r w:rsidRPr="004F222C">
              <w:t>Brac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90C22F" w14:textId="546C1EDF" w:rsidR="004F222C" w:rsidRPr="004F222C" w:rsidRDefault="00513B68" w:rsidP="00513B68">
            <w:pPr>
              <w:pStyle w:val="VRAINORMAL"/>
              <w:ind w:firstLine="0"/>
            </w:pPr>
            <w:r>
              <w:t>Librairie contenant de code couleur pour ace 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766954" w14:textId="77777777" w:rsidR="004F222C" w:rsidRPr="004F222C" w:rsidRDefault="004F222C" w:rsidP="00513B68">
            <w:pPr>
              <w:pStyle w:val="VRAINORMAL"/>
              <w:ind w:firstLine="0"/>
            </w:pPr>
            <w:r w:rsidRPr="004F222C">
              <w:t>MIT</w:t>
            </w:r>
          </w:p>
        </w:tc>
      </w:tr>
      <w:tr w:rsidR="00513B68" w:rsidRPr="004F222C" w14:paraId="4B79AE5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AF1325" w14:textId="77777777" w:rsidR="004F222C" w:rsidRPr="004F222C" w:rsidRDefault="004F222C" w:rsidP="00513B68">
            <w:pPr>
              <w:pStyle w:val="VRAINORMAL"/>
              <w:ind w:firstLine="0"/>
            </w:pPr>
            <w:r w:rsidRPr="004F222C">
              <w:t>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7E4623" w14:textId="77777777" w:rsidR="004F222C" w:rsidRPr="004F222C" w:rsidRDefault="004F222C" w:rsidP="00513B68">
            <w:pPr>
              <w:pStyle w:val="VRAINORMAL"/>
              <w:ind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55826E" w14:textId="77777777" w:rsidR="004F222C" w:rsidRPr="004F222C" w:rsidRDefault="004F222C" w:rsidP="00513B68">
            <w:pPr>
              <w:pStyle w:val="VRAINORMAL"/>
              <w:ind w:firstLine="0"/>
            </w:pPr>
          </w:p>
        </w:tc>
      </w:tr>
      <w:tr w:rsidR="00513B68" w:rsidRPr="004F222C" w14:paraId="4FE56E9C"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234862" w14:textId="77777777" w:rsidR="004F222C" w:rsidRPr="004F222C" w:rsidRDefault="004F222C" w:rsidP="00513B68">
            <w:pPr>
              <w:pStyle w:val="VRAINORMAL"/>
              <w:ind w:firstLine="0"/>
            </w:pPr>
            <w:r w:rsidRPr="004F222C">
              <w:t>Javal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9C9138" w14:textId="77777777" w:rsidR="004F222C" w:rsidRPr="004F222C" w:rsidRDefault="004F222C"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7C0556" w14:textId="77777777" w:rsidR="004F222C" w:rsidRPr="004F222C" w:rsidRDefault="004F222C" w:rsidP="00513B68">
            <w:pPr>
              <w:pStyle w:val="VRAINORMAL"/>
              <w:ind w:firstLine="0"/>
            </w:pPr>
          </w:p>
        </w:tc>
      </w:tr>
      <w:tr w:rsidR="00513B68" w:rsidRPr="004F222C" w14:paraId="1C2669DE"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1439E" w14:textId="77777777" w:rsidR="004F222C" w:rsidRPr="004F222C" w:rsidRDefault="004F222C" w:rsidP="00513B68">
            <w:pPr>
              <w:pStyle w:val="VRAINORMAL"/>
              <w:ind w:firstLine="0"/>
            </w:pPr>
            <w:r w:rsidRPr="004F222C">
              <w:t>js-sha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BE24A" w14:textId="77777777" w:rsidR="004F222C" w:rsidRPr="004F222C" w:rsidRDefault="004F222C"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C4D4D9" w14:textId="77777777" w:rsidR="004F222C" w:rsidRPr="004F222C" w:rsidRDefault="004F222C" w:rsidP="00513B68">
            <w:pPr>
              <w:pStyle w:val="VRAINORMAL"/>
              <w:ind w:firstLine="0"/>
            </w:pPr>
            <w:r w:rsidRPr="004F222C">
              <w:t>MIT</w:t>
            </w:r>
          </w:p>
        </w:tc>
      </w:tr>
      <w:tr w:rsidR="00513B68" w:rsidRPr="004F222C" w14:paraId="587B24B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B825D2" w14:textId="77777777" w:rsidR="004F222C" w:rsidRPr="004F222C" w:rsidRDefault="004F222C" w:rsidP="00513B68">
            <w:pPr>
              <w:pStyle w:val="VRAINORMAL"/>
              <w:ind w:firstLine="0"/>
            </w:pPr>
            <w:proofErr w:type="spellStart"/>
            <w:r w:rsidRPr="004F222C">
              <w:t>Juni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8F974C" w14:textId="5AE77F14" w:rsidR="004F222C" w:rsidRPr="004F222C" w:rsidRDefault="00513B68" w:rsidP="00513B68">
            <w:pPr>
              <w:pStyle w:val="VRAINORMAL"/>
              <w:ind w:firstLine="0"/>
            </w:pPr>
            <w:r>
              <w:t>Librairie d’assertion pour 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AC0650" w14:textId="77777777" w:rsidR="004F222C" w:rsidRPr="004F222C" w:rsidRDefault="004F222C" w:rsidP="00513B68">
            <w:pPr>
              <w:pStyle w:val="VRAINORMAL"/>
              <w:ind w:firstLine="0"/>
            </w:pPr>
            <w:r w:rsidRPr="004F222C">
              <w:t>EPL</w:t>
            </w:r>
          </w:p>
        </w:tc>
      </w:tr>
      <w:tr w:rsidR="00513B68" w:rsidRPr="004F222C" w14:paraId="1521CC1D"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3D8CA1" w14:textId="77777777" w:rsidR="004F222C" w:rsidRPr="004F222C" w:rsidRDefault="004F222C" w:rsidP="00513B68">
            <w:pPr>
              <w:pStyle w:val="VRAINORMAL"/>
              <w:ind w:firstLine="0"/>
            </w:pPr>
            <w:r w:rsidRPr="004F222C">
              <w:t>ng2-ace-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48BCC6" w14:textId="30A10DD1" w:rsidR="004F222C" w:rsidRPr="00513B68" w:rsidRDefault="00513B68" w:rsidP="00513B68">
            <w:pPr>
              <w:pStyle w:val="VRAINORMAL"/>
              <w:ind w:firstLine="0"/>
            </w:pPr>
            <w:r w:rsidRPr="00513B68">
              <w:t>Éditeur de code live inté</w:t>
            </w:r>
            <w:r>
              <w:t>grer au we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7EF24B" w14:textId="77777777" w:rsidR="004F222C" w:rsidRPr="004F222C" w:rsidRDefault="004F222C" w:rsidP="00513B68">
            <w:pPr>
              <w:pStyle w:val="VRAINORMAL"/>
              <w:ind w:firstLine="0"/>
            </w:pPr>
            <w:r w:rsidRPr="004F222C">
              <w:t>MIT</w:t>
            </w:r>
          </w:p>
        </w:tc>
      </w:tr>
      <w:tr w:rsidR="00513B68" w:rsidRPr="004F222C" w14:paraId="19B5CA1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2C5785" w14:textId="77777777" w:rsidR="004F222C" w:rsidRPr="004F222C" w:rsidRDefault="004F222C" w:rsidP="00513B68">
            <w:pPr>
              <w:pStyle w:val="VRAINORMAL"/>
              <w:ind w:firstLine="0"/>
            </w:pPr>
            <w:proofErr w:type="spellStart"/>
            <w:r w:rsidRPr="004F222C">
              <w:t>ngx-alert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65645" w14:textId="6D526E44" w:rsidR="004F222C" w:rsidRPr="00513B68" w:rsidRDefault="00513B68" w:rsidP="00513B68">
            <w:pPr>
              <w:pStyle w:val="VRAINORMAL"/>
              <w:ind w:firstLine="0"/>
            </w:pPr>
            <w:r w:rsidRPr="00513B68">
              <w:t xml:space="preserve">Gestionnaire d’alertes </w:t>
            </w:r>
            <w:proofErr w:type="spellStart"/>
            <w:r w:rsidRPr="00513B68">
              <w:t>side</w:t>
            </w:r>
            <w:proofErr w:type="spellEnd"/>
            <w:r w:rsidRPr="00513B68">
              <w:t>-pop-u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C85D72" w14:textId="77777777" w:rsidR="004F222C" w:rsidRPr="004F222C" w:rsidRDefault="004F222C" w:rsidP="00513B68">
            <w:pPr>
              <w:pStyle w:val="VRAINORMAL"/>
              <w:ind w:firstLine="0"/>
            </w:pPr>
            <w:r w:rsidRPr="004F222C">
              <w:t>MIT</w:t>
            </w:r>
          </w:p>
        </w:tc>
      </w:tr>
      <w:tr w:rsidR="00513B68" w:rsidRPr="004F222C" w14:paraId="24FCFC88"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168881" w14:textId="77777777" w:rsidR="00513B68" w:rsidRPr="004F222C" w:rsidRDefault="00513B68" w:rsidP="00513B68">
            <w:pPr>
              <w:pStyle w:val="VRAINORMAL"/>
              <w:ind w:firstLine="0"/>
            </w:pPr>
            <w:proofErr w:type="spellStart"/>
            <w:r w:rsidRPr="004F222C">
              <w:t>ngx-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7FA6E2" w14:textId="45A667D6" w:rsidR="00513B68" w:rsidRPr="004F222C" w:rsidRDefault="00513B68" w:rsidP="00513B68">
            <w:pPr>
              <w:pStyle w:val="VRAINORMAL"/>
              <w:ind w:firstLine="0"/>
            </w:pPr>
            <w:r>
              <w:t>Librairie d’interface utilisateur pour 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322D34" w14:textId="77777777" w:rsidR="00513B68" w:rsidRPr="004F222C" w:rsidRDefault="00513B68" w:rsidP="00513B68">
            <w:pPr>
              <w:pStyle w:val="VRAINORMAL"/>
              <w:ind w:firstLine="0"/>
            </w:pPr>
            <w:r w:rsidRPr="004F222C">
              <w:t>MIT</w:t>
            </w:r>
          </w:p>
        </w:tc>
      </w:tr>
      <w:tr w:rsidR="00513B68" w:rsidRPr="004F222C" w14:paraId="4FC83B76"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70C2AD" w14:textId="2CF2CA4A" w:rsidR="00513B68" w:rsidRPr="004F222C" w:rsidRDefault="00513B68" w:rsidP="00513B68">
            <w:pPr>
              <w:pStyle w:val="VRAINORMAL"/>
              <w:ind w:firstLine="0"/>
            </w:pPr>
            <w:proofErr w:type="spellStart"/>
            <w:r w:rsidRPr="004F222C">
              <w:t>ngxmarkdow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E93573" w14:textId="531EBB86" w:rsidR="00513B68" w:rsidRPr="004F222C" w:rsidRDefault="00513B68" w:rsidP="00513B68">
            <w:pPr>
              <w:pStyle w:val="VRAINORMAL"/>
              <w:ind w:firstLine="0"/>
            </w:pPr>
            <w:r>
              <w:t xml:space="preserve">Librairie permettant le support de </w:t>
            </w:r>
            <w:proofErr w:type="spellStart"/>
            <w:r>
              <w:t>markdown</w:t>
            </w:r>
            <w:proofErr w:type="spellEnd"/>
            <w:r>
              <w:t xml:space="preserve"> pour les kat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B44502" w14:textId="77777777" w:rsidR="00513B68" w:rsidRPr="004F222C" w:rsidRDefault="00513B68" w:rsidP="00513B68">
            <w:pPr>
              <w:pStyle w:val="VRAINORMAL"/>
              <w:ind w:firstLine="0"/>
            </w:pPr>
            <w:r w:rsidRPr="004F222C">
              <w:t>MIT</w:t>
            </w:r>
          </w:p>
        </w:tc>
      </w:tr>
      <w:tr w:rsidR="00513B68" w:rsidRPr="004F222C" w14:paraId="7C70C24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9E009F" w14:textId="77777777" w:rsidR="00513B68" w:rsidRPr="004F222C" w:rsidRDefault="00513B68" w:rsidP="00513B68">
            <w:pPr>
              <w:pStyle w:val="VRAINORMAL"/>
              <w:ind w:firstLine="0"/>
            </w:pPr>
            <w:r w:rsidRPr="004F222C">
              <w:t>Ubunt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8ABD08" w14:textId="77777777" w:rsidR="00513B68" w:rsidRPr="004F222C" w:rsidRDefault="00513B68"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82E3FB" w14:textId="77777777" w:rsidR="00513B68" w:rsidRPr="004F222C" w:rsidRDefault="00513B68" w:rsidP="00513B68">
            <w:pPr>
              <w:pStyle w:val="VRAINORMAL"/>
              <w:ind w:firstLine="0"/>
            </w:pPr>
          </w:p>
        </w:tc>
      </w:tr>
      <w:tr w:rsidR="00513B68" w:rsidRPr="004F222C" w14:paraId="39AC8FE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D97962" w14:textId="77777777" w:rsidR="00513B68" w:rsidRPr="004F222C" w:rsidRDefault="00513B68" w:rsidP="00513B68">
            <w:pPr>
              <w:pStyle w:val="VRAINORMAL"/>
              <w:ind w:firstLine="0"/>
            </w:pPr>
            <w:proofErr w:type="spellStart"/>
            <w:r w:rsidRPr="004F222C">
              <w:t>uu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124D97" w14:textId="16643574" w:rsidR="00513B68" w:rsidRPr="004F222C" w:rsidRDefault="00513B68" w:rsidP="00513B68">
            <w:pPr>
              <w:pStyle w:val="VRAINORMAL"/>
              <w:ind w:firstLine="0"/>
            </w:pPr>
            <w:r>
              <w:t>Librairie générant des ID uniqu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375B0A" w14:textId="77777777" w:rsidR="00513B68" w:rsidRPr="004F222C" w:rsidRDefault="00513B68" w:rsidP="00513B68">
            <w:pPr>
              <w:pStyle w:val="VRAINORMAL"/>
              <w:ind w:firstLine="0"/>
            </w:pPr>
            <w:r w:rsidRPr="004F222C">
              <w:t>MIT</w:t>
            </w:r>
          </w:p>
        </w:tc>
      </w:tr>
    </w:tbl>
    <w:p w14:paraId="2C18B7AE" w14:textId="77777777" w:rsidR="004F222C" w:rsidRPr="004F222C" w:rsidRDefault="004F222C" w:rsidP="004F222C">
      <w:pPr>
        <w:spacing w:after="240"/>
      </w:pPr>
      <w:r w:rsidRPr="004F222C">
        <w:br/>
      </w:r>
      <w:r w:rsidRPr="004F222C">
        <w:br/>
      </w:r>
    </w:p>
    <w:p w14:paraId="67F1F237" w14:textId="77777777" w:rsidR="00513B68" w:rsidRDefault="00513B68" w:rsidP="00513B68">
      <w:pPr>
        <w:pStyle w:val="Titre"/>
        <w:jc w:val="left"/>
      </w:pPr>
    </w:p>
    <w:p w14:paraId="453A6517" w14:textId="3342F05D" w:rsidR="00031491" w:rsidRDefault="00031491" w:rsidP="00513B68">
      <w:pPr>
        <w:pStyle w:val="Titre"/>
      </w:pPr>
      <w:bookmarkStart w:id="94" w:name="_Toc12281110"/>
      <w:r>
        <w:lastRenderedPageBreak/>
        <w:t>Conclusion</w:t>
      </w:r>
      <w:bookmarkEnd w:id="94"/>
    </w:p>
    <w:p w14:paraId="7F3EEC5C" w14:textId="2385D72B" w:rsidR="004F222C" w:rsidRPr="004F222C" w:rsidRDefault="004F222C" w:rsidP="004F222C">
      <w:pPr>
        <w:jc w:val="both"/>
      </w:pPr>
      <w:r w:rsidRPr="004F222C">
        <w:rPr>
          <w:rFonts w:ascii="Arial" w:hAnsi="Arial" w:cs="Arial"/>
          <w:color w:val="9900FF"/>
          <w:sz w:val="22"/>
          <w:szCs w:val="22"/>
        </w:rPr>
        <w:t>Améliorations</w:t>
      </w:r>
      <w:r w:rsidR="00946ED3">
        <w:rPr>
          <w:rFonts w:ascii="Arial" w:hAnsi="Arial" w:cs="Arial"/>
          <w:color w:val="9900FF"/>
          <w:sz w:val="22"/>
          <w:szCs w:val="22"/>
        </w:rPr>
        <w:t> </w:t>
      </w:r>
      <w:r w:rsidRPr="004F222C">
        <w:rPr>
          <w:rFonts w:ascii="Arial" w:hAnsi="Arial" w:cs="Arial"/>
          <w:color w:val="9900FF"/>
          <w:sz w:val="22"/>
          <w:szCs w:val="22"/>
        </w:rPr>
        <w:t xml:space="preserve">? </w:t>
      </w:r>
    </w:p>
    <w:p w14:paraId="2BFE79F0" w14:textId="77777777" w:rsidR="004F222C" w:rsidRPr="004F222C" w:rsidRDefault="004F222C" w:rsidP="004F222C">
      <w:pPr>
        <w:jc w:val="both"/>
      </w:pPr>
      <w:r w:rsidRPr="004F222C">
        <w:rPr>
          <w:rFonts w:ascii="Arial" w:hAnsi="Arial" w:cs="Arial"/>
          <w:color w:val="9900FF"/>
          <w:sz w:val="22"/>
          <w:szCs w:val="22"/>
        </w:rPr>
        <w:t>Extensible</w:t>
      </w:r>
    </w:p>
    <w:p w14:paraId="5C98B10C" w14:textId="77777777" w:rsidR="004F222C" w:rsidRPr="004F222C" w:rsidRDefault="004F222C" w:rsidP="004B4747">
      <w:pPr>
        <w:numPr>
          <w:ilvl w:val="0"/>
          <w:numId w:val="10"/>
        </w:numPr>
        <w:spacing w:before="100" w:beforeAutospacing="1" w:after="100" w:afterAutospacing="1"/>
        <w:textAlignment w:val="baseline"/>
        <w:rPr>
          <w:rFonts w:ascii="Arial" w:hAnsi="Arial" w:cs="Arial"/>
          <w:color w:val="9900FF"/>
          <w:sz w:val="22"/>
          <w:szCs w:val="22"/>
        </w:rPr>
      </w:pPr>
    </w:p>
    <w:p w14:paraId="68CCF06D" w14:textId="67E8F302"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 xml:space="preserve">Système de </w:t>
      </w:r>
      <w:proofErr w:type="spellStart"/>
      <w:r w:rsidRPr="004F222C">
        <w:rPr>
          <w:rFonts w:ascii="Arial" w:hAnsi="Arial" w:cs="Arial"/>
          <w:color w:val="9900FF"/>
          <w:sz w:val="22"/>
          <w:szCs w:val="22"/>
        </w:rPr>
        <w:t>game-ification</w:t>
      </w:r>
      <w:proofErr w:type="spellEnd"/>
      <w:r w:rsidRPr="004F222C">
        <w:rPr>
          <w:rFonts w:ascii="Arial" w:hAnsi="Arial" w:cs="Arial"/>
          <w:color w:val="9900FF"/>
          <w:sz w:val="22"/>
          <w:szCs w:val="22"/>
        </w:rPr>
        <w:t xml:space="preserve"> (</w:t>
      </w:r>
      <w:proofErr w:type="spellStart"/>
      <w:r w:rsidRPr="004F222C">
        <w:rPr>
          <w:rFonts w:ascii="Arial" w:hAnsi="Arial" w:cs="Arial"/>
          <w:color w:val="9900FF"/>
          <w:sz w:val="22"/>
          <w:szCs w:val="22"/>
        </w:rPr>
        <w:t>ranking</w:t>
      </w:r>
      <w:proofErr w:type="spellEnd"/>
      <w:r w:rsidRPr="004F222C">
        <w:rPr>
          <w:rFonts w:ascii="Arial" w:hAnsi="Arial" w:cs="Arial"/>
          <w:color w:val="9900FF"/>
          <w:sz w:val="22"/>
          <w:szCs w:val="22"/>
        </w:rPr>
        <w:t>, team-up, accès à de nouvelle fonctionnalités, par ex</w:t>
      </w:r>
      <w:r w:rsidR="00946ED3">
        <w:rPr>
          <w:rFonts w:ascii="Arial" w:hAnsi="Arial" w:cs="Arial"/>
          <w:color w:val="9900FF"/>
          <w:sz w:val="22"/>
          <w:szCs w:val="22"/>
        </w:rPr>
        <w:t> </w:t>
      </w:r>
      <w:r w:rsidRPr="004F222C">
        <w:rPr>
          <w:rFonts w:ascii="Arial" w:hAnsi="Arial" w:cs="Arial"/>
          <w:color w:val="9900FF"/>
          <w:sz w:val="22"/>
          <w:szCs w:val="22"/>
        </w:rPr>
        <w:t>: proposer un exos)</w:t>
      </w:r>
    </w:p>
    <w:p w14:paraId="193061FD"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Un système de commentaires sous un exercices</w:t>
      </w:r>
    </w:p>
    <w:p w14:paraId="702BD8F6" w14:textId="427912BA"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 xml:space="preserve">L’utilisateur ne pourra visualiser le résultats de l’exercices qu’après multiples essais (n) (peut-être en échange de points de </w:t>
      </w:r>
      <w:proofErr w:type="spellStart"/>
      <w:r w:rsidRPr="004F222C">
        <w:rPr>
          <w:rFonts w:ascii="Arial" w:hAnsi="Arial" w:cs="Arial"/>
          <w:color w:val="9900FF"/>
          <w:sz w:val="22"/>
          <w:szCs w:val="22"/>
        </w:rPr>
        <w:t>ranking</w:t>
      </w:r>
      <w:proofErr w:type="spellEnd"/>
      <w:r w:rsidR="00946ED3">
        <w:rPr>
          <w:rFonts w:ascii="Arial" w:hAnsi="Arial" w:cs="Arial"/>
          <w:color w:val="9900FF"/>
          <w:sz w:val="22"/>
          <w:szCs w:val="22"/>
        </w:rPr>
        <w:t> </w:t>
      </w:r>
      <w:r w:rsidRPr="004F222C">
        <w:rPr>
          <w:rFonts w:ascii="Arial" w:hAnsi="Arial" w:cs="Arial"/>
          <w:color w:val="9900FF"/>
          <w:sz w:val="22"/>
          <w:szCs w:val="22"/>
        </w:rPr>
        <w:t>?)</w:t>
      </w:r>
    </w:p>
    <w:p w14:paraId="5D2F3C18"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l’utilisateur peut visualiser l’historique de ses exercices</w:t>
      </w:r>
    </w:p>
    <w:p w14:paraId="78213FC1"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Implémentation de nouveaux langages (compilation support)</w:t>
      </w:r>
    </w:p>
    <w:p w14:paraId="2E97C38E" w14:textId="77777777" w:rsidR="004F222C" w:rsidRPr="004F222C" w:rsidRDefault="004F222C" w:rsidP="004B4747">
      <w:pPr>
        <w:numPr>
          <w:ilvl w:val="0"/>
          <w:numId w:val="10"/>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Leaderboard</w:t>
      </w:r>
      <w:proofErr w:type="spellEnd"/>
    </w:p>
    <w:p w14:paraId="0F35DC8E" w14:textId="77777777" w:rsidR="004F222C" w:rsidRPr="004F222C" w:rsidRDefault="004F222C" w:rsidP="004F222C">
      <w:pPr>
        <w:jc w:val="both"/>
      </w:pPr>
      <w:r w:rsidRPr="004F222C">
        <w:rPr>
          <w:rFonts w:ascii="Arial" w:hAnsi="Arial" w:cs="Arial"/>
          <w:color w:val="9900FF"/>
          <w:sz w:val="22"/>
          <w:szCs w:val="22"/>
        </w:rPr>
        <w:t>Conclusion</w:t>
      </w:r>
    </w:p>
    <w:p w14:paraId="6C44EF8E" w14:textId="77777777" w:rsidR="004175DC" w:rsidRDefault="004175DC" w:rsidP="00B977EA">
      <w:pPr>
        <w:pStyle w:val="western"/>
        <w:spacing w:before="0" w:beforeAutospacing="0" w:after="0" w:line="240" w:lineRule="auto"/>
      </w:pPr>
    </w:p>
    <w:p w14:paraId="2BA71060" w14:textId="77777777" w:rsidR="00031491" w:rsidRDefault="00031491" w:rsidP="00B977EA">
      <w:pPr>
        <w:rPr>
          <w:lang w:eastAsia="fr-CH"/>
        </w:rPr>
      </w:pPr>
      <w:r>
        <w:br w:type="page"/>
      </w:r>
    </w:p>
    <w:p w14:paraId="345F6442" w14:textId="77777777" w:rsidR="00B20266" w:rsidRDefault="00B20266" w:rsidP="00B20266">
      <w:pPr>
        <w:pStyle w:val="Titre"/>
      </w:pPr>
    </w:p>
    <w:p w14:paraId="7A223180" w14:textId="77777777" w:rsidR="00B20266" w:rsidRDefault="00B20266" w:rsidP="00B20266">
      <w:pPr>
        <w:pStyle w:val="Titre"/>
      </w:pPr>
    </w:p>
    <w:p w14:paraId="6D33AB69" w14:textId="77777777" w:rsidR="00B20266" w:rsidRDefault="00B20266" w:rsidP="00B20266">
      <w:pPr>
        <w:pStyle w:val="Titre"/>
      </w:pPr>
    </w:p>
    <w:p w14:paraId="2E2EEF15" w14:textId="77777777" w:rsidR="00B20266" w:rsidRDefault="00B20266" w:rsidP="00B20266">
      <w:pPr>
        <w:pStyle w:val="Titre"/>
      </w:pPr>
    </w:p>
    <w:p w14:paraId="05A2CA7C" w14:textId="77777777" w:rsidR="00B20266" w:rsidRDefault="00B20266" w:rsidP="00B20266">
      <w:pPr>
        <w:pStyle w:val="Titre"/>
      </w:pPr>
    </w:p>
    <w:p w14:paraId="696907A5" w14:textId="77777777" w:rsidR="00B20266" w:rsidRDefault="00B20266" w:rsidP="00B20266">
      <w:pPr>
        <w:pStyle w:val="Titre"/>
      </w:pPr>
    </w:p>
    <w:p w14:paraId="17ED6F27" w14:textId="77777777" w:rsidR="00B20266" w:rsidRDefault="00B20266" w:rsidP="00B20266">
      <w:pPr>
        <w:pStyle w:val="Titre"/>
      </w:pPr>
    </w:p>
    <w:p w14:paraId="1608BB72" w14:textId="77777777" w:rsidR="00B20266" w:rsidRDefault="00B20266" w:rsidP="00B20266">
      <w:pPr>
        <w:pStyle w:val="Titre"/>
      </w:pPr>
    </w:p>
    <w:p w14:paraId="257AAD6A" w14:textId="77777777" w:rsidR="00B20266" w:rsidRDefault="00B20266" w:rsidP="00B20266">
      <w:pPr>
        <w:pStyle w:val="Titre"/>
      </w:pPr>
    </w:p>
    <w:p w14:paraId="444EEDAD" w14:textId="6E5B865C" w:rsidR="00B20266" w:rsidRDefault="00B20266" w:rsidP="00B20266">
      <w:pPr>
        <w:pStyle w:val="Titre"/>
      </w:pPr>
      <w:bookmarkStart w:id="95" w:name="_Toc12281111"/>
      <w:r>
        <w:t>ANNEXES</w:t>
      </w:r>
      <w:bookmarkEnd w:id="95"/>
      <w:r>
        <w:br w:type="page"/>
      </w:r>
    </w:p>
    <w:p w14:paraId="432BFB08" w14:textId="02F98460" w:rsidR="00031491" w:rsidRDefault="00031491" w:rsidP="001D6E74">
      <w:pPr>
        <w:pStyle w:val="Titre"/>
      </w:pPr>
      <w:bookmarkStart w:id="96" w:name="_Toc12281112"/>
      <w:r>
        <w:lastRenderedPageBreak/>
        <w:t xml:space="preserve">Annexes </w:t>
      </w:r>
      <w:r w:rsidR="004F222C">
        <w:t>1</w:t>
      </w:r>
      <w:r w:rsidR="00946ED3">
        <w:t> </w:t>
      </w:r>
      <w:r w:rsidR="004F222C">
        <w:t>: Tests et Résultats</w:t>
      </w:r>
      <w:bookmarkEnd w:id="96"/>
    </w:p>
    <w:p w14:paraId="3B158B7A" w14:textId="4494A608" w:rsidR="004F222C" w:rsidRDefault="004F222C" w:rsidP="00D169B6">
      <w:pPr>
        <w:pStyle w:val="western"/>
        <w:spacing w:before="0" w:beforeAutospacing="0" w:after="0"/>
        <w:ind w:firstLine="709"/>
        <w:rPr>
          <w:i/>
          <w:iCs/>
        </w:rPr>
      </w:pPr>
    </w:p>
    <w:p w14:paraId="73FA3DF5" w14:textId="51042C57" w:rsidR="004F222C" w:rsidRPr="004F222C" w:rsidRDefault="004F222C" w:rsidP="004F222C">
      <w:pPr>
        <w:jc w:val="both"/>
      </w:pPr>
      <w:r w:rsidRPr="004F222C">
        <w:rPr>
          <w:rFonts w:ascii="Arial" w:hAnsi="Arial" w:cs="Arial"/>
          <w:color w:val="9900FF"/>
          <w:sz w:val="22"/>
          <w:szCs w:val="22"/>
        </w:rPr>
        <w:t>annexe</w:t>
      </w:r>
      <w:r w:rsidR="00946ED3">
        <w:rPr>
          <w:rFonts w:ascii="Arial" w:hAnsi="Arial" w:cs="Arial"/>
          <w:color w:val="9900FF"/>
          <w:sz w:val="22"/>
          <w:szCs w:val="22"/>
        </w:rPr>
        <w:t> </w:t>
      </w:r>
      <w:r w:rsidRPr="004F222C">
        <w:rPr>
          <w:rFonts w:ascii="Arial" w:hAnsi="Arial" w:cs="Arial"/>
          <w:color w:val="9900FF"/>
          <w:sz w:val="22"/>
          <w:szCs w:val="22"/>
        </w:rPr>
        <w:t>: test effectués</w:t>
      </w:r>
    </w:p>
    <w:p w14:paraId="6227C694"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u site sans un token valide</w:t>
      </w:r>
    </w:p>
    <w:p w14:paraId="2AFA0F3B"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à des ressources sans un token valide</w:t>
      </w:r>
    </w:p>
    <w:p w14:paraId="562720C0"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 des routes sans les privilège </w:t>
      </w:r>
      <w:proofErr w:type="spellStart"/>
      <w:r w:rsidRPr="004F222C">
        <w:rPr>
          <w:rFonts w:ascii="Arial" w:hAnsi="Arial" w:cs="Arial"/>
          <w:color w:val="9900FF"/>
          <w:sz w:val="22"/>
          <w:szCs w:val="22"/>
        </w:rPr>
        <w:t>reqcuis</w:t>
      </w:r>
      <w:proofErr w:type="spellEnd"/>
    </w:p>
    <w:p w14:paraId="3620492E" w14:textId="77777777" w:rsidR="004F222C" w:rsidRPr="004F222C" w:rsidRDefault="004F222C" w:rsidP="004B4747">
      <w:pPr>
        <w:numPr>
          <w:ilvl w:val="0"/>
          <w:numId w:val="13"/>
        </w:numPr>
        <w:jc w:val="both"/>
        <w:textAlignment w:val="baseline"/>
        <w:rPr>
          <w:rFonts w:ascii="Arial" w:hAnsi="Arial" w:cs="Arial"/>
          <w:color w:val="9900FF"/>
          <w:sz w:val="22"/>
          <w:szCs w:val="22"/>
        </w:rPr>
      </w:pPr>
      <w:r w:rsidRPr="004F222C">
        <w:rPr>
          <w:rFonts w:ascii="Arial" w:hAnsi="Arial" w:cs="Arial"/>
          <w:color w:val="9900FF"/>
          <w:sz w:val="22"/>
          <w:szCs w:val="22"/>
        </w:rPr>
        <w:t>Créer un kata avec un contenu conséquent (&gt; 8096 Byte)</w:t>
      </w:r>
    </w:p>
    <w:p w14:paraId="0FA444FA" w14:textId="77777777" w:rsidR="004F222C" w:rsidRPr="004F222C" w:rsidRDefault="004F222C" w:rsidP="004B4747">
      <w:pPr>
        <w:numPr>
          <w:ilvl w:val="0"/>
          <w:numId w:val="13"/>
        </w:numPr>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à la réalisation d’un kata sans être abonner </w:t>
      </w:r>
      <w:proofErr w:type="spellStart"/>
      <w:r w:rsidRPr="004F222C">
        <w:rPr>
          <w:rFonts w:ascii="Arial" w:hAnsi="Arial" w:cs="Arial"/>
          <w:color w:val="000000"/>
          <w:sz w:val="22"/>
          <w:szCs w:val="22"/>
        </w:rPr>
        <w:t>a</w:t>
      </w:r>
      <w:proofErr w:type="spellEnd"/>
      <w:r w:rsidRPr="004F222C">
        <w:rPr>
          <w:rFonts w:ascii="Arial" w:hAnsi="Arial" w:cs="Arial"/>
          <w:color w:val="000000"/>
          <w:sz w:val="22"/>
          <w:szCs w:val="22"/>
        </w:rPr>
        <w:t xml:space="preserve"> son programme</w:t>
      </w:r>
    </w:p>
    <w:p w14:paraId="2BF6E770" w14:textId="77777777" w:rsidR="004F222C" w:rsidRPr="004F222C" w:rsidRDefault="004F222C" w:rsidP="004B4747">
      <w:pPr>
        <w:numPr>
          <w:ilvl w:val="0"/>
          <w:numId w:val="13"/>
        </w:numPr>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a un programme qui n’existe pas</w:t>
      </w:r>
    </w:p>
    <w:p w14:paraId="3A198B81"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Modifier un programme qui n’est pas le siens</w:t>
      </w:r>
    </w:p>
    <w:p w14:paraId="0109A936"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Modifier un kata qui n’est pas le siens</w:t>
      </w:r>
    </w:p>
    <w:p w14:paraId="15B24B2A" w14:textId="77777777" w:rsidR="004F222C" w:rsidRDefault="004F222C" w:rsidP="00D169B6">
      <w:pPr>
        <w:pStyle w:val="western"/>
        <w:spacing w:before="0" w:beforeAutospacing="0" w:after="0"/>
        <w:ind w:firstLine="709"/>
        <w:rPr>
          <w:i/>
          <w:iCs/>
        </w:rPr>
      </w:pPr>
    </w:p>
    <w:p w14:paraId="32C9E431" w14:textId="77777777" w:rsidR="004F222C" w:rsidRDefault="004F222C">
      <w:pPr>
        <w:spacing w:after="160" w:line="259" w:lineRule="auto"/>
        <w:rPr>
          <w:i/>
          <w:iCs/>
          <w:lang w:eastAsia="fr-CH"/>
        </w:rPr>
      </w:pPr>
      <w:r>
        <w:rPr>
          <w:i/>
          <w:iCs/>
        </w:rPr>
        <w:br w:type="page"/>
      </w:r>
    </w:p>
    <w:p w14:paraId="0643F250" w14:textId="01AB2F09" w:rsidR="004F222C" w:rsidRDefault="00ED615D" w:rsidP="004F222C">
      <w:pPr>
        <w:pStyle w:val="Titre"/>
      </w:pPr>
      <w:bookmarkStart w:id="97" w:name="_Toc12281113"/>
      <w:r>
        <w:lastRenderedPageBreak/>
        <w:t>A</w:t>
      </w:r>
      <w:r w:rsidR="004F222C" w:rsidRPr="004F222C">
        <w:t xml:space="preserve">nnexe </w:t>
      </w:r>
      <w:r w:rsidR="004F222C">
        <w:t>2</w:t>
      </w:r>
      <w:r w:rsidR="00946ED3">
        <w:t> </w:t>
      </w:r>
      <w:r w:rsidR="004F222C" w:rsidRPr="004F222C">
        <w:t>: manuel d</w:t>
      </w:r>
      <w:r w:rsidR="004F222C">
        <w:t>e l’</w:t>
      </w:r>
      <w:r w:rsidR="004F222C" w:rsidRPr="004F222C">
        <w:t>utilisateur</w:t>
      </w:r>
      <w:bookmarkEnd w:id="97"/>
    </w:p>
    <w:p w14:paraId="29A6E946" w14:textId="23709045" w:rsidR="000347B7" w:rsidRPr="000347B7" w:rsidRDefault="000347B7" w:rsidP="000347B7">
      <w:pPr>
        <w:jc w:val="center"/>
      </w:pPr>
      <w:r>
        <w:t>Ce manuel a pour but de vous aider à trouver vos marques sur DojoHepia.</w:t>
      </w:r>
    </w:p>
    <w:p w14:paraId="77B3979D" w14:textId="6E4D83D4" w:rsidR="004F222C" w:rsidRDefault="004F222C" w:rsidP="00946ED3">
      <w:pPr>
        <w:pStyle w:val="Titre1"/>
      </w:pPr>
      <w:bookmarkStart w:id="98" w:name="_Toc12281114"/>
      <w:r w:rsidRPr="00946ED3">
        <w:t>Sensei</w:t>
      </w:r>
      <w:bookmarkEnd w:id="98"/>
    </w:p>
    <w:p w14:paraId="2EC74CA2" w14:textId="77777777" w:rsidR="00946ED3" w:rsidRPr="00946ED3" w:rsidRDefault="00946ED3" w:rsidP="004F222C">
      <w:pPr>
        <w:jc w:val="both"/>
        <w:rPr>
          <w:u w:val="single"/>
        </w:rPr>
      </w:pPr>
    </w:p>
    <w:p w14:paraId="3FCC56D9" w14:textId="51DFE58B" w:rsidR="004F222C" w:rsidRPr="00946ED3" w:rsidRDefault="00946ED3" w:rsidP="00946ED3">
      <w:pPr>
        <w:pStyle w:val="WARNING"/>
      </w:pPr>
      <w:r w:rsidRPr="00946ED3">
        <w:t xml:space="preserve">Attention : </w:t>
      </w:r>
      <w:r w:rsidRPr="00946ED3">
        <w:rPr>
          <w:b w:val="0"/>
          <w:bCs w:val="0"/>
        </w:rPr>
        <w:t xml:space="preserve">Dans cette partie, seule les fonctionnalité qui ne sont pas communes au </w:t>
      </w:r>
      <w:proofErr w:type="spellStart"/>
      <w:r w:rsidRPr="00946ED3">
        <w:rPr>
          <w:b w:val="0"/>
          <w:bCs w:val="0"/>
        </w:rPr>
        <w:t>Monji</w:t>
      </w:r>
      <w:proofErr w:type="spellEnd"/>
      <w:r w:rsidRPr="00946ED3">
        <w:rPr>
          <w:b w:val="0"/>
          <w:bCs w:val="0"/>
        </w:rPr>
        <w:t xml:space="preserve"> seront détaillées, si vous souhaitez en apprendre plus sur </w:t>
      </w:r>
      <w:r>
        <w:rPr>
          <w:b w:val="0"/>
          <w:bCs w:val="0"/>
        </w:rPr>
        <w:t>les</w:t>
      </w:r>
      <w:r w:rsidRPr="00946ED3">
        <w:rPr>
          <w:b w:val="0"/>
          <w:bCs w:val="0"/>
        </w:rPr>
        <w:t xml:space="preserve"> fonctionnalités</w:t>
      </w:r>
      <w:r>
        <w:rPr>
          <w:b w:val="0"/>
          <w:bCs w:val="0"/>
        </w:rPr>
        <w:t xml:space="preserve"> communes</w:t>
      </w:r>
      <w:r w:rsidRPr="00946ED3">
        <w:rPr>
          <w:b w:val="0"/>
          <w:bCs w:val="0"/>
        </w:rPr>
        <w:t xml:space="preserve">, </w:t>
      </w:r>
      <w:r w:rsidR="001263D5">
        <w:rPr>
          <w:b w:val="0"/>
          <w:bCs w:val="0"/>
        </w:rPr>
        <w:t>rendez</w:t>
      </w:r>
      <w:r w:rsidRPr="00946ED3">
        <w:rPr>
          <w:b w:val="0"/>
          <w:bCs w:val="0"/>
        </w:rPr>
        <w:t>-vous dans la section « </w:t>
      </w:r>
      <w:proofErr w:type="spellStart"/>
      <w:r w:rsidRPr="00946ED3">
        <w:rPr>
          <w:b w:val="0"/>
          <w:bCs w:val="0"/>
        </w:rPr>
        <w:t>Monji</w:t>
      </w:r>
      <w:proofErr w:type="spellEnd"/>
      <w:r w:rsidRPr="00946ED3">
        <w:rPr>
          <w:b w:val="0"/>
          <w:bCs w:val="0"/>
        </w:rPr>
        <w:t> »</w:t>
      </w:r>
    </w:p>
    <w:p w14:paraId="46DBC12A" w14:textId="4C617B3A" w:rsidR="00946ED3" w:rsidRDefault="00946ED3" w:rsidP="004F222C"/>
    <w:p w14:paraId="52C14DEA" w14:textId="5FB6808A" w:rsidR="00946ED3" w:rsidRDefault="00946ED3" w:rsidP="000347B7">
      <w:pPr>
        <w:pStyle w:val="VRAINORMAL"/>
        <w:ind w:firstLine="0"/>
      </w:pPr>
      <w:r>
        <w:t xml:space="preserve">En </w:t>
      </w:r>
      <w:r w:rsidR="000D6541">
        <w:t>tant que Sensei, vous avez la possibilité de :</w:t>
      </w:r>
    </w:p>
    <w:p w14:paraId="776E09B1" w14:textId="6E8DFA52" w:rsidR="000D6541" w:rsidRDefault="000D6541" w:rsidP="004B4747">
      <w:pPr>
        <w:pStyle w:val="VRAINORMAL"/>
        <w:numPr>
          <w:ilvl w:val="0"/>
          <w:numId w:val="31"/>
        </w:numPr>
      </w:pPr>
      <w:r>
        <w:t>Créer un programme</w:t>
      </w:r>
    </w:p>
    <w:p w14:paraId="57C91AB7" w14:textId="72FC63B6" w:rsidR="000D6541" w:rsidRDefault="000D6541" w:rsidP="004B4747">
      <w:pPr>
        <w:pStyle w:val="VRAINORMAL"/>
        <w:numPr>
          <w:ilvl w:val="0"/>
          <w:numId w:val="31"/>
        </w:numPr>
      </w:pPr>
      <w:r>
        <w:t>Gérer votre programme</w:t>
      </w:r>
    </w:p>
    <w:p w14:paraId="5B0858CD" w14:textId="578A366D" w:rsidR="000D6541" w:rsidRDefault="000D6541" w:rsidP="004B4747">
      <w:pPr>
        <w:pStyle w:val="VRAINORMAL"/>
        <w:numPr>
          <w:ilvl w:val="0"/>
          <w:numId w:val="31"/>
        </w:numPr>
      </w:pPr>
      <w:r>
        <w:t>Créer un kata</w:t>
      </w:r>
    </w:p>
    <w:p w14:paraId="6C56D06E" w14:textId="2DEBB2C7" w:rsidR="000D6541" w:rsidRDefault="000D6541" w:rsidP="004B4747">
      <w:pPr>
        <w:pStyle w:val="VRAINORMAL"/>
        <w:numPr>
          <w:ilvl w:val="0"/>
          <w:numId w:val="31"/>
        </w:numPr>
      </w:pPr>
      <w:r>
        <w:t>Gérer votre kata</w:t>
      </w:r>
    </w:p>
    <w:p w14:paraId="46364B6B" w14:textId="51A1D679" w:rsidR="000D6541" w:rsidRDefault="000D6541" w:rsidP="004B4747">
      <w:pPr>
        <w:pStyle w:val="VRAINORMAL"/>
        <w:numPr>
          <w:ilvl w:val="0"/>
          <w:numId w:val="31"/>
        </w:numPr>
      </w:pPr>
      <w:r>
        <w:t>Visualiser vos programmes</w:t>
      </w:r>
    </w:p>
    <w:p w14:paraId="059EC783" w14:textId="4D74E8F8" w:rsidR="000D6541" w:rsidRDefault="000D6541" w:rsidP="004B4747">
      <w:pPr>
        <w:pStyle w:val="VRAINORMAL"/>
        <w:numPr>
          <w:ilvl w:val="0"/>
          <w:numId w:val="31"/>
        </w:numPr>
      </w:pPr>
      <w:r>
        <w:t>Sponsoriser un nouvel utilisateur</w:t>
      </w:r>
    </w:p>
    <w:p w14:paraId="651442C7" w14:textId="77777777" w:rsidR="001263D5" w:rsidRDefault="001263D5" w:rsidP="000347B7">
      <w:pPr>
        <w:pStyle w:val="VRAINORMAL"/>
      </w:pPr>
    </w:p>
    <w:p w14:paraId="2B066170" w14:textId="3ECC1E57" w:rsidR="00260886" w:rsidRPr="00260886" w:rsidRDefault="000D6541" w:rsidP="006F1460">
      <w:pPr>
        <w:pStyle w:val="Titre2"/>
      </w:pPr>
      <w:bookmarkStart w:id="99" w:name="_Toc12281115"/>
      <w:r>
        <w:t>Créer un programme</w:t>
      </w:r>
      <w:bookmarkEnd w:id="99"/>
    </w:p>
    <w:p w14:paraId="2502DCB7" w14:textId="1B6F2FD9" w:rsidR="000D6541" w:rsidRDefault="000D6541" w:rsidP="000D6541">
      <w:pPr>
        <w:pStyle w:val="Titre2"/>
      </w:pPr>
      <w:bookmarkStart w:id="100" w:name="_Toc12281116"/>
      <w:r>
        <w:t>Gérer votre programme</w:t>
      </w:r>
      <w:bookmarkEnd w:id="100"/>
    </w:p>
    <w:p w14:paraId="138B5FD7" w14:textId="416192B5" w:rsidR="000D6541" w:rsidRDefault="000D6541" w:rsidP="000D6541">
      <w:pPr>
        <w:pStyle w:val="Titre2"/>
      </w:pPr>
      <w:bookmarkStart w:id="101" w:name="_Toc12281117"/>
      <w:r>
        <w:t>Créer un kata</w:t>
      </w:r>
      <w:bookmarkEnd w:id="101"/>
    </w:p>
    <w:p w14:paraId="5745FF19" w14:textId="0CD12B2F" w:rsidR="000D6541" w:rsidRDefault="000D6541" w:rsidP="000D6541">
      <w:pPr>
        <w:pStyle w:val="Titre2"/>
      </w:pPr>
      <w:bookmarkStart w:id="102" w:name="_Toc12281118"/>
      <w:r>
        <w:t>Gérer votre kata</w:t>
      </w:r>
      <w:bookmarkEnd w:id="102"/>
    </w:p>
    <w:p w14:paraId="4F7256CE" w14:textId="09507CFA" w:rsidR="000D6541" w:rsidRDefault="000D6541" w:rsidP="000D6541">
      <w:pPr>
        <w:pStyle w:val="Titre2"/>
      </w:pPr>
      <w:bookmarkStart w:id="103" w:name="_Toc12281119"/>
      <w:r>
        <w:t>Visualiser vos programmes</w:t>
      </w:r>
      <w:bookmarkEnd w:id="103"/>
    </w:p>
    <w:p w14:paraId="6FD72775" w14:textId="6BF603A6" w:rsidR="007A0F4C" w:rsidRPr="007A0F4C" w:rsidRDefault="007A0F4C" w:rsidP="00260886">
      <w:pPr>
        <w:jc w:val="both"/>
      </w:pPr>
      <w:r>
        <w:t>La page « </w:t>
      </w:r>
      <w:proofErr w:type="spellStart"/>
      <w:r>
        <w:t>My</w:t>
      </w:r>
      <w:proofErr w:type="spellEnd"/>
      <w:r>
        <w:t xml:space="preserve"> programs » (Mes programmes, en français), permet de visualiser les programmes que vous avez créé.</w:t>
      </w:r>
    </w:p>
    <w:p w14:paraId="59C19B6B" w14:textId="57F6DEA1" w:rsidR="000347B7" w:rsidRDefault="000347B7">
      <w:pPr>
        <w:spacing w:after="160" w:line="259" w:lineRule="auto"/>
        <w:rPr>
          <w:rFonts w:eastAsiaTheme="majorEastAsia" w:cs="Arial"/>
          <w:b/>
          <w:bCs/>
          <w:sz w:val="28"/>
          <w:szCs w:val="28"/>
        </w:rPr>
      </w:pPr>
      <w:r>
        <w:br w:type="page"/>
      </w:r>
    </w:p>
    <w:p w14:paraId="4AB244CF" w14:textId="36C25EF5" w:rsidR="000D6541" w:rsidRDefault="000D6541" w:rsidP="000D6541">
      <w:pPr>
        <w:pStyle w:val="Titre2"/>
      </w:pPr>
      <w:bookmarkStart w:id="104" w:name="_Toc12281120"/>
      <w:r>
        <w:lastRenderedPageBreak/>
        <w:t>Sponsoriser un nouvel utilisateur</w:t>
      </w:r>
      <w:bookmarkEnd w:id="104"/>
    </w:p>
    <w:p w14:paraId="5ECD773F" w14:textId="432289FE" w:rsidR="001263D5" w:rsidRDefault="001263D5" w:rsidP="001263D5">
      <w:pPr>
        <w:pStyle w:val="VRAINORMAL"/>
        <w:ind w:firstLine="0"/>
      </w:pPr>
      <w:r>
        <w:t xml:space="preserve">Pour que quelqu’un puisse rejoindre DojoHepia, il doit référencer un token lors de la création de son compte. C’est ce que DojoHepia appel « Le sponsoring ». Sur la page de sponsoring, vous avez le choix de générer un token pour un </w:t>
      </w:r>
      <w:proofErr w:type="spellStart"/>
      <w:r>
        <w:t>Monji</w:t>
      </w:r>
      <w:proofErr w:type="spellEnd"/>
      <w:r>
        <w:t xml:space="preserve"> ou un autre Sensei, et de choisir le </w:t>
      </w:r>
      <w:r w:rsidR="000347B7">
        <w:t>temps avant le token ne soit expiré.</w:t>
      </w:r>
    </w:p>
    <w:p w14:paraId="651A73DC" w14:textId="77777777" w:rsidR="000347B7" w:rsidRDefault="000347B7" w:rsidP="000347B7">
      <w:pPr>
        <w:pStyle w:val="VRAINORMAL"/>
        <w:keepNext/>
        <w:ind w:firstLine="0"/>
      </w:pPr>
      <w:r>
        <w:rPr>
          <w:noProof/>
        </w:rPr>
        <w:drawing>
          <wp:inline distT="0" distB="0" distL="0" distR="0" wp14:anchorId="5A20526E" wp14:editId="24E66BCD">
            <wp:extent cx="5760720" cy="3103245"/>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9-06-16 à 14.50.50.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103245"/>
                    </a:xfrm>
                    <a:prstGeom prst="rect">
                      <a:avLst/>
                    </a:prstGeom>
                  </pic:spPr>
                </pic:pic>
              </a:graphicData>
            </a:graphic>
          </wp:inline>
        </w:drawing>
      </w:r>
    </w:p>
    <w:p w14:paraId="652B4D39" w14:textId="7ADF40B1" w:rsidR="000347B7" w:rsidRDefault="000347B7" w:rsidP="000347B7">
      <w:pPr>
        <w:pStyle w:val="Lgende"/>
        <w:jc w:val="center"/>
      </w:pPr>
      <w:bookmarkStart w:id="105" w:name="_Toc12274107"/>
      <w:r>
        <w:t xml:space="preserve">Figure </w:t>
      </w:r>
      <w:fldSimple w:instr=" SEQ Figure \* ARABIC ">
        <w:r w:rsidR="001143A6">
          <w:rPr>
            <w:noProof/>
          </w:rPr>
          <w:t>16</w:t>
        </w:r>
      </w:fldSimple>
      <w:r>
        <w:t xml:space="preserve"> - Manuel utilisateur : Sensei - Page de Sponsoring (AV, 2019)</w:t>
      </w:r>
      <w:bookmarkEnd w:id="105"/>
    </w:p>
    <w:p w14:paraId="540D13DD" w14:textId="77777777" w:rsidR="007A0F4C" w:rsidRDefault="007A0F4C" w:rsidP="007A0F4C">
      <w:pPr>
        <w:pStyle w:val="VRAINORMAL"/>
        <w:ind w:firstLine="0"/>
      </w:pPr>
    </w:p>
    <w:p w14:paraId="21CF49DC" w14:textId="7B9651A3" w:rsidR="000347B7" w:rsidRDefault="000347B7" w:rsidP="007A0F4C">
      <w:pPr>
        <w:pStyle w:val="VRAINORMAL"/>
        <w:ind w:firstLine="0"/>
      </w:pPr>
      <w:r>
        <w:t>Une fois que vous aurez cliqué sur « </w:t>
      </w:r>
      <w:proofErr w:type="spellStart"/>
      <w:r>
        <w:t>Generate</w:t>
      </w:r>
      <w:proofErr w:type="spellEnd"/>
      <w:r>
        <w:t xml:space="preserve"> a </w:t>
      </w:r>
      <w:proofErr w:type="spellStart"/>
      <w:r>
        <w:t>Monji</w:t>
      </w:r>
      <w:proofErr w:type="spellEnd"/>
      <w:r>
        <w:t xml:space="preserve"> token » (Générer un token pour un </w:t>
      </w:r>
      <w:proofErr w:type="spellStart"/>
      <w:r>
        <w:t>Monji</w:t>
      </w:r>
      <w:proofErr w:type="spellEnd"/>
      <w:r>
        <w:t>, en français) ou « </w:t>
      </w:r>
      <w:proofErr w:type="spellStart"/>
      <w:r>
        <w:t>Generate</w:t>
      </w:r>
      <w:proofErr w:type="spellEnd"/>
      <w:r>
        <w:t xml:space="preserve"> a Sensei token » (Générer un token pour un Sensei, en français), le token </w:t>
      </w:r>
      <w:r w:rsidR="007A0F4C">
        <w:t>apparaitra</w:t>
      </w:r>
      <w:r>
        <w:t xml:space="preserve"> en rouge</w:t>
      </w:r>
      <w:r w:rsidR="007A0F4C">
        <w:t xml:space="preserve"> (voir figure </w:t>
      </w:r>
      <w:r w:rsidR="00122E78">
        <w:rPr>
          <w:color w:val="FF0000"/>
        </w:rPr>
        <w:fldChar w:fldCharType="begin"/>
      </w:r>
      <w:r w:rsidR="00122E78">
        <w:rPr>
          <w:color w:val="FF0000"/>
        </w:rPr>
        <w:instrText xml:space="preserve"> REF _Ref11680212 </w:instrText>
      </w:r>
      <w:r w:rsidR="00122E78">
        <w:rPr>
          <w:color w:val="FF0000"/>
        </w:rPr>
        <w:fldChar w:fldCharType="separate"/>
      </w:r>
      <w:proofErr w:type="spellStart"/>
      <w:r w:rsidR="00EF163A">
        <w:t>Figure</w:t>
      </w:r>
      <w:proofErr w:type="spellEnd"/>
      <w:r w:rsidR="00EF163A">
        <w:t xml:space="preserve"> </w:t>
      </w:r>
      <w:r w:rsidR="00EF163A">
        <w:rPr>
          <w:noProof/>
        </w:rPr>
        <w:t>16</w:t>
      </w:r>
      <w:r w:rsidR="00122E78">
        <w:rPr>
          <w:color w:val="FF0000"/>
        </w:rPr>
        <w:fldChar w:fldCharType="end"/>
      </w:r>
      <w:r w:rsidR="007A0F4C">
        <w:t>)</w:t>
      </w:r>
      <w:r>
        <w:t>, et vous pourrez le copier pour le donner à un utilisateur qui voudrait rejoindre DojoHepia.</w:t>
      </w:r>
    </w:p>
    <w:p w14:paraId="25E6303E" w14:textId="77777777" w:rsidR="007A0F4C" w:rsidRDefault="007A0F4C" w:rsidP="007A0F4C">
      <w:pPr>
        <w:pStyle w:val="VRAINORMAL"/>
        <w:keepNext/>
        <w:ind w:firstLine="0"/>
        <w:jc w:val="center"/>
      </w:pPr>
      <w:r w:rsidRPr="007A0F4C">
        <w:rPr>
          <w:noProof/>
        </w:rPr>
        <w:drawing>
          <wp:inline distT="0" distB="0" distL="0" distR="0" wp14:anchorId="2D2779FE" wp14:editId="12D6C3F6">
            <wp:extent cx="5760720" cy="556260"/>
            <wp:effectExtent l="0" t="0" r="5080" b="254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0720" cy="556260"/>
                    </a:xfrm>
                    <a:prstGeom prst="rect">
                      <a:avLst/>
                    </a:prstGeom>
                  </pic:spPr>
                </pic:pic>
              </a:graphicData>
            </a:graphic>
          </wp:inline>
        </w:drawing>
      </w:r>
    </w:p>
    <w:p w14:paraId="49EC14F0" w14:textId="2CE32066" w:rsidR="007A0F4C" w:rsidRPr="000347B7" w:rsidRDefault="007A0F4C" w:rsidP="007A0F4C">
      <w:pPr>
        <w:pStyle w:val="Lgende"/>
        <w:jc w:val="center"/>
      </w:pPr>
      <w:bookmarkStart w:id="106" w:name="_Ref11680212"/>
      <w:bookmarkStart w:id="107" w:name="_Toc12274108"/>
      <w:r>
        <w:t xml:space="preserve">Figure </w:t>
      </w:r>
      <w:fldSimple w:instr=" SEQ Figure \* ARABIC ">
        <w:r w:rsidR="001143A6">
          <w:rPr>
            <w:noProof/>
          </w:rPr>
          <w:t>17</w:t>
        </w:r>
      </w:fldSimple>
      <w:bookmarkEnd w:id="106"/>
      <w:r>
        <w:t xml:space="preserve"> - Manuel utilisateur : Sensei - Token généré (AV, 2019)</w:t>
      </w:r>
      <w:bookmarkEnd w:id="107"/>
    </w:p>
    <w:p w14:paraId="0FECE95A" w14:textId="30B34FFC" w:rsidR="000D6541" w:rsidRDefault="000D6541" w:rsidP="000D6541">
      <w:pPr>
        <w:ind w:left="1080"/>
      </w:pPr>
    </w:p>
    <w:p w14:paraId="1D2CA391" w14:textId="77777777" w:rsidR="004F222C" w:rsidRPr="004F222C" w:rsidRDefault="004F222C" w:rsidP="00946ED3">
      <w:pPr>
        <w:pStyle w:val="Titre1"/>
      </w:pPr>
      <w:bookmarkStart w:id="108" w:name="_Toc12281121"/>
      <w:proofErr w:type="spellStart"/>
      <w:r w:rsidRPr="004F222C">
        <w:t>Monji</w:t>
      </w:r>
      <w:bookmarkEnd w:id="108"/>
      <w:proofErr w:type="spellEnd"/>
    </w:p>
    <w:p w14:paraId="0F2899DD" w14:textId="14A03FBC" w:rsidR="004F222C" w:rsidRPr="004F222C" w:rsidRDefault="004F222C" w:rsidP="00ED615D">
      <w:pPr>
        <w:pStyle w:val="VRAINORMAL"/>
        <w:ind w:firstLine="0"/>
      </w:pPr>
      <w:r w:rsidRPr="004F222C">
        <w:t xml:space="preserve">En tant que </w:t>
      </w:r>
      <w:proofErr w:type="spellStart"/>
      <w:r w:rsidRPr="004F222C">
        <w:t>Monji</w:t>
      </w:r>
      <w:proofErr w:type="spellEnd"/>
      <w:r w:rsidRPr="004F222C">
        <w:t>, vous avez la possibilité de :</w:t>
      </w:r>
    </w:p>
    <w:p w14:paraId="23A37D9E" w14:textId="77777777" w:rsidR="004F222C" w:rsidRPr="004F222C" w:rsidRDefault="004F222C" w:rsidP="004B4747">
      <w:pPr>
        <w:pStyle w:val="VRAINORMAL"/>
        <w:numPr>
          <w:ilvl w:val="0"/>
          <w:numId w:val="26"/>
        </w:numPr>
      </w:pPr>
      <w:r w:rsidRPr="004F222C">
        <w:t>Visualiser les programmes</w:t>
      </w:r>
    </w:p>
    <w:p w14:paraId="5216D111" w14:textId="77777777" w:rsidR="004F222C" w:rsidRPr="004F222C" w:rsidRDefault="004F222C" w:rsidP="004B4747">
      <w:pPr>
        <w:pStyle w:val="VRAINORMAL"/>
        <w:numPr>
          <w:ilvl w:val="0"/>
          <w:numId w:val="26"/>
        </w:numPr>
      </w:pPr>
      <w:r w:rsidRPr="004F222C">
        <w:lastRenderedPageBreak/>
        <w:t>Afficher un programme</w:t>
      </w:r>
    </w:p>
    <w:p w14:paraId="505F5BA2" w14:textId="77777777" w:rsidR="004F222C" w:rsidRPr="004F222C" w:rsidRDefault="004F222C" w:rsidP="004B4747">
      <w:pPr>
        <w:pStyle w:val="VRAINORMAL"/>
        <w:numPr>
          <w:ilvl w:val="0"/>
          <w:numId w:val="26"/>
        </w:numPr>
      </w:pPr>
      <w:r w:rsidRPr="004F222C">
        <w:t>Vous abonner à un programme</w:t>
      </w:r>
    </w:p>
    <w:p w14:paraId="754B2340" w14:textId="77777777" w:rsidR="004F222C" w:rsidRPr="004F222C" w:rsidRDefault="004F222C" w:rsidP="004B4747">
      <w:pPr>
        <w:pStyle w:val="VRAINORMAL"/>
        <w:numPr>
          <w:ilvl w:val="0"/>
          <w:numId w:val="26"/>
        </w:numPr>
      </w:pPr>
      <w:r w:rsidRPr="004F222C">
        <w:t>Accéder et gérer vos abonnements</w:t>
      </w:r>
    </w:p>
    <w:p w14:paraId="5E944070" w14:textId="77777777" w:rsidR="004F222C" w:rsidRPr="004F222C" w:rsidRDefault="004F222C" w:rsidP="004B4747">
      <w:pPr>
        <w:pStyle w:val="VRAINORMAL"/>
        <w:numPr>
          <w:ilvl w:val="0"/>
          <w:numId w:val="26"/>
        </w:numPr>
      </w:pPr>
      <w:r w:rsidRPr="004F222C">
        <w:t>Réaliser un kata</w:t>
      </w:r>
    </w:p>
    <w:p w14:paraId="787901FE" w14:textId="77777777" w:rsidR="004F222C" w:rsidRPr="004F222C" w:rsidRDefault="004F222C" w:rsidP="004B4747">
      <w:pPr>
        <w:pStyle w:val="VRAINORMAL"/>
        <w:numPr>
          <w:ilvl w:val="0"/>
          <w:numId w:val="26"/>
        </w:numPr>
      </w:pPr>
      <w:r w:rsidRPr="004F222C">
        <w:t>Rechercher des programmes</w:t>
      </w:r>
    </w:p>
    <w:p w14:paraId="554E7066" w14:textId="77777777" w:rsidR="004F222C" w:rsidRPr="004F222C" w:rsidRDefault="004F222C" w:rsidP="004F222C"/>
    <w:p w14:paraId="3D3ACE19" w14:textId="77777777" w:rsidR="004F222C" w:rsidRPr="004F222C" w:rsidRDefault="004F222C" w:rsidP="00ED615D">
      <w:pPr>
        <w:pStyle w:val="Titre2"/>
      </w:pPr>
      <w:bookmarkStart w:id="109" w:name="_Toc12281122"/>
      <w:r w:rsidRPr="004F222C">
        <w:t>Visualiser les programmes</w:t>
      </w:r>
      <w:bookmarkEnd w:id="109"/>
    </w:p>
    <w:p w14:paraId="14017525" w14:textId="70D708DA" w:rsidR="004F222C" w:rsidRPr="004F222C" w:rsidRDefault="004F222C" w:rsidP="00FA707F">
      <w:pPr>
        <w:pStyle w:val="VRAINORMAL"/>
        <w:ind w:firstLine="0"/>
      </w:pPr>
      <w:r w:rsidRPr="004F222C">
        <w:t xml:space="preserve">En vous </w:t>
      </w:r>
      <w:r w:rsidR="00341B45">
        <w:t>authentifiant</w:t>
      </w:r>
      <w:r w:rsidRPr="004F222C">
        <w:t xml:space="preserve"> au site (</w:t>
      </w:r>
      <w:r w:rsidRPr="004F222C">
        <w:rPr>
          <w:color w:val="FF0000"/>
        </w:rPr>
        <w:t xml:space="preserve">voir section : n'importe qui </w:t>
      </w:r>
      <w:r w:rsidR="00341B45">
        <w:rPr>
          <w:color w:val="FF0000"/>
        </w:rPr>
        <w:t>–</w:t>
      </w:r>
      <w:r w:rsidRPr="004F222C">
        <w:rPr>
          <w:color w:val="FF0000"/>
        </w:rPr>
        <w:t xml:space="preserve"> s</w:t>
      </w:r>
      <w:r w:rsidR="00341B45">
        <w:rPr>
          <w:color w:val="FF0000"/>
        </w:rPr>
        <w:t xml:space="preserve">’authentifier </w:t>
      </w:r>
      <w:r w:rsidRPr="004F222C">
        <w:rPr>
          <w:color w:val="FF0000"/>
        </w:rPr>
        <w:t>à DojoHepia</w:t>
      </w:r>
      <w:r w:rsidRPr="004F222C">
        <w:t xml:space="preserve">), vous arrivez sur la page principale de DojoHepia. Celle-ci affiche tous les programmes, le premier étant le plus récent </w:t>
      </w:r>
      <w:r w:rsidRPr="004F222C">
        <w:rPr>
          <w:color w:val="FF0000"/>
        </w:rPr>
        <w:t>(voir FIG N)</w:t>
      </w:r>
      <w:r w:rsidRPr="004F222C">
        <w:t>.</w:t>
      </w:r>
    </w:p>
    <w:p w14:paraId="3D1C613B" w14:textId="77777777" w:rsidR="00EC3B17" w:rsidRDefault="004F222C" w:rsidP="00EC3B17">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DCD0F5D" wp14:editId="2ED31DDE">
            <wp:extent cx="5760720" cy="2405380"/>
            <wp:effectExtent l="0" t="0" r="0" b="0"/>
            <wp:docPr id="21" name="Image 21" descr="https://lh5.googleusercontent.com/bJgW6crikMsJwGvqSqv49hHsd1Eoye5z_pO2Lk688FLtbqzIEfA9t_BB7K_GT89LoEQxTlmWhGTbsHAWOj_MVQ1uBvZptAT7cnVS522fVROu9V6fHD11yMHRe-QTEpA5606pO2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5.googleusercontent.com/bJgW6crikMsJwGvqSqv49hHsd1Eoye5z_pO2Lk688FLtbqzIEfA9t_BB7K_GT89LoEQxTlmWhGTbsHAWOj_MVQ1uBvZptAT7cnVS522fVROu9V6fHD11yMHRe-QTEpA5606pO2TH"/>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6F7BAAD" w14:textId="317CC74B" w:rsidR="004F222C" w:rsidRPr="004F222C" w:rsidRDefault="00EC3B17" w:rsidP="00EC3B17">
      <w:pPr>
        <w:pStyle w:val="Lgende"/>
        <w:jc w:val="center"/>
      </w:pPr>
      <w:bookmarkStart w:id="110" w:name="_Toc12274109"/>
      <w:r>
        <w:t xml:space="preserve">Figure </w:t>
      </w:r>
      <w:fldSimple w:instr=" SEQ Figure \* ARABIC ">
        <w:r w:rsidR="001143A6">
          <w:rPr>
            <w:noProof/>
          </w:rPr>
          <w:t>18</w:t>
        </w:r>
      </w:fldSimple>
      <w:r>
        <w:t xml:space="preserve"> - </w:t>
      </w:r>
      <w:r w:rsidR="000347B7">
        <w:t xml:space="preserve">Manuel utilisateur : </w:t>
      </w:r>
      <w:proofErr w:type="spellStart"/>
      <w:r w:rsidR="000347B7">
        <w:t>Monji</w:t>
      </w:r>
      <w:proofErr w:type="spellEnd"/>
      <w:r w:rsidR="000347B7">
        <w:t xml:space="preserve"> -</w:t>
      </w:r>
      <w:r>
        <w:t xml:space="preserve"> Tous les programmes disponibles (AV, 2019)</w:t>
      </w:r>
      <w:bookmarkEnd w:id="110"/>
    </w:p>
    <w:p w14:paraId="75EA1033" w14:textId="77777777" w:rsidR="00FA707F" w:rsidRDefault="00FA707F" w:rsidP="00FA707F">
      <w:pPr>
        <w:pStyle w:val="VRAINORMAL"/>
        <w:ind w:firstLine="0"/>
        <w:rPr>
          <w:rFonts w:ascii="Arial" w:hAnsi="Arial" w:cs="Arial"/>
          <w:color w:val="000000"/>
          <w:sz w:val="22"/>
          <w:szCs w:val="22"/>
          <w:u w:val="single"/>
        </w:rPr>
      </w:pPr>
    </w:p>
    <w:p w14:paraId="4EC602A5" w14:textId="1ABD43CC" w:rsidR="00FA707F" w:rsidRPr="000D6541" w:rsidRDefault="004F222C" w:rsidP="000D6541">
      <w:pPr>
        <w:pStyle w:val="VRAINORMAL"/>
        <w:ind w:firstLine="0"/>
        <w:rPr>
          <w:u w:val="single"/>
        </w:rPr>
      </w:pPr>
      <w:r w:rsidRPr="000D6541">
        <w:rPr>
          <w:u w:val="single"/>
        </w:rPr>
        <w:t>Filtrer un programme</w:t>
      </w:r>
    </w:p>
    <w:p w14:paraId="22C6A500" w14:textId="6062F10A" w:rsidR="004F222C" w:rsidRPr="004F222C" w:rsidRDefault="004F222C" w:rsidP="00FA707F">
      <w:pPr>
        <w:pStyle w:val="VRAINORMAL"/>
        <w:ind w:firstLine="0"/>
      </w:pPr>
      <w:r w:rsidRPr="004F222C">
        <w:t>Si vous cliquez sur le nom du Sensei ((n) sur figure N), ou sur le langage ((n) sur figure N), ou sur un des tags ((n) sur figure N), cela vous permettra de filtrer le programme par l’entité cliquée.</w:t>
      </w:r>
    </w:p>
    <w:p w14:paraId="39B4A6B9" w14:textId="77777777" w:rsidR="004F222C" w:rsidRPr="004F222C" w:rsidRDefault="004F222C" w:rsidP="004F222C"/>
    <w:p w14:paraId="4ACC73AF" w14:textId="77777777" w:rsidR="00EC3B17" w:rsidRDefault="004F222C" w:rsidP="00EC3B17">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42D9CE2" wp14:editId="14E87A62">
            <wp:extent cx="5760720" cy="2405380"/>
            <wp:effectExtent l="0" t="0" r="0" b="0"/>
            <wp:docPr id="20" name="Image 20" descr="https://lh5.googleusercontent.com/bd83NifbMlgouYdtPbBj0McZXlYzm1PvLn3mFAErdfPdDMkaVRm_EQ4GeEmdm6xwo9FyODjZR_lpumQAEYK9-w7GmSCiZdW8cNm3GvJzWctZACPYX5YQvxj2CMEkigI8JLW4_D6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5.googleusercontent.com/bd83NifbMlgouYdtPbBj0McZXlYzm1PvLn3mFAErdfPdDMkaVRm_EQ4GeEmdm6xwo9FyODjZR_lpumQAEYK9-w7GmSCiZdW8cNm3GvJzWctZACPYX5YQvxj2CMEkigI8JLW4_D6j"/>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26CEA1C" w14:textId="41246702" w:rsidR="004F222C" w:rsidRPr="004F222C" w:rsidRDefault="00EC3B17" w:rsidP="00EC3B17">
      <w:pPr>
        <w:pStyle w:val="Lgende"/>
        <w:jc w:val="center"/>
      </w:pPr>
      <w:bookmarkStart w:id="111" w:name="_Toc12274110"/>
      <w:r>
        <w:t xml:space="preserve">Figure </w:t>
      </w:r>
      <w:fldSimple w:instr=" SEQ Figure \* ARABIC ">
        <w:r w:rsidR="001143A6">
          <w:rPr>
            <w:noProof/>
          </w:rPr>
          <w:t>19</w:t>
        </w:r>
      </w:fldSimple>
      <w:r>
        <w:t xml:space="preserve"> - </w:t>
      </w:r>
      <w:r w:rsidR="000347B7">
        <w:t xml:space="preserve">Manuel utilisateur : </w:t>
      </w:r>
      <w:proofErr w:type="spellStart"/>
      <w:r w:rsidR="000347B7">
        <w:t>Monji</w:t>
      </w:r>
      <w:proofErr w:type="spellEnd"/>
      <w:r w:rsidR="000347B7">
        <w:t xml:space="preserve"> - </w:t>
      </w:r>
      <w:r>
        <w:t>Tous les programmes disponibles | Aucun filtre (AV, 2019)</w:t>
      </w:r>
      <w:bookmarkEnd w:id="111"/>
    </w:p>
    <w:p w14:paraId="075E2B63" w14:textId="77777777" w:rsidR="004F222C" w:rsidRPr="004F222C" w:rsidRDefault="004F222C" w:rsidP="004F222C"/>
    <w:p w14:paraId="1122AEC8" w14:textId="77777777" w:rsidR="00EC3B17" w:rsidRDefault="004F222C" w:rsidP="00EC3B17">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5ABCF9A" wp14:editId="1B482429">
            <wp:extent cx="5760720" cy="2405380"/>
            <wp:effectExtent l="0" t="0" r="0" b="0"/>
            <wp:docPr id="19" name="Image 19" descr="https://lh6.googleusercontent.com/eUfcsyA6bXsonAAm_gmQyjzKm8OOuVVy099tB3-vvqGcVdS2lPc58DfzYf3GxTFmPu8DfLcVi1tZUpwo2SqMwMK67xA4fXQxN9rxMuhNyD482L89rqppHc8ICpcSm6b3bgtn1w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eUfcsyA6bXsonAAm_gmQyjzKm8OOuVVy099tB3-vvqGcVdS2lPc58DfzYf3GxTFmPu8DfLcVi1tZUpwo2SqMwMK67xA4fXQxN9rxMuhNyD482L89rqppHc8ICpcSm6b3bgtn1wi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42B32811" w14:textId="4D0CA9FA" w:rsidR="004F222C" w:rsidRPr="004F222C" w:rsidRDefault="00EC3B17" w:rsidP="00EC3B17">
      <w:pPr>
        <w:pStyle w:val="Lgende"/>
        <w:jc w:val="center"/>
      </w:pPr>
      <w:bookmarkStart w:id="112" w:name="_Toc12274111"/>
      <w:r>
        <w:t xml:space="preserve">Figure </w:t>
      </w:r>
      <w:fldSimple w:instr=" SEQ Figure \* ARABIC ">
        <w:r w:rsidR="001143A6">
          <w:rPr>
            <w:noProof/>
          </w:rPr>
          <w:t>20</w:t>
        </w:r>
      </w:fldSimple>
      <w:r>
        <w:t xml:space="preserve"> </w:t>
      </w:r>
      <w:r w:rsidR="00833C8E">
        <w:t>-</w:t>
      </w:r>
      <w:r>
        <w:t xml:space="preserve"> </w:t>
      </w:r>
      <w:r w:rsidR="00833C8E">
        <w:t xml:space="preserve">Manuel utilisateur : </w:t>
      </w:r>
      <w:proofErr w:type="spellStart"/>
      <w:r w:rsidR="00833C8E">
        <w:t>Monji</w:t>
      </w:r>
      <w:proofErr w:type="spellEnd"/>
      <w:r w:rsidR="00833C8E">
        <w:t xml:space="preserve"> -</w:t>
      </w:r>
      <w:r w:rsidRPr="006F2714">
        <w:t xml:space="preserve">Page : Tous les programmes disponibles | </w:t>
      </w:r>
      <w:r>
        <w:t>Filtrée par tag</w:t>
      </w:r>
      <w:r w:rsidRPr="006F2714">
        <w:t xml:space="preserve"> (AV, 2019)</w:t>
      </w:r>
      <w:bookmarkEnd w:id="112"/>
    </w:p>
    <w:p w14:paraId="6A357D48" w14:textId="77777777" w:rsidR="008F2820" w:rsidRDefault="008F2820" w:rsidP="00EC3B17">
      <w:pPr>
        <w:pStyle w:val="Titre2"/>
      </w:pPr>
    </w:p>
    <w:p w14:paraId="3349A925" w14:textId="011DAAFE" w:rsidR="004F222C" w:rsidRPr="004F222C" w:rsidRDefault="004F222C" w:rsidP="00EC3B17">
      <w:pPr>
        <w:pStyle w:val="Titre2"/>
      </w:pPr>
      <w:bookmarkStart w:id="113" w:name="_Toc12281123"/>
      <w:r w:rsidRPr="004F222C">
        <w:t>Afficher un programme</w:t>
      </w:r>
      <w:bookmarkEnd w:id="113"/>
    </w:p>
    <w:p w14:paraId="6759951B" w14:textId="67121A34" w:rsidR="004F222C" w:rsidRPr="00EC3B17" w:rsidRDefault="004F222C" w:rsidP="00EC3B17">
      <w:pPr>
        <w:pStyle w:val="VRAINORMAL"/>
        <w:ind w:firstLine="0"/>
      </w:pPr>
      <w:r w:rsidRPr="00EC3B17">
        <w:t>Lorsque vous cliquez sur un programme, vous accédez à la page de celui-ci.</w:t>
      </w:r>
    </w:p>
    <w:p w14:paraId="26A15909" w14:textId="77777777" w:rsidR="008758E4" w:rsidRDefault="004F222C" w:rsidP="008758E4">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99FEADF" wp14:editId="47024CC5">
            <wp:extent cx="5760720" cy="2288540"/>
            <wp:effectExtent l="0" t="0" r="5080" b="0"/>
            <wp:docPr id="18" name="Image 18" descr="https://lh6.googleusercontent.com/dPVsH1FwJjoZzjY43EL2CF0a_7KaPVv8DVaZ_3CiYee6bRhlRrDjPJKAaQ0VcvcAaNKWDpdUR7xPtzFWQMk4yicthCI7kdX__kY7r7s9_dwhMgFLYT_dvLwduQ3_VxYuUFgYF3H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dPVsH1FwJjoZzjY43EL2CF0a_7KaPVv8DVaZ_3CiYee6bRhlRrDjPJKAaQ0VcvcAaNKWDpdUR7xPtzFWQMk4yicthCI7kdX__kY7r7s9_dwhMgFLYT_dvLwduQ3_VxYuUFgYF3H_"/>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28854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72BA1315" w14:textId="426F78EF" w:rsidR="004F222C" w:rsidRPr="004F222C" w:rsidRDefault="008758E4" w:rsidP="008758E4">
      <w:pPr>
        <w:pStyle w:val="Lgende"/>
        <w:jc w:val="center"/>
      </w:pPr>
      <w:bookmarkStart w:id="114" w:name="_Toc12274112"/>
      <w:r>
        <w:t xml:space="preserve">Figure </w:t>
      </w:r>
      <w:fldSimple w:instr=" SEQ Figure \* ARABIC ">
        <w:r w:rsidR="001143A6">
          <w:rPr>
            <w:noProof/>
          </w:rPr>
          <w:t>21</w:t>
        </w:r>
      </w:fldSimple>
      <w:r>
        <w:t xml:space="preserve"> </w:t>
      </w:r>
      <w:r w:rsidR="00833C8E">
        <w:t>-</w:t>
      </w:r>
      <w:r>
        <w:t xml:space="preserve"> </w:t>
      </w:r>
      <w:r w:rsidR="00833C8E">
        <w:t xml:space="preserve">Manuel utilisateur : </w:t>
      </w:r>
      <w:proofErr w:type="spellStart"/>
      <w:r w:rsidR="00833C8E">
        <w:t>Monji</w:t>
      </w:r>
      <w:proofErr w:type="spellEnd"/>
      <w:r w:rsidR="00833C8E">
        <w:t xml:space="preserve"> - </w:t>
      </w:r>
      <w:r>
        <w:t>Page d'un kata, utilisateur non-abonné (AV, 2019)</w:t>
      </w:r>
      <w:bookmarkEnd w:id="114"/>
    </w:p>
    <w:p w14:paraId="677B0A82" w14:textId="77777777" w:rsidR="004F222C" w:rsidRPr="004F222C" w:rsidRDefault="004F222C" w:rsidP="004F222C"/>
    <w:p w14:paraId="764EFD0F" w14:textId="77777777" w:rsidR="004F222C" w:rsidRPr="004F222C" w:rsidRDefault="004F222C" w:rsidP="00EC3B17">
      <w:pPr>
        <w:pStyle w:val="VRAINORMAL"/>
        <w:ind w:firstLine="0"/>
      </w:pPr>
      <w:r w:rsidRPr="004F222C">
        <w:t>En premier lieu, si vous n’êtes pas abonné au programme, les katas vous apparaîtront désactivé (voir FIG n), il faudra vous abonner au programme (</w:t>
      </w:r>
      <w:r w:rsidRPr="004F222C">
        <w:rPr>
          <w:color w:val="FF0000"/>
        </w:rPr>
        <w:t>voir section : n'importe qui - s’abonner à un programme</w:t>
      </w:r>
      <w:r w:rsidRPr="004F222C">
        <w:t>) pour pouvoir les réaliser.</w:t>
      </w:r>
    </w:p>
    <w:p w14:paraId="4D9F26E5" w14:textId="26DD38A9" w:rsidR="004F222C" w:rsidRPr="004F222C" w:rsidRDefault="004F222C" w:rsidP="00364E04">
      <w:pPr>
        <w:pStyle w:val="VRAINORMAL"/>
        <w:ind w:firstLine="0"/>
      </w:pPr>
      <w:r w:rsidRPr="004F222C">
        <w:t xml:space="preserve">Si vous êtes abonnée au programme, il vous apparaîtra comme dans la FIG N. Dans le bandeau d’entête, les informations affichées (titre, </w:t>
      </w:r>
      <w:proofErr w:type="spellStart"/>
      <w:r w:rsidRPr="004F222C">
        <w:t>sensei</w:t>
      </w:r>
      <w:proofErr w:type="spellEnd"/>
      <w:r w:rsidRPr="004F222C">
        <w:t xml:space="preserve">, langage, tags) sont similaire à celles d’une carte programme (voir FIG N). </w:t>
      </w:r>
    </w:p>
    <w:p w14:paraId="52C23DED" w14:textId="77777777" w:rsidR="008758E4" w:rsidRDefault="004F222C" w:rsidP="008758E4">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E4800A7" wp14:editId="6B4DCD66">
            <wp:extent cx="5760720" cy="2405380"/>
            <wp:effectExtent l="0" t="0" r="0" b="0"/>
            <wp:docPr id="15" name="Image 15" descr="https://lh4.googleusercontent.com/TfxGdch65w7TvSGgv6hniT4CD9u2Ayns614bDFNZaNBOk9vuBctsJUCVkScrkmuFlPZl8ZGqoATU9viCqk1EG8nX6RDRsNxEqeMFOQGlXNvZISkKGmOmjTTtgOYG-XhsYKl-lCD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TfxGdch65w7TvSGgv6hniT4CD9u2Ayns614bDFNZaNBOk9vuBctsJUCVkScrkmuFlPZl8ZGqoATU9viCqk1EG8nX6RDRsNxEqeMFOQGlXNvZISkKGmOmjTTtgOYG-XhsYKl-lCD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DA3FBE0" w14:textId="1FF419B2" w:rsidR="004F222C" w:rsidRPr="004F222C" w:rsidRDefault="008758E4" w:rsidP="008758E4">
      <w:pPr>
        <w:pStyle w:val="Lgende"/>
        <w:jc w:val="center"/>
      </w:pPr>
      <w:bookmarkStart w:id="115" w:name="_Toc12274113"/>
      <w:r>
        <w:t xml:space="preserve">Figure </w:t>
      </w:r>
      <w:fldSimple w:instr=" SEQ Figure \* ARABIC ">
        <w:r w:rsidR="001143A6">
          <w:rPr>
            <w:noProof/>
          </w:rPr>
          <w:t>22</w:t>
        </w:r>
      </w:fldSimple>
      <w:r w:rsidRPr="00B00623">
        <w:t xml:space="preserve"> - </w:t>
      </w:r>
      <w:r w:rsidR="00833C8E">
        <w:t xml:space="preserve">Manuel utilisateur : </w:t>
      </w:r>
      <w:proofErr w:type="spellStart"/>
      <w:r w:rsidR="00833C8E">
        <w:t>Monji</w:t>
      </w:r>
      <w:proofErr w:type="spellEnd"/>
      <w:r w:rsidR="00833C8E">
        <w:t xml:space="preserve"> - </w:t>
      </w:r>
      <w:r w:rsidRPr="00B00623">
        <w:t>Page d'un kata, utilisateur abonn</w:t>
      </w:r>
      <w:r>
        <w:t>é (AV, 2019)</w:t>
      </w:r>
      <w:bookmarkEnd w:id="115"/>
    </w:p>
    <w:p w14:paraId="631F70BB" w14:textId="1E4BE4A6" w:rsidR="00364E04" w:rsidRPr="004F222C" w:rsidRDefault="004F222C" w:rsidP="008758E4">
      <w:pPr>
        <w:pStyle w:val="VRAINORMAL"/>
        <w:ind w:firstLine="0"/>
      </w:pPr>
      <w:r w:rsidRPr="004F222C">
        <w:t xml:space="preserve">sur cette vue, vous pourrez voir votre progression sur les différents katas proposés. Les programmes sont composé d’objectifs, ils portent le titre “GOALS”, et doivent-être lu avant de réaliser un kata. chaque kata / objectif à un </w:t>
      </w:r>
      <w:r w:rsidR="008758E4">
        <w:t>état</w:t>
      </w:r>
      <w:r w:rsidRPr="004F222C">
        <w:t xml:space="preserve"> de progression, la figure </w:t>
      </w:r>
      <w:r w:rsidRPr="004F222C">
        <w:rPr>
          <w:color w:val="FF0000"/>
        </w:rPr>
        <w:t xml:space="preserve">N </w:t>
      </w:r>
      <w:r w:rsidRPr="004F222C">
        <w:t>étant une liste complète de ceux-ci.</w:t>
      </w:r>
    </w:p>
    <w:tbl>
      <w:tblPr>
        <w:tblW w:w="9026" w:type="dxa"/>
        <w:tblCellMar>
          <w:top w:w="15" w:type="dxa"/>
          <w:left w:w="15" w:type="dxa"/>
          <w:bottom w:w="15" w:type="dxa"/>
          <w:right w:w="15" w:type="dxa"/>
        </w:tblCellMar>
        <w:tblLook w:val="04A0" w:firstRow="1" w:lastRow="0" w:firstColumn="1" w:lastColumn="0" w:noHBand="0" w:noVBand="1"/>
      </w:tblPr>
      <w:tblGrid>
        <w:gridCol w:w="1454"/>
        <w:gridCol w:w="2806"/>
        <w:gridCol w:w="4766"/>
      </w:tblGrid>
      <w:tr w:rsidR="00364E04" w:rsidRPr="004F222C" w14:paraId="0DD3C9DD" w14:textId="77777777" w:rsidTr="008758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48F8C" w14:textId="77777777" w:rsidR="00364E04" w:rsidRPr="004F222C" w:rsidRDefault="00364E04" w:rsidP="000D6541">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3D0FE" w14:textId="77777777" w:rsidR="00364E04" w:rsidRPr="004F222C" w:rsidRDefault="00364E04" w:rsidP="000D6541">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255FAA" w14:textId="77777777" w:rsidR="00364E04" w:rsidRPr="004F222C" w:rsidRDefault="00364E04" w:rsidP="000D6541">
            <w:pPr>
              <w:pStyle w:val="VRAINORMAL"/>
              <w:ind w:firstLine="0"/>
            </w:pPr>
            <w:r w:rsidRPr="004F222C">
              <w:t>Description</w:t>
            </w:r>
          </w:p>
        </w:tc>
      </w:tr>
      <w:tr w:rsidR="00364E04" w:rsidRPr="004F222C" w14:paraId="366F0C08"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10F3D33E" w14:textId="77777777" w:rsidR="00364E04" w:rsidRPr="004F222C" w:rsidRDefault="00364E04" w:rsidP="000D6541">
            <w:pPr>
              <w:pStyle w:val="VRAINORMAL"/>
              <w:ind w:firstLine="0"/>
              <w:jc w:val="center"/>
            </w:pPr>
            <w:r w:rsidRPr="004F222C">
              <w:lastRenderedPageBreak/>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BAE96" w14:textId="77777777" w:rsidR="00364E04" w:rsidRPr="004F222C" w:rsidRDefault="00364E04" w:rsidP="000D6541">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5B21D" w14:textId="3C33D2A4" w:rsidR="00364E04" w:rsidRPr="004F222C" w:rsidRDefault="00BC7BB3" w:rsidP="000D6541">
            <w:pPr>
              <w:pStyle w:val="VRAINORMAL"/>
              <w:ind w:firstLine="0"/>
            </w:pPr>
            <w:r>
              <w:t>Vous</w:t>
            </w:r>
            <w:r w:rsidR="00364E04" w:rsidRPr="004F222C">
              <w:t xml:space="preserve"> n’a</w:t>
            </w:r>
            <w:r>
              <w:t>vez</w:t>
            </w:r>
            <w:r w:rsidR="00364E04" w:rsidRPr="004F222C">
              <w:t xml:space="preserve"> pas encore cliqué sur la carte du kata en question</w:t>
            </w:r>
          </w:p>
        </w:tc>
      </w:tr>
      <w:tr w:rsidR="00364E04" w:rsidRPr="004F222C" w14:paraId="626437F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5D2D4E5E" w14:textId="77777777" w:rsidR="00364E04" w:rsidRPr="004F222C" w:rsidRDefault="00364E04" w:rsidP="000D6541">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246695" w14:textId="77777777" w:rsidR="00364E04" w:rsidRPr="004F222C" w:rsidRDefault="00364E04" w:rsidP="000D6541">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03453" w14:textId="77777777" w:rsidR="00364E04" w:rsidRPr="004F222C" w:rsidRDefault="00364E04" w:rsidP="000D6541">
            <w:pPr>
              <w:pStyle w:val="VRAINORMAL"/>
              <w:ind w:firstLine="0"/>
            </w:pPr>
            <w:r w:rsidRPr="004F222C">
              <w:t>Le kata est en cours de réalisation</w:t>
            </w:r>
          </w:p>
        </w:tc>
      </w:tr>
      <w:tr w:rsidR="00364E04" w:rsidRPr="004F222C" w14:paraId="42EEF12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39C389BF" w14:textId="77777777" w:rsidR="00364E04" w:rsidRPr="004F222C" w:rsidRDefault="00364E04" w:rsidP="000D6541">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832C4" w14:textId="77777777" w:rsidR="00364E04" w:rsidRPr="004F222C" w:rsidRDefault="00364E04" w:rsidP="000D6541">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103C88" w14:textId="2D1828E1" w:rsidR="00364E04" w:rsidRPr="004F222C" w:rsidRDefault="00BC7BB3" w:rsidP="000D6541">
            <w:pPr>
              <w:pStyle w:val="VRAINORMAL"/>
              <w:ind w:firstLine="0"/>
            </w:pPr>
            <w:r>
              <w:t xml:space="preserve">Vous avez </w:t>
            </w:r>
            <w:r w:rsidR="00364E04" w:rsidRPr="004F222C">
              <w:t>réussi</w:t>
            </w:r>
            <w:r>
              <w:t xml:space="preserve"> le </w:t>
            </w:r>
            <w:r w:rsidR="00364E04" w:rsidRPr="004F222C">
              <w:t xml:space="preserve">kata, </w:t>
            </w:r>
            <w:r>
              <w:t>votre</w:t>
            </w:r>
            <w:r w:rsidR="00364E04" w:rsidRPr="004F222C">
              <w:t xml:space="preserve"> solution est enregistrée sur le serveur</w:t>
            </w:r>
          </w:p>
        </w:tc>
      </w:tr>
      <w:tr w:rsidR="00364E04" w:rsidRPr="004F222C" w14:paraId="3D6B645A"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63A5D3B5" w14:textId="77777777" w:rsidR="00364E04" w:rsidRPr="004F222C" w:rsidRDefault="00364E04" w:rsidP="000D6541">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B7BA97" w14:textId="77777777" w:rsidR="00364E04" w:rsidRPr="004F222C" w:rsidRDefault="00364E04" w:rsidP="000D6541">
            <w:pPr>
              <w:pStyle w:val="VRAINORMAL"/>
              <w:ind w:firstLine="0"/>
            </w:pPr>
            <w:r w:rsidRPr="004F222C">
              <w:t xml:space="preserve">Abandonner </w:t>
            </w:r>
            <w:r>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7E2C05" w14:textId="65A17E1C" w:rsidR="00364E04" w:rsidRPr="004F222C" w:rsidRDefault="00BC7BB3" w:rsidP="000D6541">
            <w:pPr>
              <w:pStyle w:val="VRAINORMAL"/>
              <w:ind w:firstLine="0"/>
            </w:pPr>
            <w:r>
              <w:t>Vous avez</w:t>
            </w:r>
            <w:r w:rsidR="00364E04" w:rsidRPr="004F222C">
              <w:t xml:space="preserve"> abandonn</w:t>
            </w:r>
            <w:r>
              <w:t>é</w:t>
            </w:r>
            <w:r w:rsidR="00364E04" w:rsidRPr="004F222C">
              <w:t xml:space="preserve"> le kata, </w:t>
            </w:r>
            <w:r>
              <w:t>vous</w:t>
            </w:r>
            <w:r w:rsidR="00364E04" w:rsidRPr="004F222C">
              <w:t xml:space="preserve"> débloque</w:t>
            </w:r>
            <w:r>
              <w:t>z</w:t>
            </w:r>
            <w:r w:rsidR="00364E04" w:rsidRPr="004F222C">
              <w:t xml:space="preserve"> la solution</w:t>
            </w:r>
          </w:p>
        </w:tc>
      </w:tr>
      <w:tr w:rsidR="00364E04" w:rsidRPr="004F222C" w14:paraId="0C678091"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BF5B4CD" w14:textId="77777777" w:rsidR="00364E04" w:rsidRPr="004F222C" w:rsidRDefault="00364E04" w:rsidP="000D6541">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600B9" w14:textId="77777777" w:rsidR="00364E04" w:rsidRPr="004F222C" w:rsidRDefault="00364E04" w:rsidP="000D6541">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6BAC2" w14:textId="77777777" w:rsidR="00364E04" w:rsidRPr="004F222C" w:rsidRDefault="00364E04" w:rsidP="000D6541">
            <w:pPr>
              <w:pStyle w:val="VRAINORMAL"/>
              <w:ind w:firstLine="0"/>
            </w:pPr>
            <w:r w:rsidRPr="004F222C">
              <w:t>Le kata nommé “GOAL” (optionnel), doit-être lu, c’est les objectifs du programme</w:t>
            </w:r>
          </w:p>
        </w:tc>
      </w:tr>
      <w:tr w:rsidR="00364E04" w:rsidRPr="004F222C" w14:paraId="362122C5"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79BBF737" w14:textId="77777777" w:rsidR="00364E04" w:rsidRPr="004F222C" w:rsidRDefault="00364E04" w:rsidP="000D6541">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7F031" w14:textId="77777777" w:rsidR="00364E04" w:rsidRPr="004F222C" w:rsidRDefault="00364E04" w:rsidP="000D6541">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966157" w14:textId="6670FE02" w:rsidR="00364E04" w:rsidRPr="004F222C" w:rsidRDefault="00BC7BB3" w:rsidP="000D6541">
            <w:pPr>
              <w:pStyle w:val="VRAINORMAL"/>
              <w:ind w:firstLine="0"/>
            </w:pPr>
            <w:r>
              <w:t>Vous avez</w:t>
            </w:r>
            <w:r w:rsidR="00364E04" w:rsidRPr="004F222C">
              <w:t xml:space="preserve"> pris connaissance des objectifs du programme</w:t>
            </w:r>
          </w:p>
        </w:tc>
      </w:tr>
    </w:tbl>
    <w:p w14:paraId="6155C151" w14:textId="5BBA7C62" w:rsidR="004F222C" w:rsidRPr="004F222C" w:rsidRDefault="00364E04" w:rsidP="00364E04">
      <w:pPr>
        <w:pStyle w:val="Lgende"/>
        <w:jc w:val="center"/>
      </w:pPr>
      <w:bookmarkStart w:id="116" w:name="_Toc12277277"/>
      <w:r>
        <w:t xml:space="preserve">Tableau </w:t>
      </w:r>
      <w:fldSimple w:instr=" SEQ Tableau \* ARABIC ">
        <w:r w:rsidR="00EF163A">
          <w:rPr>
            <w:noProof/>
          </w:rPr>
          <w:t>10</w:t>
        </w:r>
      </w:fldSimple>
      <w:r>
        <w:t xml:space="preserve"> - Liste des états d'un kata</w:t>
      </w:r>
      <w:bookmarkEnd w:id="116"/>
    </w:p>
    <w:p w14:paraId="31E61F10" w14:textId="08DC2BE5" w:rsidR="004F222C" w:rsidRPr="004F222C" w:rsidRDefault="004F222C" w:rsidP="00946ED3">
      <w:pPr>
        <w:pStyle w:val="Titre2"/>
      </w:pPr>
      <w:bookmarkStart w:id="117" w:name="_Toc12281124"/>
      <w:r w:rsidRPr="004F222C">
        <w:t>Vous abonner à un programme</w:t>
      </w:r>
      <w:bookmarkEnd w:id="117"/>
    </w:p>
    <w:p w14:paraId="64426C19" w14:textId="76C2A94D" w:rsidR="004F222C" w:rsidRPr="004F222C" w:rsidRDefault="004F222C" w:rsidP="008758E4">
      <w:pPr>
        <w:pStyle w:val="VRAINORMAL"/>
        <w:ind w:firstLine="0"/>
      </w:pPr>
      <w:r w:rsidRPr="004F222C">
        <w:t xml:space="preserve">Si vous souhaitez sauvegarder votre progression ou réaliser un kata sur un programme, il vous faut obligatoirement vous abonner à </w:t>
      </w:r>
      <w:r w:rsidR="008758E4" w:rsidRPr="004F222C">
        <w:t>celui-ci</w:t>
      </w:r>
      <w:r w:rsidRPr="004F222C">
        <w:t>. les programmes auxquels vous êtes abonnée ne vous apparaissent pas désactivé (</w:t>
      </w:r>
      <w:r w:rsidRPr="004F222C">
        <w:rPr>
          <w:color w:val="FF0000"/>
        </w:rPr>
        <w:t>voir plus haut FIG N</w:t>
      </w:r>
      <w:r w:rsidRPr="004F222C">
        <w:t xml:space="preserve">) et sont visibles sur la pages “Mes abonnements” </w:t>
      </w:r>
      <w:r w:rsidRPr="004F222C">
        <w:rPr>
          <w:color w:val="FF0000"/>
        </w:rPr>
        <w:t xml:space="preserve">(voir plus bas dans </w:t>
      </w:r>
      <w:proofErr w:type="spellStart"/>
      <w:r w:rsidRPr="004F222C">
        <w:rPr>
          <w:color w:val="FF0000"/>
        </w:rPr>
        <w:t>séction</w:t>
      </w:r>
      <w:proofErr w:type="spellEnd"/>
      <w:r w:rsidRPr="004F222C">
        <w:rPr>
          <w:color w:val="FF0000"/>
        </w:rPr>
        <w:t xml:space="preserve"> ...)</w:t>
      </w:r>
      <w:r w:rsidRPr="004F222C">
        <w:t xml:space="preserve">. </w:t>
      </w:r>
    </w:p>
    <w:p w14:paraId="5525FBD6" w14:textId="77777777" w:rsidR="008758E4" w:rsidRDefault="008758E4" w:rsidP="008758E4">
      <w:pPr>
        <w:pStyle w:val="VRAINORMAL"/>
        <w:ind w:firstLine="0"/>
        <w:rPr>
          <w:u w:val="single"/>
        </w:rPr>
      </w:pPr>
    </w:p>
    <w:p w14:paraId="3D50EBE8" w14:textId="39E3043A" w:rsidR="004F222C" w:rsidRPr="008758E4" w:rsidRDefault="004F222C" w:rsidP="008758E4">
      <w:pPr>
        <w:pStyle w:val="VRAINORMAL"/>
        <w:ind w:firstLine="0"/>
        <w:rPr>
          <w:u w:val="single"/>
        </w:rPr>
      </w:pPr>
      <w:r w:rsidRPr="008758E4">
        <w:rPr>
          <w:u w:val="single"/>
        </w:rPr>
        <w:t>Mot de passe</w:t>
      </w:r>
    </w:p>
    <w:p w14:paraId="1B26E2C6" w14:textId="30CFB638" w:rsidR="004F222C" w:rsidRPr="004F222C" w:rsidRDefault="004F222C" w:rsidP="008758E4">
      <w:pPr>
        <w:pStyle w:val="VRAINORMAL"/>
        <w:ind w:firstLine="0"/>
      </w:pPr>
      <w:r w:rsidRPr="004F222C">
        <w:t xml:space="preserve">Certain programme nécessite un mot de passe, vous ne </w:t>
      </w:r>
      <w:r w:rsidR="008758E4" w:rsidRPr="004F222C">
        <w:t>pourrez-vous</w:t>
      </w:r>
      <w:r w:rsidRPr="004F222C">
        <w:t xml:space="preserve"> abonner au programme sans lui. Le mot de passe </w:t>
      </w:r>
      <w:r w:rsidR="008758E4">
        <w:t xml:space="preserve">vous </w:t>
      </w:r>
      <w:r w:rsidRPr="004F222C">
        <w:t xml:space="preserve">est généralement fourni par votre Sensei ou un camarade </w:t>
      </w:r>
      <w:proofErr w:type="spellStart"/>
      <w:r w:rsidRPr="004F222C">
        <w:t>Monji</w:t>
      </w:r>
      <w:proofErr w:type="spellEnd"/>
      <w:r w:rsidRPr="004F222C">
        <w:t>.</w:t>
      </w:r>
    </w:p>
    <w:p w14:paraId="0C360ED0" w14:textId="77777777" w:rsidR="008758E4" w:rsidRDefault="008758E4" w:rsidP="008758E4">
      <w:pPr>
        <w:pStyle w:val="VRAINORMAL"/>
        <w:ind w:firstLine="0"/>
        <w:rPr>
          <w:i/>
          <w:iCs/>
        </w:rPr>
      </w:pPr>
    </w:p>
    <w:p w14:paraId="6AC81C40" w14:textId="34967C94" w:rsidR="004F222C" w:rsidRPr="008758E4" w:rsidRDefault="004F222C" w:rsidP="008758E4">
      <w:pPr>
        <w:pStyle w:val="VRAINORMAL"/>
        <w:ind w:firstLine="0"/>
        <w:rPr>
          <w:u w:val="single"/>
        </w:rPr>
      </w:pPr>
      <w:r w:rsidRPr="008758E4">
        <w:rPr>
          <w:u w:val="single"/>
        </w:rPr>
        <w:t>Se désabonner</w:t>
      </w:r>
    </w:p>
    <w:p w14:paraId="19F0A64F" w14:textId="77777777" w:rsidR="004F222C" w:rsidRPr="004F222C" w:rsidRDefault="004F222C" w:rsidP="008758E4">
      <w:pPr>
        <w:pStyle w:val="VRAINORMAL"/>
        <w:ind w:firstLine="0"/>
      </w:pPr>
      <w:r w:rsidRPr="004F222C">
        <w:t>Lorsque vous vous désabonner d’un programme, il n’est plus visible dans la page “Mes abonnements”.</w:t>
      </w:r>
    </w:p>
    <w:p w14:paraId="7ABD7F39" w14:textId="77777777" w:rsidR="004F222C" w:rsidRPr="004F222C" w:rsidRDefault="004F222C" w:rsidP="008758E4">
      <w:pPr>
        <w:pStyle w:val="VRAINORMAL"/>
        <w:ind w:firstLine="0"/>
      </w:pPr>
      <w:r w:rsidRPr="004F222C">
        <w:lastRenderedPageBreak/>
        <w:t>Si vous progressez dans un programme, vos avancements seront sauvegardé même une fois que vous vous désabonner du programme.</w:t>
      </w:r>
    </w:p>
    <w:p w14:paraId="52C6A1C5" w14:textId="77777777" w:rsidR="004F222C" w:rsidRPr="004F222C" w:rsidRDefault="004F222C" w:rsidP="004F222C"/>
    <w:p w14:paraId="2938EA58" w14:textId="57DDE48A" w:rsidR="004F222C" w:rsidRPr="004F222C" w:rsidRDefault="004F222C" w:rsidP="00946ED3">
      <w:pPr>
        <w:pStyle w:val="Titre2"/>
      </w:pPr>
      <w:bookmarkStart w:id="118" w:name="_Toc12281125"/>
      <w:r w:rsidRPr="004F222C">
        <w:t>Accéder et gérer vos abonnements</w:t>
      </w:r>
      <w:bookmarkEnd w:id="118"/>
    </w:p>
    <w:p w14:paraId="46F35231" w14:textId="68350EA5" w:rsidR="004F222C" w:rsidRDefault="004F222C" w:rsidP="008758E4">
      <w:pPr>
        <w:pStyle w:val="VRAINORMAL"/>
        <w:ind w:firstLine="0"/>
      </w:pPr>
      <w:r w:rsidRPr="004F222C">
        <w:t>Cette page permet d’afficher vos programmes en cours et vos programmes finis. Un indicateur (%), permet de vous indiquer votre progression sur le programme en question.</w:t>
      </w:r>
    </w:p>
    <w:p w14:paraId="567FC1D5" w14:textId="77777777" w:rsidR="004F222C" w:rsidRPr="004F222C" w:rsidRDefault="004F222C" w:rsidP="004F222C">
      <w:pPr>
        <w:jc w:val="both"/>
      </w:pPr>
    </w:p>
    <w:p w14:paraId="7FA50F58" w14:textId="472FD9A8" w:rsidR="004F222C" w:rsidRPr="004F222C" w:rsidRDefault="004F222C" w:rsidP="00946ED3">
      <w:pPr>
        <w:pStyle w:val="Titre2"/>
      </w:pPr>
      <w:bookmarkStart w:id="119" w:name="_Toc12281126"/>
      <w:r w:rsidRPr="004F222C">
        <w:t>Réaliser un kata</w:t>
      </w:r>
      <w:bookmarkEnd w:id="119"/>
    </w:p>
    <w:p w14:paraId="7A4A923C" w14:textId="77777777" w:rsidR="004F222C" w:rsidRPr="004F222C" w:rsidRDefault="004F222C" w:rsidP="004F222C"/>
    <w:p w14:paraId="0FD66B6B" w14:textId="77777777" w:rsidR="00833C8E" w:rsidRDefault="004F222C" w:rsidP="00833C8E">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2CDADE1" wp14:editId="479452E6">
            <wp:extent cx="5760720" cy="4694555"/>
            <wp:effectExtent l="0" t="0" r="0" b="4445"/>
            <wp:docPr id="14" name="Image 14" descr="https://lh6.googleusercontent.com/VCZLkNfusdJr5Z8Uv8R_rsd2JkMG8HVhWP98WpsYbVNKvBuXObrh70SRaoQwgqqYv05SfFlyHBt1CUzVfNySzQBmuc_jHDkh13YU8Oq8Cx-q9F0-eMWyurCVyb6rN5bsdrsThs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VCZLkNfusdJr5Z8Uv8R_rsd2JkMG8HVhWP98WpsYbVNKvBuXObrh70SRaoQwgqqYv05SfFlyHBt1CUzVfNySzQBmuc_jHDkh13YU8Oq8Cx-q9F0-eMWyurCVyb6rN5bsdrsThsL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469455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9D8FDF6" w14:textId="0E851532" w:rsidR="004F222C" w:rsidRPr="004F222C" w:rsidRDefault="00833C8E" w:rsidP="00833C8E">
      <w:pPr>
        <w:pStyle w:val="Lgende"/>
        <w:jc w:val="center"/>
      </w:pPr>
      <w:bookmarkStart w:id="120" w:name="_Toc12274114"/>
      <w:r>
        <w:t xml:space="preserve">Figure </w:t>
      </w:r>
      <w:fldSimple w:instr=" SEQ Figure \* ARABIC ">
        <w:r w:rsidR="001143A6">
          <w:rPr>
            <w:noProof/>
          </w:rPr>
          <w:t>23</w:t>
        </w:r>
      </w:fldSimple>
      <w:r>
        <w:t xml:space="preserve"> - </w:t>
      </w:r>
      <w:r w:rsidRPr="00CD2AF1">
        <w:t xml:space="preserve">Manuel utilisateur : </w:t>
      </w:r>
      <w:proofErr w:type="spellStart"/>
      <w:r w:rsidRPr="00CD2AF1">
        <w:t>Monji</w:t>
      </w:r>
      <w:proofErr w:type="spellEnd"/>
      <w:r w:rsidRPr="00CD2AF1">
        <w:t xml:space="preserve"> - </w:t>
      </w:r>
      <w:r>
        <w:t>Interface de réalisation d'un kata</w:t>
      </w:r>
      <w:bookmarkEnd w:id="120"/>
    </w:p>
    <w:p w14:paraId="34938B14" w14:textId="77777777" w:rsidR="004F222C" w:rsidRPr="004F222C" w:rsidRDefault="004F222C" w:rsidP="004F222C"/>
    <w:p w14:paraId="1B4B4766" w14:textId="77777777" w:rsidR="004F222C" w:rsidRPr="004F222C" w:rsidRDefault="004F222C" w:rsidP="004F222C">
      <w:pPr>
        <w:jc w:val="both"/>
      </w:pPr>
      <w:r w:rsidRPr="004F222C">
        <w:rPr>
          <w:rFonts w:ascii="Arial" w:hAnsi="Arial" w:cs="Arial"/>
          <w:color w:val="000000"/>
          <w:sz w:val="22"/>
          <w:szCs w:val="22"/>
        </w:rPr>
        <w:t>Voici l’interface de réalisation d’un kata, en voici une description point par point :</w:t>
      </w:r>
    </w:p>
    <w:p w14:paraId="31FED252"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 xml:space="preserve">Le bandeau d'en tête, contient le titre du kata, le titre du programme, le </w:t>
      </w:r>
      <w:proofErr w:type="spellStart"/>
      <w:r w:rsidRPr="004F222C">
        <w:rPr>
          <w:rFonts w:ascii="Arial" w:hAnsi="Arial" w:cs="Arial"/>
          <w:color w:val="000000"/>
          <w:sz w:val="22"/>
          <w:szCs w:val="22"/>
        </w:rPr>
        <w:t>sensei</w:t>
      </w:r>
      <w:proofErr w:type="spellEnd"/>
      <w:r w:rsidRPr="004F222C">
        <w:rPr>
          <w:rFonts w:ascii="Arial" w:hAnsi="Arial" w:cs="Arial"/>
          <w:color w:val="000000"/>
          <w:sz w:val="22"/>
          <w:szCs w:val="22"/>
        </w:rPr>
        <w:t xml:space="preserve"> et le langage</w:t>
      </w:r>
    </w:p>
    <w:p w14:paraId="17D76B75" w14:textId="38DF3DDA"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w:t>
      </w:r>
      <w:r w:rsidR="000D6541">
        <w:rPr>
          <w:rFonts w:ascii="Arial" w:hAnsi="Arial" w:cs="Arial"/>
          <w:color w:val="000000"/>
          <w:sz w:val="22"/>
          <w:szCs w:val="22"/>
        </w:rPr>
        <w:t>’état</w:t>
      </w:r>
      <w:r w:rsidRPr="004F222C">
        <w:rPr>
          <w:rFonts w:ascii="Arial" w:hAnsi="Arial" w:cs="Arial"/>
          <w:color w:val="000000"/>
          <w:sz w:val="22"/>
          <w:szCs w:val="22"/>
        </w:rPr>
        <w:t xml:space="preserve"> du </w:t>
      </w:r>
      <w:r w:rsidR="000D6541">
        <w:rPr>
          <w:rFonts w:ascii="Arial" w:hAnsi="Arial" w:cs="Arial"/>
          <w:color w:val="000000"/>
          <w:sz w:val="22"/>
          <w:szCs w:val="22"/>
        </w:rPr>
        <w:t>kata</w:t>
      </w:r>
      <w:r w:rsidRPr="004F222C">
        <w:rPr>
          <w:rFonts w:ascii="Arial" w:hAnsi="Arial" w:cs="Arial"/>
          <w:color w:val="000000"/>
          <w:sz w:val="22"/>
          <w:szCs w:val="22"/>
        </w:rPr>
        <w:t>, et le nombre d’essai effectué</w:t>
      </w:r>
    </w:p>
    <w:p w14:paraId="3E422EE9"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s instructions pour la réalisation du kata</w:t>
      </w:r>
    </w:p>
    <w:p w14:paraId="0C0E7E75"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a boîte ou vous écrivez votre code à valider</w:t>
      </w:r>
    </w:p>
    <w:p w14:paraId="231611DE"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a batterie de tests, visible ou non</w:t>
      </w:r>
    </w:p>
    <w:p w14:paraId="20B83071"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lastRenderedPageBreak/>
        <w:t>Le résultat de l'exécution de votre code avec la batterie de test</w:t>
      </w:r>
    </w:p>
    <w:p w14:paraId="55271AC5"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 bouton d’abandon, disponible après le nombre d’essai atteints, spécifiés par le Sensei</w:t>
      </w:r>
    </w:p>
    <w:p w14:paraId="583AC87D"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 bouton qui permet de lancer l'exécution du code</w:t>
      </w:r>
    </w:p>
    <w:p w14:paraId="622A43D7" w14:textId="77777777" w:rsidR="004F222C" w:rsidRPr="004F222C" w:rsidRDefault="004F222C" w:rsidP="004F222C"/>
    <w:p w14:paraId="0A79868B" w14:textId="7CCF235C" w:rsidR="004F222C" w:rsidRPr="004F222C" w:rsidRDefault="004F222C" w:rsidP="004F222C">
      <w:pPr>
        <w:jc w:val="both"/>
      </w:pPr>
      <w:r w:rsidRPr="004F222C">
        <w:rPr>
          <w:rFonts w:ascii="Arial" w:hAnsi="Arial" w:cs="Arial"/>
          <w:color w:val="000000"/>
          <w:sz w:val="22"/>
          <w:szCs w:val="22"/>
        </w:rPr>
        <w:t xml:space="preserve">A noter qu’une fois que vous avez effectué un kata (abandon ou réussite), vous pourrez le </w:t>
      </w:r>
      <w:r w:rsidR="000D6541" w:rsidRPr="004F222C">
        <w:rPr>
          <w:rFonts w:ascii="Arial" w:hAnsi="Arial" w:cs="Arial"/>
          <w:color w:val="000000"/>
          <w:sz w:val="22"/>
          <w:szCs w:val="22"/>
        </w:rPr>
        <w:t>réessayer</w:t>
      </w:r>
      <w:r w:rsidRPr="004F222C">
        <w:rPr>
          <w:rFonts w:ascii="Arial" w:hAnsi="Arial" w:cs="Arial"/>
          <w:color w:val="000000"/>
          <w:sz w:val="22"/>
          <w:szCs w:val="22"/>
        </w:rPr>
        <w:t xml:space="preserve"> (un bouton s'</w:t>
      </w:r>
      <w:r w:rsidR="000D6541" w:rsidRPr="004F222C">
        <w:rPr>
          <w:rFonts w:ascii="Arial" w:hAnsi="Arial" w:cs="Arial"/>
          <w:color w:val="000000"/>
          <w:sz w:val="22"/>
          <w:szCs w:val="22"/>
        </w:rPr>
        <w:t>affichera</w:t>
      </w:r>
      <w:r w:rsidRPr="004F222C">
        <w:rPr>
          <w:rFonts w:ascii="Arial" w:hAnsi="Arial" w:cs="Arial"/>
          <w:color w:val="000000"/>
          <w:sz w:val="22"/>
          <w:szCs w:val="22"/>
        </w:rPr>
        <w:t xml:space="preserve"> à côté du bouton d’abandon (7)), mais le refaire ne vous donnera pas de points en plus.</w:t>
      </w:r>
    </w:p>
    <w:p w14:paraId="732B4A80" w14:textId="77777777" w:rsidR="004F222C" w:rsidRPr="004F222C" w:rsidRDefault="004F222C" w:rsidP="004F222C"/>
    <w:p w14:paraId="5ED5FFB1" w14:textId="0E572236" w:rsidR="004F222C" w:rsidRPr="004F222C" w:rsidRDefault="004F222C" w:rsidP="00946ED3">
      <w:pPr>
        <w:pStyle w:val="Titre2"/>
      </w:pPr>
      <w:bookmarkStart w:id="121" w:name="_Toc12281127"/>
      <w:r w:rsidRPr="004F222C">
        <w:t>Rechercher des programmes</w:t>
      </w:r>
      <w:bookmarkEnd w:id="121"/>
    </w:p>
    <w:p w14:paraId="52BF186B" w14:textId="3FC8174E" w:rsidR="004F222C" w:rsidRDefault="004F222C" w:rsidP="004F222C">
      <w:pPr>
        <w:jc w:val="both"/>
        <w:rPr>
          <w:rFonts w:ascii="Arial" w:hAnsi="Arial" w:cs="Arial"/>
          <w:color w:val="000000"/>
          <w:sz w:val="22"/>
          <w:szCs w:val="22"/>
        </w:rPr>
      </w:pPr>
      <w:r w:rsidRPr="004F222C">
        <w:rPr>
          <w:rFonts w:ascii="Arial" w:hAnsi="Arial" w:cs="Arial"/>
          <w:color w:val="000000"/>
          <w:sz w:val="22"/>
          <w:szCs w:val="22"/>
        </w:rPr>
        <w:t>La recherche d’un programme s’effectue sur le titre de celui-ci.</w:t>
      </w:r>
    </w:p>
    <w:p w14:paraId="7A32F32F" w14:textId="0FA848D7" w:rsidR="00946ED3" w:rsidRDefault="00946ED3" w:rsidP="004F222C">
      <w:pPr>
        <w:jc w:val="both"/>
        <w:rPr>
          <w:rFonts w:ascii="Arial" w:hAnsi="Arial" w:cs="Arial"/>
          <w:color w:val="000000"/>
          <w:sz w:val="22"/>
          <w:szCs w:val="22"/>
        </w:rPr>
      </w:pPr>
    </w:p>
    <w:p w14:paraId="45FF0FD6" w14:textId="650F5344" w:rsidR="00946ED3" w:rsidRDefault="00946ED3" w:rsidP="004F222C">
      <w:pPr>
        <w:jc w:val="both"/>
        <w:rPr>
          <w:rFonts w:ascii="Arial" w:hAnsi="Arial" w:cs="Arial"/>
          <w:color w:val="000000"/>
          <w:sz w:val="22"/>
          <w:szCs w:val="22"/>
        </w:rPr>
      </w:pPr>
    </w:p>
    <w:p w14:paraId="17FA3F55" w14:textId="765C5B5E" w:rsidR="00946ED3" w:rsidRDefault="00946ED3" w:rsidP="004F222C">
      <w:pPr>
        <w:jc w:val="both"/>
        <w:rPr>
          <w:rFonts w:ascii="Arial" w:hAnsi="Arial" w:cs="Arial"/>
          <w:color w:val="000000"/>
          <w:sz w:val="22"/>
          <w:szCs w:val="22"/>
        </w:rPr>
      </w:pPr>
    </w:p>
    <w:p w14:paraId="502A2DE4" w14:textId="77777777" w:rsidR="00946ED3" w:rsidRPr="004F222C" w:rsidRDefault="00946ED3" w:rsidP="004F222C">
      <w:pPr>
        <w:jc w:val="both"/>
      </w:pPr>
    </w:p>
    <w:p w14:paraId="0818A906" w14:textId="77777777" w:rsidR="004F222C" w:rsidRPr="004F222C" w:rsidRDefault="004F222C" w:rsidP="00946ED3">
      <w:pPr>
        <w:pStyle w:val="Titre1"/>
      </w:pPr>
      <w:bookmarkStart w:id="122" w:name="_Toc12281128"/>
      <w:r w:rsidRPr="004F222C">
        <w:t>N’importe qui</w:t>
      </w:r>
      <w:bookmarkEnd w:id="122"/>
    </w:p>
    <w:p w14:paraId="35191117" w14:textId="77777777" w:rsidR="004F222C" w:rsidRPr="004F222C" w:rsidRDefault="004F222C" w:rsidP="004F222C"/>
    <w:p w14:paraId="1DB164E4" w14:textId="77777777" w:rsidR="004F222C" w:rsidRPr="004F222C" w:rsidRDefault="004F222C" w:rsidP="00946ED3">
      <w:pPr>
        <w:pStyle w:val="Titre2"/>
      </w:pPr>
      <w:bookmarkStart w:id="123" w:name="_Toc12281129"/>
      <w:r w:rsidRPr="004F222C">
        <w:t>Rejoindre DojoHepia</w:t>
      </w:r>
      <w:bookmarkEnd w:id="123"/>
    </w:p>
    <w:p w14:paraId="566A86C3" w14:textId="629CF67D" w:rsidR="004F222C" w:rsidRPr="004F222C" w:rsidRDefault="004F222C" w:rsidP="00260886">
      <w:pPr>
        <w:pStyle w:val="VRAINORMAL"/>
        <w:ind w:firstLine="0"/>
      </w:pPr>
      <w:r w:rsidRPr="004F222C">
        <w:t>Pour créer votre compte utilisateur sur DojoHepia, veuillez cliquer sur le lien “</w:t>
      </w:r>
      <w:proofErr w:type="spellStart"/>
      <w:r w:rsidRPr="004F222C">
        <w:t>Create</w:t>
      </w:r>
      <w:proofErr w:type="spellEnd"/>
      <w:r w:rsidRPr="004F222C">
        <w:t xml:space="preserve"> </w:t>
      </w:r>
      <w:proofErr w:type="spellStart"/>
      <w:r w:rsidRPr="004F222C">
        <w:t>my</w:t>
      </w:r>
      <w:proofErr w:type="spellEnd"/>
      <w:r w:rsidRPr="004F222C">
        <w:t xml:space="preserve"> </w:t>
      </w:r>
      <w:proofErr w:type="spellStart"/>
      <w:r w:rsidRPr="004F222C">
        <w:t>account</w:t>
      </w:r>
      <w:proofErr w:type="spellEnd"/>
      <w:r w:rsidRPr="004F222C">
        <w:t>” (Créer mon compte utilisateur) sur la page de connexion de la plateforme. Vous arriverez alors sur le formulaire suivant :</w:t>
      </w:r>
    </w:p>
    <w:p w14:paraId="303F4DCA" w14:textId="77777777" w:rsidR="00260886" w:rsidRDefault="004F222C" w:rsidP="00260886">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03D2A4F" wp14:editId="658CC9A0">
            <wp:extent cx="5760720" cy="2717800"/>
            <wp:effectExtent l="0" t="0" r="0" b="0"/>
            <wp:docPr id="13" name="Image 13" descr="https://lh6.googleusercontent.com/dEQkVyj-dWCH3PG71dHa2rFw3tYaPSx_X3AWzRYSb040KLaikLAANGjJA_3xV_ROC8PZ31-SfaKNTPLRYEqvm1zmj-xPbFPgTvmftPHwDm6vTsInOA-vdBsb-mOAl-P5jw3RPPm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6.googleusercontent.com/dEQkVyj-dWCH3PG71dHa2rFw3tYaPSx_X3AWzRYSb040KLaikLAANGjJA_3xV_ROC8PZ31-SfaKNTPLRYEqvm1zmj-xPbFPgTvmftPHwDm6vTsInOA-vdBsb-mOAl-P5jw3RPPmZ"/>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60720" cy="2717800"/>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4FC0C2A0" w14:textId="55920910" w:rsidR="004F222C" w:rsidRPr="004F222C" w:rsidRDefault="00260886" w:rsidP="00260886">
      <w:pPr>
        <w:pStyle w:val="Lgende"/>
        <w:jc w:val="center"/>
      </w:pPr>
      <w:bookmarkStart w:id="124" w:name="_Toc12274115"/>
      <w:r>
        <w:t xml:space="preserve">Figure </w:t>
      </w:r>
      <w:fldSimple w:instr=" SEQ Figure \* ARABIC ">
        <w:r w:rsidR="001143A6">
          <w:rPr>
            <w:noProof/>
          </w:rPr>
          <w:t>24</w:t>
        </w:r>
      </w:fldSimple>
      <w:r>
        <w:t xml:space="preserve"> - Manuel utilisateur</w:t>
      </w:r>
      <w:r w:rsidR="00833C8E">
        <w:t xml:space="preserve"> : </w:t>
      </w:r>
      <w:r>
        <w:t>N'importe qu</w:t>
      </w:r>
      <w:r w:rsidR="00833C8E">
        <w:t xml:space="preserve">i - </w:t>
      </w:r>
      <w:r>
        <w:t>Page de création de compte (AV, 2019)</w:t>
      </w:r>
      <w:bookmarkEnd w:id="124"/>
    </w:p>
    <w:p w14:paraId="30F76186" w14:textId="77777777" w:rsidR="004F222C" w:rsidRPr="004F222C" w:rsidRDefault="004F222C" w:rsidP="004F222C"/>
    <w:p w14:paraId="1D650CA7" w14:textId="77777777" w:rsidR="004F222C" w:rsidRPr="004F222C" w:rsidRDefault="004F222C" w:rsidP="004F222C">
      <w:pPr>
        <w:jc w:val="both"/>
      </w:pPr>
      <w:proofErr w:type="spellStart"/>
      <w:r w:rsidRPr="004F222C">
        <w:rPr>
          <w:rFonts w:ascii="Arial" w:hAnsi="Arial" w:cs="Arial"/>
          <w:color w:val="000000"/>
          <w:sz w:val="22"/>
          <w:szCs w:val="22"/>
          <w:u w:val="single"/>
        </w:rPr>
        <w:t>Username</w:t>
      </w:r>
      <w:proofErr w:type="spellEnd"/>
      <w:r w:rsidRPr="004F222C">
        <w:rPr>
          <w:rFonts w:ascii="Arial" w:hAnsi="Arial" w:cs="Arial"/>
          <w:color w:val="000000"/>
          <w:sz w:val="22"/>
          <w:szCs w:val="22"/>
          <w:u w:val="single"/>
        </w:rPr>
        <w:t xml:space="preserve"> (Nom d’utilisateur)</w:t>
      </w:r>
    </w:p>
    <w:p w14:paraId="48A31445" w14:textId="77777777" w:rsidR="004F222C" w:rsidRPr="004F222C" w:rsidRDefault="004F222C" w:rsidP="004F222C">
      <w:pPr>
        <w:jc w:val="both"/>
      </w:pPr>
      <w:r w:rsidRPr="004F222C">
        <w:rPr>
          <w:rFonts w:ascii="Arial" w:hAnsi="Arial" w:cs="Arial"/>
          <w:color w:val="000000"/>
          <w:sz w:val="22"/>
          <w:szCs w:val="22"/>
        </w:rPr>
        <w:t>Votre nom d’utilisateur doit-être d’au moins 4 caractères, et ne contenir que les caractères suivants :</w:t>
      </w:r>
    </w:p>
    <w:p w14:paraId="334D7E59" w14:textId="77777777" w:rsidR="004F222C" w:rsidRPr="004F222C" w:rsidRDefault="004F222C" w:rsidP="004F222C"/>
    <w:p w14:paraId="3EF4E9A9" w14:textId="77777777" w:rsidR="004F222C" w:rsidRPr="004F222C" w:rsidRDefault="004F222C" w:rsidP="004F222C">
      <w:pPr>
        <w:jc w:val="center"/>
      </w:pPr>
      <w:proofErr w:type="spellStart"/>
      <w:r w:rsidRPr="004F222C">
        <w:rPr>
          <w:rFonts w:ascii="Arial" w:hAnsi="Arial" w:cs="Arial"/>
          <w:color w:val="000000"/>
          <w:sz w:val="22"/>
          <w:szCs w:val="22"/>
        </w:rPr>
        <w:t>AaBbCcDdEeFfGgHhIiJjKkLlMmNnOoPpQqRrSsTtUuVvWwXxYyZz</w:t>
      </w:r>
      <w:proofErr w:type="spellEnd"/>
      <w:r w:rsidRPr="004F222C">
        <w:rPr>
          <w:rFonts w:ascii="Arial" w:hAnsi="Arial" w:cs="Arial"/>
          <w:color w:val="000000"/>
          <w:sz w:val="22"/>
          <w:szCs w:val="22"/>
        </w:rPr>
        <w:t xml:space="preserve"> 0123456789-</w:t>
      </w:r>
    </w:p>
    <w:p w14:paraId="54B4BD41" w14:textId="77777777" w:rsidR="004F222C" w:rsidRPr="004F222C" w:rsidRDefault="004F222C" w:rsidP="004F222C"/>
    <w:p w14:paraId="34CD3DAE" w14:textId="77777777" w:rsidR="004F222C" w:rsidRPr="004F222C" w:rsidRDefault="004F222C" w:rsidP="004F222C">
      <w:pPr>
        <w:jc w:val="both"/>
      </w:pPr>
      <w:proofErr w:type="spellStart"/>
      <w:r w:rsidRPr="004F222C">
        <w:rPr>
          <w:rFonts w:ascii="Arial" w:hAnsi="Arial" w:cs="Arial"/>
          <w:color w:val="000000"/>
          <w:sz w:val="22"/>
          <w:szCs w:val="22"/>
          <w:u w:val="single"/>
        </w:rPr>
        <w:t>Password</w:t>
      </w:r>
      <w:proofErr w:type="spellEnd"/>
      <w:r w:rsidRPr="004F222C">
        <w:rPr>
          <w:rFonts w:ascii="Arial" w:hAnsi="Arial" w:cs="Arial"/>
          <w:color w:val="000000"/>
          <w:sz w:val="22"/>
          <w:szCs w:val="22"/>
          <w:u w:val="single"/>
        </w:rPr>
        <w:t xml:space="preserve"> &amp; </w:t>
      </w:r>
      <w:proofErr w:type="spellStart"/>
      <w:r w:rsidRPr="004F222C">
        <w:rPr>
          <w:rFonts w:ascii="Arial" w:hAnsi="Arial" w:cs="Arial"/>
          <w:color w:val="000000"/>
          <w:sz w:val="22"/>
          <w:szCs w:val="22"/>
          <w:u w:val="single"/>
        </w:rPr>
        <w:t>Password</w:t>
      </w:r>
      <w:proofErr w:type="spellEnd"/>
      <w:r w:rsidRPr="004F222C">
        <w:rPr>
          <w:rFonts w:ascii="Arial" w:hAnsi="Arial" w:cs="Arial"/>
          <w:color w:val="000000"/>
          <w:sz w:val="22"/>
          <w:szCs w:val="22"/>
          <w:u w:val="single"/>
        </w:rPr>
        <w:t xml:space="preserve"> Confirmation (Mot de passe et confirmation du mot de passe)</w:t>
      </w:r>
    </w:p>
    <w:p w14:paraId="40C41899" w14:textId="77777777" w:rsidR="004F222C" w:rsidRPr="004F222C" w:rsidRDefault="004F222C" w:rsidP="004F222C">
      <w:pPr>
        <w:jc w:val="both"/>
      </w:pPr>
      <w:r w:rsidRPr="004F222C">
        <w:rPr>
          <w:rFonts w:ascii="Arial" w:hAnsi="Arial" w:cs="Arial"/>
          <w:color w:val="000000"/>
          <w:sz w:val="22"/>
          <w:szCs w:val="22"/>
        </w:rPr>
        <w:lastRenderedPageBreak/>
        <w:t>Le mot de passe doit-être d’au moins 6 caractères. Vous devez retaper votre mot de passe à l’exacte dans “</w:t>
      </w:r>
      <w:proofErr w:type="spellStart"/>
      <w:r w:rsidRPr="004F222C">
        <w:rPr>
          <w:rFonts w:ascii="Arial" w:hAnsi="Arial" w:cs="Arial"/>
          <w:color w:val="000000"/>
          <w:sz w:val="22"/>
          <w:szCs w:val="22"/>
        </w:rPr>
        <w:t>Password</w:t>
      </w:r>
      <w:proofErr w:type="spellEnd"/>
      <w:r w:rsidRPr="004F222C">
        <w:rPr>
          <w:rFonts w:ascii="Arial" w:hAnsi="Arial" w:cs="Arial"/>
          <w:color w:val="000000"/>
          <w:sz w:val="22"/>
          <w:szCs w:val="22"/>
        </w:rPr>
        <w:t xml:space="preserve"> confirmation”</w:t>
      </w:r>
    </w:p>
    <w:p w14:paraId="3DF07DFF" w14:textId="77777777" w:rsidR="004F222C" w:rsidRPr="004F222C" w:rsidRDefault="004F222C" w:rsidP="004F222C"/>
    <w:p w14:paraId="4E1E865D" w14:textId="77777777" w:rsidR="004F222C" w:rsidRPr="004F222C" w:rsidRDefault="004F222C" w:rsidP="004F222C">
      <w:pPr>
        <w:jc w:val="both"/>
      </w:pPr>
      <w:r w:rsidRPr="004F222C">
        <w:rPr>
          <w:rFonts w:ascii="Arial" w:hAnsi="Arial" w:cs="Arial"/>
          <w:color w:val="000000"/>
          <w:sz w:val="22"/>
          <w:szCs w:val="22"/>
          <w:u w:val="single"/>
        </w:rPr>
        <w:t>Token</w:t>
      </w:r>
    </w:p>
    <w:p w14:paraId="041578C1" w14:textId="77777777" w:rsidR="004F222C" w:rsidRPr="004F222C" w:rsidRDefault="004F222C" w:rsidP="004F222C">
      <w:pPr>
        <w:jc w:val="both"/>
      </w:pPr>
      <w:r w:rsidRPr="004F222C">
        <w:rPr>
          <w:rFonts w:ascii="Arial" w:hAnsi="Arial" w:cs="Arial"/>
          <w:color w:val="000000"/>
          <w:sz w:val="22"/>
          <w:szCs w:val="22"/>
        </w:rPr>
        <w:t>Pour rejoindre DojoHepia, il faut que l’un des Sensei du site vous aie donné un token d'authentification. Ce token permet de certifier que vous êtes légitime d'accéder à DojoHepia.</w:t>
      </w:r>
    </w:p>
    <w:p w14:paraId="46C624DB" w14:textId="77777777" w:rsidR="004F222C" w:rsidRPr="004F222C" w:rsidRDefault="004F222C" w:rsidP="004F222C"/>
    <w:p w14:paraId="3A80CDDC" w14:textId="77777777" w:rsidR="004F222C" w:rsidRPr="004F222C" w:rsidRDefault="004F222C" w:rsidP="004F222C">
      <w:pPr>
        <w:jc w:val="both"/>
      </w:pPr>
      <w:r w:rsidRPr="004F222C">
        <w:rPr>
          <w:rFonts w:ascii="Arial" w:hAnsi="Arial" w:cs="Arial"/>
          <w:color w:val="000000"/>
          <w:sz w:val="22"/>
          <w:szCs w:val="22"/>
        </w:rPr>
        <w:t>Votre rang d’utilisateur dépend de la nature du token qu’un Sensei vous a donné.</w:t>
      </w:r>
    </w:p>
    <w:p w14:paraId="7A6644C3" w14:textId="77777777" w:rsidR="004F222C" w:rsidRPr="004F222C" w:rsidRDefault="004F222C" w:rsidP="004F222C"/>
    <w:p w14:paraId="4068F6DC" w14:textId="4B038AC6" w:rsidR="004F222C" w:rsidRPr="004F222C" w:rsidRDefault="00341B45" w:rsidP="00946ED3">
      <w:pPr>
        <w:pStyle w:val="Titre2"/>
      </w:pPr>
      <w:bookmarkStart w:id="125" w:name="_Toc12281130"/>
      <w:r>
        <w:t>S</w:t>
      </w:r>
      <w:r w:rsidRPr="00341B45">
        <w:t xml:space="preserve">’authentifier </w:t>
      </w:r>
      <w:r w:rsidR="004F222C" w:rsidRPr="004F222C">
        <w:t>à DojoHepia</w:t>
      </w:r>
      <w:bookmarkEnd w:id="125"/>
    </w:p>
    <w:p w14:paraId="15D31FE1" w14:textId="77777777" w:rsidR="004F222C" w:rsidRPr="004F222C" w:rsidRDefault="004F222C" w:rsidP="004F222C">
      <w:pPr>
        <w:jc w:val="both"/>
      </w:pPr>
      <w:r w:rsidRPr="004F222C">
        <w:rPr>
          <w:rFonts w:ascii="Arial" w:hAnsi="Arial" w:cs="Arial"/>
          <w:color w:val="000000"/>
          <w:sz w:val="22"/>
          <w:szCs w:val="22"/>
        </w:rPr>
        <w:t>Pour vous connecter à DojoHepia, veuillez renseigner les champs “</w:t>
      </w:r>
      <w:proofErr w:type="spellStart"/>
      <w:r w:rsidRPr="004F222C">
        <w:rPr>
          <w:rFonts w:ascii="Arial" w:hAnsi="Arial" w:cs="Arial"/>
          <w:color w:val="000000"/>
          <w:sz w:val="22"/>
          <w:szCs w:val="22"/>
        </w:rPr>
        <w:t>Username</w:t>
      </w:r>
      <w:proofErr w:type="spellEnd"/>
      <w:r w:rsidRPr="004F222C">
        <w:rPr>
          <w:rFonts w:ascii="Arial" w:hAnsi="Arial" w:cs="Arial"/>
          <w:color w:val="000000"/>
          <w:sz w:val="22"/>
          <w:szCs w:val="22"/>
        </w:rPr>
        <w:t>” (Nom d’utilisateur) et “</w:t>
      </w:r>
      <w:proofErr w:type="spellStart"/>
      <w:r w:rsidRPr="004F222C">
        <w:rPr>
          <w:rFonts w:ascii="Arial" w:hAnsi="Arial" w:cs="Arial"/>
          <w:color w:val="000000"/>
          <w:sz w:val="22"/>
          <w:szCs w:val="22"/>
        </w:rPr>
        <w:t>Password</w:t>
      </w:r>
      <w:proofErr w:type="spellEnd"/>
      <w:r w:rsidRPr="004F222C">
        <w:rPr>
          <w:rFonts w:ascii="Arial" w:hAnsi="Arial" w:cs="Arial"/>
          <w:color w:val="000000"/>
          <w:sz w:val="22"/>
          <w:szCs w:val="22"/>
        </w:rPr>
        <w:t>” (mot de passe), que vous avez spécifié lors de la création de votre utilisateur.</w:t>
      </w:r>
    </w:p>
    <w:p w14:paraId="5F7AB8ED" w14:textId="77777777" w:rsidR="004F222C" w:rsidRPr="004F222C" w:rsidRDefault="004F222C" w:rsidP="004F222C"/>
    <w:p w14:paraId="53AB5E3E" w14:textId="77777777" w:rsidR="00833C8E" w:rsidRDefault="004F222C" w:rsidP="00833C8E">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51FF06A" wp14:editId="155704ED">
            <wp:extent cx="5760720" cy="2731135"/>
            <wp:effectExtent l="0" t="0" r="5080" b="0"/>
            <wp:docPr id="12" name="Image 12" descr="https://lh6.googleusercontent.com/UMCLn-yg-jIelMiIVknJn45JIH7E2-iJO51d1vL2hIFI6uqwB0SfnClKpZ1vzERj8uxTMwUty5g4v4jLK077zo1uskuVBYIvp_2UiX62ookyhItknP6Q98yxkakq7PA5is9Vue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lh6.googleusercontent.com/UMCLn-yg-jIelMiIVknJn45JIH7E2-iJO51d1vL2hIFI6uqwB0SfnClKpZ1vzERj8uxTMwUty5g4v4jLK077zo1uskuVBYIvp_2UiX62ookyhItknP6Q98yxkakq7PA5is9VueOl"/>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720" cy="273113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0215532A" w14:textId="64E6D48E" w:rsidR="004F222C" w:rsidRPr="004F222C" w:rsidRDefault="00833C8E" w:rsidP="00833C8E">
      <w:pPr>
        <w:pStyle w:val="Lgende"/>
        <w:jc w:val="center"/>
      </w:pPr>
      <w:bookmarkStart w:id="126" w:name="_Toc12274116"/>
      <w:r>
        <w:t xml:space="preserve">Figure </w:t>
      </w:r>
      <w:fldSimple w:instr=" SEQ Figure \* ARABIC ">
        <w:r w:rsidR="001143A6">
          <w:rPr>
            <w:noProof/>
          </w:rPr>
          <w:t>25</w:t>
        </w:r>
      </w:fldSimple>
      <w:r>
        <w:t xml:space="preserve"> - </w:t>
      </w:r>
      <w:r w:rsidRPr="00D1284D">
        <w:t>Manuel utilisateur :</w:t>
      </w:r>
      <w:r>
        <w:t xml:space="preserve"> N'importe qui -  Page d'authentification</w:t>
      </w:r>
      <w:bookmarkEnd w:id="126"/>
    </w:p>
    <w:p w14:paraId="0724176D" w14:textId="77777777" w:rsidR="004F222C" w:rsidRPr="004F222C" w:rsidRDefault="004F222C" w:rsidP="004F222C"/>
    <w:p w14:paraId="0EA367AD" w14:textId="673FC4B7" w:rsidR="004F222C" w:rsidRDefault="004F222C" w:rsidP="004F222C">
      <w:pPr>
        <w:jc w:val="both"/>
        <w:rPr>
          <w:rFonts w:ascii="Arial" w:hAnsi="Arial" w:cs="Arial"/>
          <w:color w:val="000000"/>
          <w:sz w:val="22"/>
          <w:szCs w:val="22"/>
        </w:rPr>
      </w:pPr>
      <w:r w:rsidRPr="004F222C">
        <w:rPr>
          <w:rFonts w:ascii="Arial" w:hAnsi="Arial" w:cs="Arial"/>
          <w:color w:val="000000"/>
          <w:sz w:val="22"/>
          <w:szCs w:val="22"/>
        </w:rPr>
        <w:t>Votre session de connexion à une validité de 6 jours, après lesquels, il vous faudra vous reconnecter.</w:t>
      </w:r>
    </w:p>
    <w:p w14:paraId="146AA16F" w14:textId="77777777" w:rsidR="004F222C" w:rsidRDefault="004F222C">
      <w:pPr>
        <w:spacing w:after="160" w:line="259" w:lineRule="auto"/>
        <w:rPr>
          <w:rFonts w:ascii="Arial" w:hAnsi="Arial" w:cs="Arial"/>
          <w:color w:val="000000"/>
          <w:sz w:val="22"/>
          <w:szCs w:val="22"/>
        </w:rPr>
      </w:pPr>
      <w:r>
        <w:rPr>
          <w:rFonts w:ascii="Arial" w:hAnsi="Arial" w:cs="Arial"/>
          <w:color w:val="000000"/>
          <w:sz w:val="22"/>
          <w:szCs w:val="22"/>
        </w:rPr>
        <w:br w:type="page"/>
      </w:r>
    </w:p>
    <w:p w14:paraId="327F0C2F" w14:textId="48CF5DC7" w:rsidR="004F222C" w:rsidRPr="004F222C" w:rsidRDefault="004F222C" w:rsidP="004F222C">
      <w:pPr>
        <w:pStyle w:val="Titre"/>
      </w:pPr>
      <w:bookmarkStart w:id="127" w:name="_Toc12281131"/>
      <w:r>
        <w:lastRenderedPageBreak/>
        <w:t>Annexe 3 : Ajouter un langage pour les katas</w:t>
      </w:r>
      <w:bookmarkEnd w:id="127"/>
    </w:p>
    <w:p w14:paraId="6F1679AF" w14:textId="30389497" w:rsidR="009C0196" w:rsidRPr="004F222C" w:rsidRDefault="009C0196" w:rsidP="009C0196">
      <w:pPr>
        <w:pStyle w:val="Titre1"/>
      </w:pPr>
      <w:bookmarkStart w:id="128" w:name="_Toc12281132"/>
      <w:r>
        <w:t>Introduction</w:t>
      </w:r>
      <w:bookmarkEnd w:id="128"/>
    </w:p>
    <w:p w14:paraId="0C6DB779" w14:textId="76B91186" w:rsidR="00156A0A" w:rsidRDefault="009C0196" w:rsidP="009C0196">
      <w:pPr>
        <w:pStyle w:val="VRAINORMAL"/>
        <w:ind w:firstLine="0"/>
      </w:pPr>
      <w:r>
        <w:t xml:space="preserve">Ajouter un langage de </w:t>
      </w:r>
      <w:r w:rsidR="00156A0A">
        <w:t>développement</w:t>
      </w:r>
      <w:r>
        <w:t xml:space="preserve"> dans DojoHepia, n’est pas </w:t>
      </w:r>
      <w:r w:rsidR="00156A0A">
        <w:t>nécessairement</w:t>
      </w:r>
      <w:r>
        <w:t xml:space="preserve"> une chose aisée et demande de suivre </w:t>
      </w:r>
      <w:r w:rsidR="00551D3F">
        <w:t>ce</w:t>
      </w:r>
      <w:r>
        <w:t xml:space="preserve"> tutoriel à la </w:t>
      </w:r>
      <w:r w:rsidR="00156A0A">
        <w:t xml:space="preserve">lettre. </w:t>
      </w:r>
      <w:r w:rsidR="00551D3F">
        <w:t>Il</w:t>
      </w:r>
      <w:r w:rsidR="00156A0A">
        <w:t xml:space="preserve"> </w:t>
      </w:r>
      <w:r w:rsidR="00551D3F">
        <w:t>se</w:t>
      </w:r>
      <w:r w:rsidR="00156A0A">
        <w:t xml:space="preserve"> </w:t>
      </w:r>
      <w:r w:rsidR="00551D3F">
        <w:t>divise</w:t>
      </w:r>
      <w:r w:rsidR="00156A0A">
        <w:t xml:space="preserve"> en </w:t>
      </w:r>
      <w:r w:rsidR="00156A0A" w:rsidRPr="00551D3F">
        <w:t>5</w:t>
      </w:r>
      <w:r w:rsidR="00156A0A" w:rsidRPr="00156A0A">
        <w:rPr>
          <w:color w:val="FF0000"/>
        </w:rPr>
        <w:t xml:space="preserve"> </w:t>
      </w:r>
      <w:r w:rsidR="00156A0A">
        <w:t>partie :</w:t>
      </w:r>
    </w:p>
    <w:p w14:paraId="540925AD" w14:textId="5767045E" w:rsidR="00156A0A" w:rsidRDefault="00156A0A" w:rsidP="004B4747">
      <w:pPr>
        <w:pStyle w:val="VRAINORMAL"/>
        <w:numPr>
          <w:ilvl w:val="1"/>
          <w:numId w:val="11"/>
        </w:numPr>
      </w:pPr>
      <w:r>
        <w:t>Image docker</w:t>
      </w:r>
    </w:p>
    <w:p w14:paraId="08FB2E90" w14:textId="2BBE6725" w:rsidR="00156A0A" w:rsidRDefault="00156A0A" w:rsidP="004B4747">
      <w:pPr>
        <w:pStyle w:val="VRAINORMAL"/>
        <w:numPr>
          <w:ilvl w:val="1"/>
          <w:numId w:val="11"/>
        </w:numPr>
      </w:pPr>
      <w:r>
        <w:t>Mise à jour du Service de compilation Javalin</w:t>
      </w:r>
    </w:p>
    <w:p w14:paraId="6B1C72BC" w14:textId="31499522" w:rsidR="00156A0A" w:rsidRDefault="00156A0A" w:rsidP="004B4747">
      <w:pPr>
        <w:pStyle w:val="VRAINORMAL"/>
        <w:numPr>
          <w:ilvl w:val="1"/>
          <w:numId w:val="11"/>
        </w:numPr>
      </w:pPr>
      <w:r>
        <w:t>Mise à jour du client Angular</w:t>
      </w:r>
    </w:p>
    <w:p w14:paraId="1DD45951" w14:textId="2E114145" w:rsidR="00156A0A" w:rsidRDefault="00156A0A" w:rsidP="004B4747">
      <w:pPr>
        <w:pStyle w:val="VRAINORMAL"/>
        <w:numPr>
          <w:ilvl w:val="1"/>
          <w:numId w:val="11"/>
        </w:numPr>
      </w:pPr>
      <w:r>
        <w:t>Tests</w:t>
      </w:r>
      <w:bookmarkStart w:id="129" w:name="_GoBack"/>
      <w:bookmarkEnd w:id="129"/>
    </w:p>
    <w:p w14:paraId="5D5ED717" w14:textId="7D4E4DDD" w:rsidR="00156A0A" w:rsidRDefault="00156A0A" w:rsidP="004B4747">
      <w:pPr>
        <w:pStyle w:val="VRAINORMAL"/>
        <w:numPr>
          <w:ilvl w:val="1"/>
          <w:numId w:val="11"/>
        </w:numPr>
      </w:pPr>
      <w:r>
        <w:t>Publication</w:t>
      </w:r>
    </w:p>
    <w:p w14:paraId="6A26D313" w14:textId="48987B2C" w:rsidR="008300E3" w:rsidRDefault="008300E3" w:rsidP="009C0196">
      <w:pPr>
        <w:pStyle w:val="VRAINORMAL"/>
        <w:ind w:firstLine="0"/>
      </w:pPr>
    </w:p>
    <w:p w14:paraId="39470DA3" w14:textId="61FF51E4" w:rsidR="008300E3" w:rsidRDefault="008300E3" w:rsidP="008300E3">
      <w:pPr>
        <w:pStyle w:val="Titre2"/>
      </w:pPr>
      <w:bookmarkStart w:id="130" w:name="_Toc12281133"/>
      <w:r>
        <w:t>Image docker</w:t>
      </w:r>
      <w:bookmarkEnd w:id="130"/>
    </w:p>
    <w:p w14:paraId="1AF57890" w14:textId="59919710" w:rsidR="008300E3" w:rsidRDefault="008300E3" w:rsidP="008300E3">
      <w:pPr>
        <w:pStyle w:val="VRAINORMAL"/>
        <w:ind w:firstLine="0"/>
      </w:pPr>
      <w:r>
        <w:t>L</w:t>
      </w:r>
      <w:r w:rsidR="00156A0A">
        <w:t>’exécution des katas</w:t>
      </w:r>
      <w:r>
        <w:t xml:space="preserve"> </w:t>
      </w:r>
      <w:r w:rsidR="00736396">
        <w:t>est</w:t>
      </w:r>
      <w:r>
        <w:t xml:space="preserve"> </w:t>
      </w:r>
      <w:r w:rsidR="00156A0A">
        <w:t>effectué</w:t>
      </w:r>
      <w:r w:rsidR="00736396">
        <w:t>e</w:t>
      </w:r>
      <w:r w:rsidR="00156A0A">
        <w:t xml:space="preserve"> </w:t>
      </w:r>
      <w:r>
        <w:t xml:space="preserve">dans </w:t>
      </w:r>
      <w:r w:rsidR="00156A0A">
        <w:t>des</w:t>
      </w:r>
      <w:r>
        <w:t xml:space="preserve"> container</w:t>
      </w:r>
      <w:r w:rsidR="00156A0A">
        <w:t>s</w:t>
      </w:r>
      <w:r>
        <w:t xml:space="preserve"> afin de s’affranchir de certains problème de sécurité, de ce fait, il vous faut créer un container docker avec les prérequis</w:t>
      </w:r>
      <w:r w:rsidR="00156A0A">
        <w:t xml:space="preserve">, </w:t>
      </w:r>
      <w:r>
        <w:t>pour que votre implémentation fonctionne sur DojoHepia.</w:t>
      </w:r>
      <w:r w:rsidR="00156A0A">
        <w:t xml:space="preserve"> Voici une courte liste de prérequis :</w:t>
      </w:r>
    </w:p>
    <w:p w14:paraId="416C07C6" w14:textId="14A4235C" w:rsidR="008300E3" w:rsidRDefault="008300E3" w:rsidP="004B4747">
      <w:pPr>
        <w:pStyle w:val="VRAINORMAL"/>
        <w:numPr>
          <w:ilvl w:val="1"/>
          <w:numId w:val="11"/>
        </w:numPr>
      </w:pPr>
      <w:r>
        <w:t>Un container simple et léger</w:t>
      </w:r>
    </w:p>
    <w:p w14:paraId="7D3EEF27" w14:textId="77ED47FA" w:rsidR="008300E3" w:rsidRDefault="008300E3" w:rsidP="004B4747">
      <w:pPr>
        <w:pStyle w:val="VRAINORMAL"/>
        <w:numPr>
          <w:ilvl w:val="1"/>
          <w:numId w:val="11"/>
        </w:numPr>
      </w:pPr>
      <w:r>
        <w:t xml:space="preserve">Une librairie d’assertion adaptée à la bonne résolution du kata </w:t>
      </w:r>
    </w:p>
    <w:p w14:paraId="50E90212" w14:textId="77777777" w:rsidR="002622D9" w:rsidRDefault="002622D9" w:rsidP="00156A0A">
      <w:pPr>
        <w:pStyle w:val="VRAINORMAL"/>
        <w:ind w:firstLine="0"/>
        <w:rPr>
          <w:u w:val="single"/>
        </w:rPr>
      </w:pPr>
    </w:p>
    <w:p w14:paraId="3A437907" w14:textId="47F335D5" w:rsidR="002622D9" w:rsidRPr="002622D9" w:rsidRDefault="002622D9" w:rsidP="00156A0A">
      <w:pPr>
        <w:pStyle w:val="VRAINORMAL"/>
        <w:ind w:firstLine="0"/>
        <w:rPr>
          <w:u w:val="single"/>
        </w:rPr>
      </w:pPr>
      <w:r w:rsidRPr="002622D9">
        <w:rPr>
          <w:u w:val="single"/>
        </w:rPr>
        <w:t>Un</w:t>
      </w:r>
      <w:r w:rsidR="00BC7BB3">
        <w:rPr>
          <w:u w:val="single"/>
        </w:rPr>
        <w:t xml:space="preserve">e image </w:t>
      </w:r>
      <w:r w:rsidRPr="002622D9">
        <w:rPr>
          <w:u w:val="single"/>
        </w:rPr>
        <w:t>simple et lég</w:t>
      </w:r>
      <w:r w:rsidR="00BC7BB3">
        <w:rPr>
          <w:u w:val="single"/>
        </w:rPr>
        <w:t>ère</w:t>
      </w:r>
    </w:p>
    <w:p w14:paraId="00D6A52E" w14:textId="747EA9C2" w:rsidR="00156A0A" w:rsidRDefault="008300E3" w:rsidP="00156A0A">
      <w:pPr>
        <w:pStyle w:val="VRAINORMAL"/>
        <w:ind w:firstLine="0"/>
      </w:pPr>
      <w:r>
        <w:t>Dans le but de créer un container simple et léger, veillez à ne mettre que le stricte nécessaire dans votre image</w:t>
      </w:r>
      <w:r w:rsidR="00CE7626">
        <w:t>. Veillez à n’intégrer que les outils dont vous avez réellement besoins, car chaque petite dépendance a</w:t>
      </w:r>
      <w:r w:rsidR="006C2DE8">
        <w:t xml:space="preserve">ura </w:t>
      </w:r>
      <w:r w:rsidR="00CE7626">
        <w:t>pour conséquence son lot de ralentissement lors de la création du container par le service de compilation.</w:t>
      </w:r>
    </w:p>
    <w:p w14:paraId="4D07F594" w14:textId="77777777" w:rsidR="002622D9" w:rsidRDefault="002622D9" w:rsidP="00156A0A">
      <w:pPr>
        <w:pStyle w:val="VRAINORMAL"/>
        <w:ind w:firstLine="0"/>
      </w:pPr>
    </w:p>
    <w:p w14:paraId="012182E3" w14:textId="16015AE0" w:rsidR="00CE7626" w:rsidRDefault="00CE7626" w:rsidP="00156A0A">
      <w:pPr>
        <w:pStyle w:val="VRAINORMAL"/>
        <w:ind w:firstLine="0"/>
        <w:rPr>
          <w:u w:val="single"/>
        </w:rPr>
      </w:pPr>
      <w:r w:rsidRPr="00CE7626">
        <w:rPr>
          <w:u w:val="single"/>
        </w:rPr>
        <w:t>La Librairie d’assertion</w:t>
      </w:r>
    </w:p>
    <w:p w14:paraId="4E4D47E5" w14:textId="7C1AEACB" w:rsidR="002622D9" w:rsidRDefault="006C2DE8" w:rsidP="006C2DE8">
      <w:pPr>
        <w:pStyle w:val="VRAINORMAL"/>
        <w:ind w:firstLine="0"/>
      </w:pPr>
      <w:r>
        <w:t>Nombreux sont les langages proposant déjà des système d’assertion, mais tous ne sont pas forcément adapté à DojoHepia. En effet, le but de DojoHepia étant d’être pédagogique, il est important que les assertions donnent un</w:t>
      </w:r>
      <w:r w:rsidR="002622D9">
        <w:t xml:space="preserve">e description détaillée de l’erreur pour que l’utilisateur </w:t>
      </w:r>
      <w:r w:rsidR="002622D9">
        <w:lastRenderedPageBreak/>
        <w:t xml:space="preserve">apprenne à les résoudre. Dans le cadre du langage python par exemple, le système d’assertion </w:t>
      </w:r>
      <w:r w:rsidR="00020D64">
        <w:t>déjà existant</w:t>
      </w:r>
      <w:r w:rsidR="002622D9">
        <w:t xml:space="preserve"> ne fait que d’interrompre le code si le prédicat se révèle faux, mais ne donne en aucun cas plus d’information</w:t>
      </w:r>
      <w:r w:rsidR="00020D64">
        <w:t xml:space="preserve"> (d’où l’utilisation d’une librairie externe)</w:t>
      </w:r>
      <w:r w:rsidR="002622D9">
        <w:t>.</w:t>
      </w:r>
    </w:p>
    <w:p w14:paraId="2FAE6E66" w14:textId="77777777" w:rsidR="00020D64" w:rsidRDefault="00020D64" w:rsidP="006C2DE8">
      <w:pPr>
        <w:pStyle w:val="VRAINORMAL"/>
        <w:ind w:firstLine="0"/>
      </w:pPr>
    </w:p>
    <w:p w14:paraId="610EEEC1" w14:textId="75E712E8" w:rsidR="002622D9" w:rsidRPr="002622D9" w:rsidRDefault="002622D9" w:rsidP="006C2DE8">
      <w:pPr>
        <w:pStyle w:val="VRAINORMAL"/>
        <w:ind w:firstLine="0"/>
        <w:rPr>
          <w:u w:val="single"/>
        </w:rPr>
      </w:pPr>
      <w:r w:rsidRPr="002622D9">
        <w:rPr>
          <w:u w:val="single"/>
        </w:rPr>
        <w:t>L’image docker</w:t>
      </w:r>
    </w:p>
    <w:p w14:paraId="083ADE9B" w14:textId="507E0CD8" w:rsidR="002622D9" w:rsidRDefault="002622D9" w:rsidP="002622D9">
      <w:pPr>
        <w:pStyle w:val="VRAINORMAL"/>
        <w:ind w:firstLine="0"/>
      </w:pPr>
      <w:r>
        <w:t>Votre image peut-être basée sur n’importe quelle autre image, mais il faudra en revanche rajouter quelques couche à l’aide d’un</w:t>
      </w:r>
      <w:r w:rsidR="00BA6A64">
        <w:t xml:space="preserve"> D</w:t>
      </w:r>
      <w:r>
        <w:t>ockerfile. Voici par exemple</w:t>
      </w:r>
      <w:r w:rsidR="00551D3F">
        <w:t xml:space="preserve"> </w:t>
      </w:r>
      <w:r>
        <w:t xml:space="preserve">le </w:t>
      </w:r>
      <w:r w:rsidR="00BA6A64">
        <w:t>D</w:t>
      </w:r>
      <w:r>
        <w:t>ockerfile de l’image python</w:t>
      </w:r>
    </w:p>
    <w:p w14:paraId="0FD48475" w14:textId="77777777" w:rsidR="00020D64" w:rsidRPr="00EF2AA2" w:rsidRDefault="00020D64" w:rsidP="00020D64">
      <w:pPr>
        <w:pStyle w:val="LISTING"/>
      </w:pPr>
      <w:r w:rsidRPr="00EF2AA2">
        <w:t>FROM python</w:t>
      </w:r>
      <w:r w:rsidRPr="00EF2AA2">
        <w:br/>
        <w:t xml:space="preserve">RUN pip3 </w:t>
      </w:r>
      <w:proofErr w:type="spellStart"/>
      <w:r w:rsidRPr="00EF2AA2">
        <w:t>install</w:t>
      </w:r>
      <w:proofErr w:type="spellEnd"/>
      <w:r w:rsidRPr="00EF2AA2">
        <w:t xml:space="preserve"> </w:t>
      </w:r>
      <w:proofErr w:type="spellStart"/>
      <w:r w:rsidRPr="00EF2AA2">
        <w:t>assertpy</w:t>
      </w:r>
      <w:proofErr w:type="spellEnd"/>
      <w:r w:rsidRPr="00EF2AA2">
        <w:br/>
      </w:r>
      <w:r w:rsidRPr="00C6633D">
        <w:rPr>
          <w:color w:val="C00000"/>
        </w:rPr>
        <w:t xml:space="preserve">RUN </w:t>
      </w:r>
      <w:proofErr w:type="spellStart"/>
      <w:r w:rsidRPr="00C6633D">
        <w:rPr>
          <w:color w:val="C00000"/>
        </w:rPr>
        <w:t>mkdir</w:t>
      </w:r>
      <w:proofErr w:type="spellEnd"/>
      <w:r w:rsidRPr="00C6633D">
        <w:rPr>
          <w:color w:val="C00000"/>
        </w:rPr>
        <w:t xml:space="preserve"> /</w:t>
      </w:r>
      <w:proofErr w:type="spellStart"/>
      <w:r w:rsidRPr="00C6633D">
        <w:rPr>
          <w:color w:val="C00000"/>
        </w:rPr>
        <w:t>env</w:t>
      </w:r>
      <w:proofErr w:type="spellEnd"/>
      <w:r w:rsidRPr="00C6633D">
        <w:rPr>
          <w:color w:val="C00000"/>
        </w:rPr>
        <w:t>/</w:t>
      </w:r>
    </w:p>
    <w:p w14:paraId="499A9522" w14:textId="32A29C98" w:rsidR="002622D9" w:rsidRDefault="002622D9" w:rsidP="00020D64">
      <w:pPr>
        <w:pStyle w:val="Lgende"/>
        <w:jc w:val="center"/>
      </w:pPr>
      <w:bookmarkStart w:id="131" w:name="_Toc11943160"/>
      <w:r w:rsidRPr="00A91645">
        <w:t xml:space="preserve">Listing </w:t>
      </w:r>
      <w:r>
        <w:fldChar w:fldCharType="begin"/>
      </w:r>
      <w:r w:rsidRPr="00A91645">
        <w:instrText xml:space="preserve"> SEQ Listing \* ARABIC </w:instrText>
      </w:r>
      <w:r>
        <w:fldChar w:fldCharType="separate"/>
      </w:r>
      <w:r w:rsidR="002D26AA">
        <w:rPr>
          <w:noProof/>
        </w:rPr>
        <w:t>10</w:t>
      </w:r>
      <w:r>
        <w:fldChar w:fldCharType="end"/>
      </w:r>
      <w:r w:rsidRPr="00A91645">
        <w:t xml:space="preserve"> - Dockerfile, python</w:t>
      </w:r>
      <w:bookmarkEnd w:id="131"/>
    </w:p>
    <w:p w14:paraId="41C69BC7" w14:textId="0ED8E685" w:rsidR="00020D64" w:rsidRDefault="00020D64" w:rsidP="00020D64">
      <w:pPr>
        <w:pStyle w:val="VRAINORMAL"/>
        <w:ind w:firstLine="0"/>
      </w:pPr>
      <w:r>
        <w:t>L’image se base sur python, installe une librairie externe</w:t>
      </w:r>
      <w:r w:rsidR="00736396">
        <w:t xml:space="preserve"> pour la batterie tests</w:t>
      </w:r>
      <w:r>
        <w:t xml:space="preserve"> (</w:t>
      </w:r>
      <w:proofErr w:type="spellStart"/>
      <w:r>
        <w:t>assertpy</w:t>
      </w:r>
      <w:proofErr w:type="spellEnd"/>
      <w:r>
        <w:t>), puis créer un répertoire « </w:t>
      </w:r>
      <w:proofErr w:type="spellStart"/>
      <w:r>
        <w:t>env</w:t>
      </w:r>
      <w:proofErr w:type="spellEnd"/>
      <w:r>
        <w:t> » à la racine de l’image</w:t>
      </w:r>
      <w:r w:rsidR="00736396">
        <w:t>, qui, d</w:t>
      </w:r>
      <w:r>
        <w:t>ans le cadre de python</w:t>
      </w:r>
      <w:r w:rsidR="00736396">
        <w:t>, et pour respecter une cohérence avec les autres images déjà créées</w:t>
      </w:r>
      <w:r>
        <w:t xml:space="preserve">, </w:t>
      </w:r>
      <w:r w:rsidR="00736396">
        <w:t>est</w:t>
      </w:r>
      <w:r>
        <w:t xml:space="preserve"> indispensable pour que lors de la construction du container, la commande « docker </w:t>
      </w:r>
      <w:proofErr w:type="spellStart"/>
      <w:r>
        <w:t>run</w:t>
      </w:r>
      <w:proofErr w:type="spellEnd"/>
      <w:r>
        <w:t xml:space="preserve"> » puisse correctement attaché le répertoire partagé </w:t>
      </w:r>
      <w:r w:rsidR="00736396">
        <w:t xml:space="preserve">au répertoire partagé </w:t>
      </w:r>
      <w:r w:rsidR="00551D3F">
        <w:t xml:space="preserve">de votre machine </w:t>
      </w:r>
      <w:r w:rsidR="00736396">
        <w:t>hôte</w:t>
      </w:r>
      <w:r>
        <w:t>.</w:t>
      </w:r>
    </w:p>
    <w:p w14:paraId="198D96AB" w14:textId="67D9E706" w:rsidR="003A19D1" w:rsidRDefault="003A19D1" w:rsidP="00020D64">
      <w:pPr>
        <w:pStyle w:val="VRAINORMAL"/>
        <w:ind w:firstLine="0"/>
      </w:pPr>
    </w:p>
    <w:p w14:paraId="2D80C745" w14:textId="41D117D7" w:rsidR="003A19D1" w:rsidRPr="003A19D1" w:rsidRDefault="003A19D1" w:rsidP="00020D64">
      <w:pPr>
        <w:pStyle w:val="VRAINORMAL"/>
        <w:ind w:firstLine="0"/>
        <w:rPr>
          <w:u w:val="single"/>
        </w:rPr>
      </w:pPr>
      <w:r w:rsidRPr="003A19D1">
        <w:rPr>
          <w:u w:val="single"/>
        </w:rPr>
        <w:t>Le répertoire partagé</w:t>
      </w:r>
    </w:p>
    <w:p w14:paraId="752047E2" w14:textId="0CD8E825" w:rsidR="00CE7626" w:rsidRDefault="003A19D1" w:rsidP="00156A0A">
      <w:pPr>
        <w:pStyle w:val="VRAINORMAL"/>
        <w:ind w:firstLine="0"/>
      </w:pPr>
      <w:r>
        <w:t xml:space="preserve">Pour que le container puisse </w:t>
      </w:r>
      <w:r w:rsidR="00CD3B9B">
        <w:t>accéder</w:t>
      </w:r>
      <w:r>
        <w:t xml:space="preserve"> au</w:t>
      </w:r>
      <w:r w:rsidR="00551D3F">
        <w:t>x</w:t>
      </w:r>
      <w:r>
        <w:t xml:space="preserve"> fichier</w:t>
      </w:r>
      <w:r w:rsidR="00551D3F">
        <w:t>s</w:t>
      </w:r>
      <w:r>
        <w:t xml:space="preserve"> que vous souhaitez faire </w:t>
      </w:r>
      <w:r w:rsidR="00CD3B9B">
        <w:t>exécuter</w:t>
      </w:r>
      <w:r>
        <w:t xml:space="preserve">, </w:t>
      </w:r>
      <w:r w:rsidR="00551D3F">
        <w:t>ceux-ci</w:t>
      </w:r>
      <w:r w:rsidR="00CD3B9B">
        <w:t xml:space="preserve"> sont stockés dans un répertoire partagé à la racine du service de compilation. C’est pour cela que les Dockerfile doivent avoir la commande « </w:t>
      </w:r>
      <w:r w:rsidR="00CD3B9B" w:rsidRPr="00C6633D">
        <w:rPr>
          <w:color w:val="C00000"/>
        </w:rPr>
        <w:t xml:space="preserve">RUN </w:t>
      </w:r>
      <w:proofErr w:type="spellStart"/>
      <w:r w:rsidR="00CD3B9B" w:rsidRPr="00C6633D">
        <w:rPr>
          <w:color w:val="C00000"/>
        </w:rPr>
        <w:t>mkdir</w:t>
      </w:r>
      <w:proofErr w:type="spellEnd"/>
      <w:r w:rsidR="00CD3B9B" w:rsidRPr="00C6633D">
        <w:rPr>
          <w:color w:val="C00000"/>
        </w:rPr>
        <w:t xml:space="preserve"> /</w:t>
      </w:r>
      <w:proofErr w:type="spellStart"/>
      <w:r w:rsidR="00CD3B9B" w:rsidRPr="00C6633D">
        <w:rPr>
          <w:color w:val="C00000"/>
        </w:rPr>
        <w:t>env</w:t>
      </w:r>
      <w:proofErr w:type="spellEnd"/>
      <w:r w:rsidR="00CD3B9B" w:rsidRPr="00C6633D">
        <w:rPr>
          <w:color w:val="C00000"/>
        </w:rPr>
        <w:t>/ </w:t>
      </w:r>
      <w:r w:rsidR="00CD3B9B">
        <w:t>».</w:t>
      </w:r>
    </w:p>
    <w:p w14:paraId="201F05B0" w14:textId="0324CC76" w:rsidR="00C6633D" w:rsidRDefault="00CD3B9B" w:rsidP="00777D14">
      <w:pPr>
        <w:pStyle w:val="VRAINORMAL"/>
        <w:ind w:firstLine="0"/>
      </w:pPr>
      <w:r>
        <w:tab/>
        <w:t>Il est important d’avoir en tête que le container ne fait pas tout à votre place. Dans le cadre du container python, par exemple, il ne suffisait que de ces trois commandes (</w:t>
      </w:r>
      <w:r w:rsidR="00BC7BB3">
        <w:rPr>
          <w:color w:val="FF0000"/>
        </w:rPr>
        <w:t>Listing</w:t>
      </w:r>
      <w:r w:rsidRPr="00CD3B9B">
        <w:rPr>
          <w:color w:val="FF0000"/>
        </w:rPr>
        <w:t xml:space="preserve"> N</w:t>
      </w:r>
      <w:r>
        <w:t xml:space="preserve">), car python n’a pas besoin d’être compilé pour être exécuté, et de ce fait, la simple commande « docker </w:t>
      </w:r>
      <w:proofErr w:type="spellStart"/>
      <w:r>
        <w:t>run</w:t>
      </w:r>
      <w:proofErr w:type="spellEnd"/>
      <w:r>
        <w:t xml:space="preserve"> » suivit de « python </w:t>
      </w:r>
      <w:proofErr w:type="spellStart"/>
      <w:r>
        <w:t>le_fichier_a_interpreter</w:t>
      </w:r>
      <w:proofErr w:type="spellEnd"/>
      <w:r>
        <w:t> » suffisait pour que le container exécute le code correctement. Mais dans le cadre du container java, il a fallu d’abord</w:t>
      </w:r>
      <w:r w:rsidR="005545FF">
        <w:t xml:space="preserve"> modifier le CLASSPATH, puis</w:t>
      </w:r>
      <w:r>
        <w:t xml:space="preserve"> compiler les classes ensemble, ainsi qu’avec le JAR de la librairie Junit5, </w:t>
      </w:r>
      <w:r w:rsidR="005545FF">
        <w:t>et pour finir</w:t>
      </w:r>
      <w:r>
        <w:t xml:space="preserve"> </w:t>
      </w:r>
      <w:r w:rsidR="005545FF">
        <w:t>l</w:t>
      </w:r>
      <w:r>
        <w:t xml:space="preserve">ancer l’exécution avec « java Main ». Il est donc de votre devoir de faire les tests nécessaire pour que le container </w:t>
      </w:r>
      <w:r w:rsidR="005545FF">
        <w:t>s’exécute de la manière souhaitée.</w:t>
      </w:r>
      <w:r w:rsidR="00C6633D">
        <w:t xml:space="preserve"> Une chose importante toute fois, c’est que votre flow d’exécution générale ne contient que deux fichier (voir plus bas).</w:t>
      </w:r>
    </w:p>
    <w:p w14:paraId="4A8473D8" w14:textId="08EAAAA4" w:rsidR="007A0F4C" w:rsidRDefault="00156A0A" w:rsidP="00156A0A">
      <w:pPr>
        <w:pStyle w:val="Titre2"/>
      </w:pPr>
      <w:bookmarkStart w:id="132" w:name="_Toc12281134"/>
      <w:r>
        <w:lastRenderedPageBreak/>
        <w:t>Mise à jour du Service de compilation Javalin</w:t>
      </w:r>
      <w:bookmarkEnd w:id="132"/>
    </w:p>
    <w:p w14:paraId="184BD403" w14:textId="77777777" w:rsidR="00744933" w:rsidRDefault="005545FF" w:rsidP="00744933">
      <w:pPr>
        <w:pStyle w:val="VRAINORMAL"/>
        <w:ind w:firstLine="0"/>
      </w:pPr>
      <w:r>
        <w:t>Les modifications se porte</w:t>
      </w:r>
      <w:r w:rsidR="00744933">
        <w:t>nt</w:t>
      </w:r>
      <w:r>
        <w:t xml:space="preserve"> exclusivement sur le fichier « DockerCompilation.java » dans le </w:t>
      </w:r>
      <w:r w:rsidRPr="005545FF">
        <w:t>service de compilation (</w:t>
      </w:r>
      <w:proofErr w:type="spellStart"/>
      <w:r w:rsidRPr="005545FF">
        <w:rPr>
          <w:i/>
          <w:iCs/>
        </w:rPr>
        <w:t>dojo-hepia</w:t>
      </w:r>
      <w:proofErr w:type="spellEnd"/>
      <w:r w:rsidRPr="005545FF">
        <w:rPr>
          <w:i/>
          <w:iCs/>
        </w:rPr>
        <w:t>/compilation/</w:t>
      </w:r>
      <w:proofErr w:type="spellStart"/>
      <w:r w:rsidRPr="005545FF">
        <w:rPr>
          <w:i/>
          <w:iCs/>
        </w:rPr>
        <w:t>src</w:t>
      </w:r>
      <w:proofErr w:type="spellEnd"/>
      <w:r w:rsidRPr="005545FF">
        <w:rPr>
          <w:i/>
          <w:iCs/>
        </w:rPr>
        <w:t>/main/java/DockerCompilation.java</w:t>
      </w:r>
      <w:r>
        <w:t>).</w:t>
      </w:r>
    </w:p>
    <w:p w14:paraId="5BF73F2E" w14:textId="77777777" w:rsidR="00744933" w:rsidRDefault="00744933" w:rsidP="00744933">
      <w:pPr>
        <w:pStyle w:val="VRAINORMAL"/>
        <w:ind w:firstLine="0"/>
        <w:rPr>
          <w:u w:val="single"/>
        </w:rPr>
      </w:pPr>
    </w:p>
    <w:p w14:paraId="0A4DE1CC" w14:textId="373FA8BE" w:rsidR="00744933" w:rsidRDefault="00744933" w:rsidP="00744933">
      <w:pPr>
        <w:pStyle w:val="VRAINORMAL"/>
        <w:ind w:firstLine="0"/>
        <w:rPr>
          <w:u w:val="single"/>
        </w:rPr>
      </w:pPr>
      <w:r w:rsidRPr="00744933">
        <w:rPr>
          <w:u w:val="single"/>
        </w:rPr>
        <w:t>Modifier le dictionnaire des langages</w:t>
      </w:r>
    </w:p>
    <w:p w14:paraId="2039637B" w14:textId="4D002340" w:rsidR="00744933" w:rsidRDefault="00744933" w:rsidP="00744933">
      <w:pPr>
        <w:pStyle w:val="VRAINORMAL"/>
        <w:ind w:firstLine="0"/>
      </w:pPr>
      <w:r>
        <w:t xml:space="preserve">Il vous faut modifier le dictionnaire des langages qui se trouve dans le constructeur de la classe </w:t>
      </w:r>
      <w:r w:rsidR="00BC7BB3">
        <w:t>Docker compilation, comme dans le</w:t>
      </w:r>
      <w:r>
        <w:t xml:space="preserve"> </w:t>
      </w:r>
      <w:r w:rsidR="00BC7BB3">
        <w:t>listing</w:t>
      </w:r>
      <w:r>
        <w:t xml:space="preserve"> N</w:t>
      </w:r>
      <w:r w:rsidR="00BA6F61">
        <w:t>.</w:t>
      </w:r>
    </w:p>
    <w:p w14:paraId="2CCEF4B6" w14:textId="78DC8B3D"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b/>
          <w:bCs/>
          <w:color w:val="000080"/>
          <w:sz w:val="18"/>
          <w:szCs w:val="18"/>
        </w:rPr>
        <w:t xml:space="preserve">public </w:t>
      </w:r>
      <w:proofErr w:type="spellStart"/>
      <w:r>
        <w:rPr>
          <w:rFonts w:ascii="Menlo" w:hAnsi="Menlo" w:cs="Menlo"/>
          <w:color w:val="000000"/>
          <w:sz w:val="18"/>
          <w:szCs w:val="18"/>
        </w:rPr>
        <w:t>DockerCompilation</w:t>
      </w:r>
      <w:proofErr w:type="spellEnd"/>
      <w:r>
        <w:rPr>
          <w:rFonts w:ascii="Menlo" w:hAnsi="Menlo" w:cs="Menlo"/>
          <w:color w:val="000000"/>
          <w:sz w:val="18"/>
          <w:szCs w:val="18"/>
        </w:rPr>
        <w:t>() {</w:t>
      </w:r>
      <w:r>
        <w:rPr>
          <w:rFonts w:ascii="Menlo" w:hAnsi="Menlo" w:cs="Menlo"/>
          <w:color w:val="000000"/>
          <w:sz w:val="18"/>
          <w:szCs w:val="18"/>
        </w:rPr>
        <w:br/>
        <w:t xml:space="preserve">       </w:t>
      </w:r>
      <w:r>
        <w:rPr>
          <w:rFonts w:ascii="Menlo" w:hAnsi="Menlo" w:cs="Menlo"/>
          <w:i/>
          <w:iCs/>
          <w:color w:val="808080"/>
          <w:sz w:val="18"/>
          <w:szCs w:val="18"/>
        </w:rPr>
        <w:t xml:space="preserve">// </w:t>
      </w:r>
      <w:proofErr w:type="spellStart"/>
      <w:r>
        <w:rPr>
          <w:rFonts w:ascii="Menlo" w:hAnsi="Menlo" w:cs="Menlo"/>
          <w:i/>
          <w:iCs/>
          <w:color w:val="808080"/>
          <w:sz w:val="18"/>
          <w:szCs w:val="18"/>
        </w:rPr>
        <w:t>nl</w:t>
      </w:r>
      <w:proofErr w:type="spellEnd"/>
      <w:r>
        <w:rPr>
          <w:rFonts w:ascii="Menlo" w:hAnsi="Menlo" w:cs="Menlo"/>
          <w:i/>
          <w:iCs/>
          <w:color w:val="808080"/>
          <w:sz w:val="18"/>
          <w:szCs w:val="18"/>
        </w:rPr>
        <w:t xml:space="preserve"> = nouveau langage</w:t>
      </w:r>
      <w:r>
        <w:rPr>
          <w:rFonts w:ascii="Menlo" w:hAnsi="Menlo" w:cs="Menlo"/>
          <w:i/>
          <w:iCs/>
          <w:color w:val="808080"/>
          <w:sz w:val="18"/>
          <w:szCs w:val="18"/>
        </w:rPr>
        <w:br/>
        <w:t xml:space="preserve">       </w:t>
      </w:r>
      <w:proofErr w:type="spellStart"/>
      <w:r>
        <w:rPr>
          <w:rFonts w:ascii="Menlo" w:hAnsi="Menlo" w:cs="Menlo"/>
          <w:color w:val="000000"/>
          <w:sz w:val="18"/>
          <w:szCs w:val="18"/>
        </w:rPr>
        <w:t>Map</w:t>
      </w:r>
      <w:proofErr w:type="spellEnd"/>
      <w:r>
        <w:rPr>
          <w:rFonts w:ascii="Menlo" w:hAnsi="Menlo" w:cs="Menlo"/>
          <w:color w:val="000000"/>
          <w:sz w:val="18"/>
          <w:szCs w:val="18"/>
        </w:rPr>
        <w:t xml:space="preserve">&lt;String, String&gt; </w:t>
      </w:r>
      <w:proofErr w:type="spellStart"/>
      <w:r w:rsidRPr="00BA6F61">
        <w:rPr>
          <w:rFonts w:ascii="Menlo" w:hAnsi="Menlo" w:cs="Menlo"/>
          <w:color w:val="C00000"/>
          <w:sz w:val="18"/>
          <w:szCs w:val="18"/>
        </w:rPr>
        <w:t>nl</w:t>
      </w:r>
      <w:proofErr w:type="spellEnd"/>
      <w:r w:rsidRPr="00BA6F61">
        <w:rPr>
          <w:rFonts w:ascii="Menlo" w:hAnsi="Menlo" w:cs="Menlo"/>
          <w:color w:val="C00000"/>
          <w:sz w:val="18"/>
          <w:szCs w:val="18"/>
        </w:rPr>
        <w:t xml:space="preserve"> </w:t>
      </w:r>
      <w:r>
        <w:rPr>
          <w:rFonts w:ascii="Menlo" w:hAnsi="Menlo" w:cs="Menlo"/>
          <w:color w:val="000000"/>
          <w:sz w:val="18"/>
          <w:szCs w:val="18"/>
        </w:rPr>
        <w:t xml:space="preserve">= </w:t>
      </w:r>
      <w:r>
        <w:rPr>
          <w:rFonts w:ascii="Menlo" w:hAnsi="Menlo" w:cs="Menlo"/>
          <w:b/>
          <w:bCs/>
          <w:color w:val="000080"/>
          <w:sz w:val="18"/>
          <w:szCs w:val="18"/>
        </w:rPr>
        <w:t xml:space="preserve">new </w:t>
      </w:r>
      <w:proofErr w:type="spellStart"/>
      <w:r>
        <w:rPr>
          <w:rFonts w:ascii="Menlo" w:hAnsi="Menlo" w:cs="Menlo"/>
          <w:color w:val="000000"/>
          <w:sz w:val="18"/>
          <w:szCs w:val="18"/>
        </w:rPr>
        <w:t>HashMap</w:t>
      </w:r>
      <w:proofErr w:type="spellEnd"/>
      <w:r>
        <w:rPr>
          <w:rFonts w:ascii="Menlo" w:hAnsi="Menlo" w:cs="Menlo"/>
          <w:color w:val="000000"/>
          <w:sz w:val="18"/>
          <w:szCs w:val="18"/>
        </w:rPr>
        <w:t>&lt;&g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w:t>
      </w:r>
      <w:proofErr w:type="spellStart"/>
      <w:r>
        <w:rPr>
          <w:rFonts w:ascii="Menlo" w:hAnsi="Menlo" w:cs="Menlo"/>
          <w:b/>
          <w:bCs/>
          <w:color w:val="008000"/>
          <w:sz w:val="18"/>
          <w:szCs w:val="18"/>
        </w:rPr>
        <w:t>filename</w:t>
      </w:r>
      <w:proofErr w:type="spellEnd"/>
      <w:r>
        <w:rPr>
          <w:rFonts w:ascii="Menlo" w:hAnsi="Menlo" w:cs="Menlo"/>
          <w:b/>
          <w:bCs/>
          <w:color w:val="008000"/>
          <w:sz w:val="18"/>
          <w:szCs w:val="18"/>
        </w:rPr>
        <w: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code.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tes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batterie_tests.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cmd"</w:t>
      </w:r>
      <w:r>
        <w:rPr>
          <w:rFonts w:ascii="Menlo" w:hAnsi="Menlo" w:cs="Menlo"/>
          <w:color w:val="000000"/>
          <w:sz w:val="18"/>
          <w:szCs w:val="18"/>
        </w:rPr>
        <w:t xml:space="preserve">, </w:t>
      </w:r>
      <w:r>
        <w:rPr>
          <w:rFonts w:ascii="Menlo" w:hAnsi="Menlo" w:cs="Menlo"/>
          <w:b/>
          <w:bCs/>
          <w:color w:val="008000"/>
          <w:sz w:val="18"/>
          <w:szCs w:val="18"/>
        </w:rPr>
        <w:t xml:space="preserve">"docker </w:t>
      </w:r>
      <w:proofErr w:type="spellStart"/>
      <w:r>
        <w:rPr>
          <w:rFonts w:ascii="Menlo" w:hAnsi="Menlo" w:cs="Menlo"/>
          <w:b/>
          <w:bCs/>
          <w:color w:val="008000"/>
          <w:sz w:val="18"/>
          <w:szCs w:val="18"/>
        </w:rPr>
        <w:t>run</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rm</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mount</w:t>
      </w:r>
      <w:proofErr w:type="spellEnd"/>
      <w:r>
        <w:rPr>
          <w:rFonts w:ascii="Menlo" w:hAnsi="Menlo" w:cs="Menlo"/>
          <w:b/>
          <w:bCs/>
          <w:color w:val="008000"/>
          <w:sz w:val="18"/>
          <w:szCs w:val="18"/>
        </w:rPr>
        <w:t xml:space="preserve"> type=</w:t>
      </w:r>
      <w:proofErr w:type="spellStart"/>
      <w:r>
        <w:rPr>
          <w:rFonts w:ascii="Menlo" w:hAnsi="Menlo" w:cs="Menlo"/>
          <w:b/>
          <w:bCs/>
          <w:color w:val="008000"/>
          <w:sz w:val="18"/>
          <w:szCs w:val="18"/>
        </w:rPr>
        <w:t>bind,source</w:t>
      </w:r>
      <w:proofErr w:type="spellEnd"/>
      <w:r>
        <w:rPr>
          <w:rFonts w:ascii="Menlo" w:hAnsi="Menlo" w:cs="Menlo"/>
          <w:b/>
          <w:bCs/>
          <w:color w:val="008000"/>
          <w:sz w:val="18"/>
          <w:szCs w:val="18"/>
        </w:rPr>
        <w:t xml:space="preserve">=" </w:t>
      </w:r>
      <w:r>
        <w:rPr>
          <w:rFonts w:ascii="Menlo" w:hAnsi="Menlo" w:cs="Menlo"/>
          <w:color w:val="000000"/>
          <w:sz w:val="18"/>
          <w:szCs w:val="18"/>
        </w:rPr>
        <w:t xml:space="preserve">+ </w:t>
      </w:r>
      <w:proofErr w:type="spellStart"/>
      <w:r w:rsidR="00730798">
        <w:rPr>
          <w:rFonts w:ascii="Menlo" w:hAnsi="Menlo" w:cs="Menlo"/>
          <w:color w:val="000000"/>
          <w:sz w:val="18"/>
          <w:szCs w:val="18"/>
        </w:rPr>
        <w:t>AbsolutePathToFile</w:t>
      </w:r>
      <w:proofErr w:type="spellEnd"/>
      <w:r>
        <w:rPr>
          <w:rFonts w:ascii="Menlo" w:hAnsi="Menlo" w:cs="Menlo"/>
          <w:color w:val="000000"/>
          <w:sz w:val="18"/>
          <w:szCs w:val="18"/>
        </w:rPr>
        <w:t xml:space="preserve"> +    </w:t>
      </w:r>
      <w:r>
        <w:rPr>
          <w:rFonts w:ascii="Menlo" w:hAnsi="Menlo" w:cs="Menlo"/>
          <w:b/>
          <w:bCs/>
          <w:color w:val="008000"/>
          <w:sz w:val="18"/>
          <w:szCs w:val="18"/>
        </w:rPr>
        <w:t>"/</w:t>
      </w:r>
      <w:proofErr w:type="spellStart"/>
      <w:r>
        <w:rPr>
          <w:rFonts w:ascii="Menlo" w:hAnsi="Menlo" w:cs="Menlo"/>
          <w:b/>
          <w:bCs/>
          <w:color w:val="008000"/>
          <w:sz w:val="18"/>
          <w:szCs w:val="18"/>
        </w:rPr>
        <w:t>share_docker_file,dst</w:t>
      </w:r>
      <w:proofErr w:type="spellEnd"/>
      <w:r>
        <w:rPr>
          <w:rFonts w:ascii="Menlo" w:hAnsi="Menlo" w:cs="Menlo"/>
          <w:b/>
          <w:bCs/>
          <w:color w:val="008000"/>
          <w:sz w:val="18"/>
          <w:szCs w:val="18"/>
        </w:rPr>
        <w:t>=/</w:t>
      </w:r>
      <w:proofErr w:type="spellStart"/>
      <w:r>
        <w:rPr>
          <w:rFonts w:ascii="Menlo" w:hAnsi="Menlo" w:cs="Menlo"/>
          <w:b/>
          <w:bCs/>
          <w:color w:val="008000"/>
          <w:sz w:val="18"/>
          <w:szCs w:val="18"/>
        </w:rPr>
        <w:t>env</w:t>
      </w:r>
      <w:proofErr w:type="spellEnd"/>
      <w:r>
        <w:rPr>
          <w:rFonts w:ascii="Menlo" w:hAnsi="Menlo" w:cs="Menlo"/>
          <w:b/>
          <w:bCs/>
          <w:color w:val="008000"/>
          <w:sz w:val="18"/>
          <w:szCs w:val="18"/>
        </w:rPr>
        <w:t xml:space="preserve">/ </w:t>
      </w:r>
      <w:r w:rsidRPr="00BA6F61">
        <w:rPr>
          <w:rFonts w:ascii="Menlo" w:hAnsi="Menlo" w:cs="Menlo"/>
          <w:b/>
          <w:bCs/>
          <w:color w:val="C00000"/>
          <w:sz w:val="18"/>
          <w:szCs w:val="18"/>
        </w:rPr>
        <w:t xml:space="preserve">IMAGE_NOUVEAU_LANGAGE […] </w:t>
      </w:r>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
    <w:p w14:paraId="263292C1" w14:textId="362851E2"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color w:val="000000"/>
          <w:sz w:val="18"/>
          <w:szCs w:val="18"/>
        </w:rPr>
        <w:t xml:space="preserve">     [...]</w:t>
      </w:r>
    </w:p>
    <w:p w14:paraId="43DA1402" w14:textId="77777777"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p>
    <w:p w14:paraId="11C82291" w14:textId="469040E7" w:rsidR="00EF2AA2" w:rsidRPr="00EF163A"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sidRPr="00EF163A">
        <w:rPr>
          <w:rFonts w:ascii="Menlo" w:hAnsi="Menlo" w:cs="Menlo"/>
          <w:color w:val="000000"/>
          <w:sz w:val="18"/>
          <w:szCs w:val="18"/>
        </w:rPr>
        <w:t xml:space="preserve">      </w:t>
      </w:r>
      <w:proofErr w:type="spellStart"/>
      <w:r w:rsidRPr="00EF163A">
        <w:rPr>
          <w:rFonts w:ascii="Menlo" w:hAnsi="Menlo" w:cs="Menlo"/>
          <w:b/>
          <w:bCs/>
          <w:color w:val="000080"/>
          <w:sz w:val="18"/>
          <w:szCs w:val="18"/>
        </w:rPr>
        <w:t>this</w:t>
      </w:r>
      <w:r w:rsidRPr="00EF163A">
        <w:rPr>
          <w:rFonts w:ascii="Menlo" w:hAnsi="Menlo" w:cs="Menlo"/>
          <w:color w:val="000000"/>
          <w:sz w:val="18"/>
          <w:szCs w:val="18"/>
        </w:rPr>
        <w:t>.</w:t>
      </w:r>
      <w:r w:rsidRPr="00EF163A">
        <w:rPr>
          <w:rFonts w:ascii="Menlo" w:hAnsi="Menlo" w:cs="Menlo"/>
          <w:b/>
          <w:bCs/>
          <w:color w:val="660E7A"/>
          <w:sz w:val="18"/>
          <w:szCs w:val="18"/>
        </w:rPr>
        <w:t>filenameDic</w:t>
      </w:r>
      <w:r w:rsidRPr="00EF163A">
        <w:rPr>
          <w:rFonts w:ascii="Menlo" w:hAnsi="Menlo" w:cs="Menlo"/>
          <w:color w:val="000000"/>
          <w:sz w:val="18"/>
          <w:szCs w:val="18"/>
        </w:rPr>
        <w:t>.put</w:t>
      </w:r>
      <w:proofErr w:type="spellEnd"/>
      <w:r w:rsidRPr="00EF163A">
        <w:rPr>
          <w:rFonts w:ascii="Menlo" w:hAnsi="Menlo" w:cs="Menlo"/>
          <w:color w:val="000000"/>
          <w:sz w:val="18"/>
          <w:szCs w:val="18"/>
        </w:rPr>
        <w:t>(</w:t>
      </w:r>
      <w:r w:rsidRPr="00EF163A">
        <w:rPr>
          <w:rFonts w:ascii="Menlo" w:hAnsi="Menlo" w:cs="Menlo"/>
          <w:b/>
          <w:bCs/>
          <w:color w:val="008000"/>
          <w:sz w:val="18"/>
          <w:szCs w:val="18"/>
        </w:rPr>
        <w:t>"</w:t>
      </w:r>
      <w:proofErr w:type="spellStart"/>
      <w:r w:rsidRPr="00EF163A">
        <w:rPr>
          <w:rFonts w:ascii="Menlo" w:hAnsi="Menlo" w:cs="Menlo"/>
          <w:b/>
          <w:bCs/>
          <w:color w:val="008000"/>
          <w:sz w:val="18"/>
          <w:szCs w:val="18"/>
        </w:rPr>
        <w:t>nl</w:t>
      </w:r>
      <w:proofErr w:type="spellEnd"/>
      <w:r w:rsidRPr="00EF163A">
        <w:rPr>
          <w:rFonts w:ascii="Menlo" w:hAnsi="Menlo" w:cs="Menlo"/>
          <w:b/>
          <w:bCs/>
          <w:color w:val="008000"/>
          <w:sz w:val="18"/>
          <w:szCs w:val="18"/>
        </w:rPr>
        <w:t>"</w:t>
      </w:r>
      <w:r w:rsidRPr="00EF163A">
        <w:rPr>
          <w:rFonts w:ascii="Menlo" w:hAnsi="Menlo" w:cs="Menlo"/>
          <w:color w:val="000000"/>
          <w:sz w:val="18"/>
          <w:szCs w:val="18"/>
        </w:rPr>
        <w:t xml:space="preserve">, </w:t>
      </w:r>
      <w:proofErr w:type="spellStart"/>
      <w:r w:rsidR="00BA6F61" w:rsidRPr="00EF163A">
        <w:rPr>
          <w:rFonts w:ascii="Menlo" w:hAnsi="Menlo" w:cs="Menlo"/>
          <w:color w:val="C00000"/>
          <w:sz w:val="18"/>
          <w:szCs w:val="18"/>
        </w:rPr>
        <w:t>nl</w:t>
      </w:r>
      <w:proofErr w:type="spellEnd"/>
      <w:r w:rsidRPr="00EF163A">
        <w:rPr>
          <w:rFonts w:ascii="Menlo" w:hAnsi="Menlo" w:cs="Menlo"/>
          <w:color w:val="000000"/>
          <w:sz w:val="18"/>
          <w:szCs w:val="18"/>
        </w:rPr>
        <w:t>);</w:t>
      </w:r>
    </w:p>
    <w:p w14:paraId="5EDBDA42" w14:textId="35CC1C0C"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sidRPr="00EF163A">
        <w:rPr>
          <w:rFonts w:ascii="Menlo" w:hAnsi="Menlo" w:cs="Menlo"/>
          <w:color w:val="000000"/>
          <w:sz w:val="18"/>
          <w:szCs w:val="18"/>
        </w:rPr>
        <w:br/>
        <w:t xml:space="preserve">   </w:t>
      </w:r>
      <w:r>
        <w:rPr>
          <w:rFonts w:ascii="Menlo" w:hAnsi="Menlo" w:cs="Menlo"/>
          <w:color w:val="000000"/>
          <w:sz w:val="18"/>
          <w:szCs w:val="18"/>
        </w:rPr>
        <w:t>}</w:t>
      </w:r>
    </w:p>
    <w:p w14:paraId="4785C877" w14:textId="337ACAC2" w:rsidR="00744933" w:rsidRPr="00EF2AA2" w:rsidRDefault="00EF2AA2" w:rsidP="00EF2AA2">
      <w:pPr>
        <w:pStyle w:val="Lgende"/>
        <w:jc w:val="center"/>
        <w:rPr>
          <w:u w:val="single"/>
        </w:rPr>
      </w:pPr>
      <w:bookmarkStart w:id="133" w:name="_Toc11943161"/>
      <w:r>
        <w:t xml:space="preserve">Listing </w:t>
      </w:r>
      <w:fldSimple w:instr=" SEQ Listing \* ARABIC ">
        <w:r w:rsidR="002D26AA">
          <w:rPr>
            <w:noProof/>
          </w:rPr>
          <w:t>11</w:t>
        </w:r>
      </w:fldSimple>
      <w:r>
        <w:t xml:space="preserve"> - Exemple d'ajout d'une nouvelle entrée dans le dictionnaire des langages</w:t>
      </w:r>
      <w:bookmarkEnd w:id="133"/>
    </w:p>
    <w:p w14:paraId="24FEE6E4" w14:textId="4CA3197D" w:rsidR="00BC7BB3" w:rsidRDefault="00BC7BB3" w:rsidP="00744933">
      <w:pPr>
        <w:pStyle w:val="VRAINORMAL"/>
        <w:ind w:firstLine="0"/>
      </w:pPr>
      <w:r>
        <w:rPr>
          <w:u w:val="single"/>
        </w:rPr>
        <w:t>« </w:t>
      </w:r>
      <w:proofErr w:type="spellStart"/>
      <w:r w:rsidRPr="00BC7BB3">
        <w:rPr>
          <w:u w:val="single"/>
        </w:rPr>
        <w:t>fichier_code.ext</w:t>
      </w:r>
      <w:proofErr w:type="spellEnd"/>
      <w:r>
        <w:rPr>
          <w:u w:val="single"/>
        </w:rPr>
        <w:t xml:space="preserve"> »</w:t>
      </w:r>
      <w:r w:rsidRPr="00BC7BB3">
        <w:rPr>
          <w:u w:val="single"/>
        </w:rPr>
        <w:t xml:space="preserve"> : </w:t>
      </w:r>
      <w:r w:rsidRPr="00BC7BB3">
        <w:t xml:space="preserve">C’est le fichier </w:t>
      </w:r>
      <w:r>
        <w:t>ou est écrit le code tapé par l’utilisateur.</w:t>
      </w:r>
    </w:p>
    <w:p w14:paraId="288698F6" w14:textId="400835D4" w:rsidR="00BC7BB3" w:rsidRDefault="00BC7BB3" w:rsidP="00744933">
      <w:pPr>
        <w:pStyle w:val="VRAINORMAL"/>
        <w:ind w:firstLine="0"/>
      </w:pPr>
      <w:r>
        <w:rPr>
          <w:u w:val="single"/>
        </w:rPr>
        <w:t>« </w:t>
      </w:r>
      <w:proofErr w:type="spellStart"/>
      <w:r w:rsidRPr="00BC7BB3">
        <w:rPr>
          <w:u w:val="single"/>
        </w:rPr>
        <w:t>fichier_batterie_tests.ext</w:t>
      </w:r>
      <w:proofErr w:type="spellEnd"/>
      <w:r>
        <w:rPr>
          <w:u w:val="single"/>
        </w:rPr>
        <w:t> »</w:t>
      </w:r>
      <w:r w:rsidRPr="00BC7BB3">
        <w:rPr>
          <w:u w:val="single"/>
        </w:rPr>
        <w:t> :</w:t>
      </w:r>
      <w:r>
        <w:t xml:space="preserve"> C’est le fichier ou est écrit la batterie de tests</w:t>
      </w:r>
    </w:p>
    <w:p w14:paraId="1605D751" w14:textId="2E69EF38" w:rsidR="00BC7BB3" w:rsidRDefault="00BC7BB3" w:rsidP="00744933">
      <w:pPr>
        <w:pStyle w:val="VRAINORMAL"/>
        <w:ind w:firstLine="0"/>
      </w:pPr>
      <w:r w:rsidRPr="00BC7BB3">
        <w:rPr>
          <w:u w:val="single"/>
        </w:rPr>
        <w:t>« IMAGE_NOUVEA</w:t>
      </w:r>
      <w:r w:rsidR="00C6633D">
        <w:rPr>
          <w:u w:val="single"/>
        </w:rPr>
        <w:t>U</w:t>
      </w:r>
      <w:r w:rsidRPr="00BC7BB3">
        <w:rPr>
          <w:u w:val="single"/>
        </w:rPr>
        <w:t>_LANGAGE […] »</w:t>
      </w:r>
      <w:r>
        <w:rPr>
          <w:u w:val="single"/>
        </w:rPr>
        <w:t xml:space="preserve"> : </w:t>
      </w:r>
      <w:r>
        <w:t>C’est le tag de votre image, plus les options de lancement adéquates.</w:t>
      </w:r>
    </w:p>
    <w:p w14:paraId="43C824EA" w14:textId="77777777" w:rsidR="00C6633D" w:rsidRDefault="00C6633D" w:rsidP="00744933">
      <w:pPr>
        <w:pStyle w:val="VRAINORMAL"/>
        <w:ind w:firstLine="0"/>
        <w:rPr>
          <w:u w:val="single"/>
        </w:rPr>
      </w:pPr>
    </w:p>
    <w:p w14:paraId="310AFD8E" w14:textId="7F4CE3B2" w:rsidR="00C6633D" w:rsidRPr="00C6633D" w:rsidRDefault="00C6633D" w:rsidP="00744933">
      <w:pPr>
        <w:pStyle w:val="VRAINORMAL"/>
        <w:ind w:firstLine="0"/>
        <w:rPr>
          <w:u w:val="single"/>
        </w:rPr>
      </w:pPr>
      <w:r w:rsidRPr="00C6633D">
        <w:rPr>
          <w:u w:val="single"/>
        </w:rPr>
        <w:t>Les options de lancement adéquates</w:t>
      </w:r>
    </w:p>
    <w:p w14:paraId="08F34719" w14:textId="604949D5" w:rsidR="00261A98" w:rsidRPr="005344F7" w:rsidRDefault="00261A98" w:rsidP="005344F7">
      <w:pPr>
        <w:pStyle w:val="VRAINORMAL"/>
        <w:ind w:firstLine="0"/>
      </w:pPr>
      <w:r w:rsidRPr="005344F7">
        <w:t>« </w:t>
      </w:r>
      <w:proofErr w:type="spellStart"/>
      <w:r w:rsidRPr="005344F7">
        <w:t>fichier_code.ext</w:t>
      </w:r>
      <w:proofErr w:type="spellEnd"/>
      <w:r w:rsidRPr="005344F7">
        <w:t xml:space="preserve"> » &amp; « </w:t>
      </w:r>
      <w:proofErr w:type="spellStart"/>
      <w:r w:rsidRPr="005344F7">
        <w:t>fichier_batterie_tests.ext</w:t>
      </w:r>
      <w:proofErr w:type="spellEnd"/>
      <w:r w:rsidRPr="005344F7">
        <w:t> » sont les fichiers qui seront écrit par le service de compilation dans le répertoire partagé, ça n’est donc pas à vous de vous en occuper. En revanche, vous devez veiller à ce qu’ils soient</w:t>
      </w:r>
      <w:r w:rsidR="00F64894">
        <w:t xml:space="preserve"> utilisés de manière</w:t>
      </w:r>
      <w:r w:rsidRPr="005344F7">
        <w:t xml:space="preserve"> cohérent</w:t>
      </w:r>
      <w:r w:rsidR="00F64894">
        <w:t>e</w:t>
      </w:r>
      <w:r w:rsidRPr="005344F7">
        <w:t xml:space="preserve"> avec l’image que vous avez créée. Par exemple, pour python, il y a le fichier « </w:t>
      </w:r>
      <w:r w:rsidRPr="005344F7">
        <w:rPr>
          <w:color w:val="0070C0"/>
        </w:rPr>
        <w:t>sample</w:t>
      </w:r>
      <w:r w:rsidRPr="005344F7">
        <w:t xml:space="preserve">.py » (code écrit), et « assert.py » (batterie de tests), « assert.py » est le fichier principale, c’est dans celui-ci que sont importées (au besoin) les dépendances nécessaire à l’exécution. </w:t>
      </w:r>
      <w:r w:rsidR="005344F7" w:rsidRPr="005344F7">
        <w:t>Comme « </w:t>
      </w:r>
      <w:proofErr w:type="spellStart"/>
      <w:r w:rsidR="005344F7" w:rsidRPr="005344F7">
        <w:t>from</w:t>
      </w:r>
      <w:proofErr w:type="spellEnd"/>
      <w:r w:rsidR="005344F7" w:rsidRPr="005344F7">
        <w:t xml:space="preserve"> </w:t>
      </w:r>
      <w:proofErr w:type="spellStart"/>
      <w:r w:rsidR="005344F7" w:rsidRPr="005344F7">
        <w:rPr>
          <w:color w:val="0070C0"/>
        </w:rPr>
        <w:t>sample</w:t>
      </w:r>
      <w:proofErr w:type="spellEnd"/>
      <w:r w:rsidR="005344F7" w:rsidRPr="005344F7">
        <w:rPr>
          <w:color w:val="0070C0"/>
        </w:rPr>
        <w:t xml:space="preserve"> </w:t>
      </w:r>
      <w:r w:rsidR="005344F7" w:rsidRPr="005344F7">
        <w:t>import * » (voir Listing 8), qui est le code écrit par l’utilisateur (son importation en python est primordiale pour pouvoir en utiliser ses fonctions).</w:t>
      </w:r>
    </w:p>
    <w:p w14:paraId="1B832B77" w14:textId="77777777" w:rsidR="00782374" w:rsidRDefault="00782374">
      <w:pPr>
        <w:spacing w:after="160" w:line="259" w:lineRule="auto"/>
        <w:rPr>
          <w:rFonts w:eastAsiaTheme="majorEastAsia" w:cs="Arial"/>
          <w:b/>
          <w:bCs/>
          <w:sz w:val="28"/>
          <w:szCs w:val="28"/>
        </w:rPr>
      </w:pPr>
      <w:r>
        <w:br w:type="page"/>
      </w:r>
    </w:p>
    <w:p w14:paraId="335A8BEE" w14:textId="62275F62" w:rsidR="00BC7BB3" w:rsidRDefault="00BC7BB3" w:rsidP="00BC7BB3">
      <w:pPr>
        <w:pStyle w:val="Titre2"/>
      </w:pPr>
      <w:bookmarkStart w:id="134" w:name="_Toc12281135"/>
      <w:r>
        <w:lastRenderedPageBreak/>
        <w:t>Mise à jour du client Angular</w:t>
      </w:r>
      <w:bookmarkEnd w:id="134"/>
    </w:p>
    <w:p w14:paraId="47FF9742" w14:textId="4BDC23CA" w:rsidR="00BC7BB3" w:rsidRDefault="00781EB5" w:rsidP="00781EB5">
      <w:pPr>
        <w:pStyle w:val="VRAINORMAL"/>
        <w:ind w:firstLine="0"/>
      </w:pPr>
      <w:r w:rsidRPr="00781EB5">
        <w:t xml:space="preserve">Une partie plus simple, mais pas moins importante, est de mettre à jour l’interface du client et certains fichier concernés. </w:t>
      </w:r>
    </w:p>
    <w:p w14:paraId="327A90FA" w14:textId="77777777" w:rsidR="00782374" w:rsidRDefault="00777D14" w:rsidP="00782374">
      <w:pPr>
        <w:pStyle w:val="VRAINORMAL"/>
        <w:ind w:firstLine="0"/>
      </w:pPr>
      <w:r>
        <w:t>La modification se porte sur les fichiers suivants :</w:t>
      </w:r>
    </w:p>
    <w:p w14:paraId="301B9532" w14:textId="7667E7F2" w:rsidR="00777D14" w:rsidRDefault="00777D14" w:rsidP="00782374">
      <w:pPr>
        <w:pStyle w:val="VRAINORMAL"/>
        <w:numPr>
          <w:ilvl w:val="1"/>
          <w:numId w:val="11"/>
        </w:numPr>
      </w:pPr>
      <w:proofErr w:type="spellStart"/>
      <w:r>
        <w:t>dojo-hepia</w:t>
      </w:r>
      <w:proofErr w:type="spellEnd"/>
      <w:r>
        <w:t>/client/</w:t>
      </w:r>
      <w:proofErr w:type="spellStart"/>
      <w:r w:rsidRPr="00777D14">
        <w:t>src</w:t>
      </w:r>
      <w:proofErr w:type="spellEnd"/>
      <w:r w:rsidRPr="00777D14">
        <w:t>/</w:t>
      </w:r>
      <w:proofErr w:type="spellStart"/>
      <w:r w:rsidRPr="00777D14">
        <w:t>app</w:t>
      </w:r>
      <w:proofErr w:type="spellEnd"/>
      <w:r w:rsidRPr="00777D14">
        <w:t>/</w:t>
      </w:r>
      <w:proofErr w:type="spellStart"/>
      <w:r w:rsidRPr="00777D14">
        <w:t>languages_canvas.ts</w:t>
      </w:r>
      <w:proofErr w:type="spellEnd"/>
    </w:p>
    <w:p w14:paraId="4D7352E6" w14:textId="1227272F" w:rsidR="00777D14" w:rsidRDefault="00782374" w:rsidP="00782374">
      <w:pPr>
        <w:pStyle w:val="VRAINORMAL"/>
        <w:numPr>
          <w:ilvl w:val="1"/>
          <w:numId w:val="11"/>
        </w:numPr>
        <w:rPr>
          <w:lang w:val="en-US"/>
        </w:rPr>
      </w:pPr>
      <w:r w:rsidRPr="00782374">
        <w:rPr>
          <w:lang w:val="en-US"/>
        </w:rPr>
        <w:t>dojo-hepia/client/src/app/component/program-create/program-create.component.html</w:t>
      </w:r>
    </w:p>
    <w:p w14:paraId="0316FD56" w14:textId="6701C0DE" w:rsidR="00782374" w:rsidRPr="00EF2AA2" w:rsidRDefault="00782374" w:rsidP="00782374">
      <w:pPr>
        <w:pStyle w:val="VRAINORMAL"/>
        <w:ind w:firstLine="0"/>
        <w:rPr>
          <w:u w:val="single"/>
        </w:rPr>
      </w:pPr>
      <w:proofErr w:type="spellStart"/>
      <w:r w:rsidRPr="00EF2AA2">
        <w:rPr>
          <w:u w:val="single"/>
        </w:rPr>
        <w:t>languages_canva.ts</w:t>
      </w:r>
      <w:proofErr w:type="spellEnd"/>
    </w:p>
    <w:p w14:paraId="4950E575" w14:textId="0F89839A" w:rsidR="00782374" w:rsidRDefault="00782374" w:rsidP="00782374">
      <w:pPr>
        <w:pStyle w:val="VRAINORMAL"/>
        <w:ind w:firstLine="0"/>
      </w:pPr>
      <w:r w:rsidRPr="00782374">
        <w:t xml:space="preserve">Ce fichier </w:t>
      </w:r>
      <w:r w:rsidR="00EF2AA2">
        <w:t>(</w:t>
      </w:r>
      <w:r w:rsidR="00EF2AA2" w:rsidRPr="005344F7">
        <w:rPr>
          <w:color w:val="C00000"/>
        </w:rPr>
        <w:t>voir Listing N</w:t>
      </w:r>
      <w:r w:rsidR="00EF2AA2">
        <w:t xml:space="preserve">) </w:t>
      </w:r>
      <w:r w:rsidRPr="00782374">
        <w:t>contient les inform</w:t>
      </w:r>
      <w:r>
        <w:t>ations nécessaire pour la création d’un kata, à savoir :</w:t>
      </w:r>
    </w:p>
    <w:p w14:paraId="43AAFF74" w14:textId="2FB572F9" w:rsidR="00782374" w:rsidRDefault="007D4224" w:rsidP="00782374">
      <w:pPr>
        <w:pStyle w:val="VRAINORMAL"/>
        <w:numPr>
          <w:ilvl w:val="1"/>
          <w:numId w:val="11"/>
        </w:numPr>
      </w:pPr>
      <w:r>
        <w:t xml:space="preserve">id : </w:t>
      </w:r>
      <w:r w:rsidR="00782374">
        <w:t>L’id du langage (nom du langage, exemple : ‘python’, ‘java’)</w:t>
      </w:r>
    </w:p>
    <w:p w14:paraId="5B95BC85" w14:textId="5C8E5E1D" w:rsidR="00782374" w:rsidRDefault="007D4224" w:rsidP="00EF2AA2">
      <w:pPr>
        <w:pStyle w:val="VRAINORMAL"/>
        <w:numPr>
          <w:ilvl w:val="1"/>
          <w:numId w:val="11"/>
        </w:numPr>
      </w:pPr>
      <w:proofErr w:type="spellStart"/>
      <w:r>
        <w:t>assertCanva</w:t>
      </w:r>
      <w:proofErr w:type="spellEnd"/>
      <w:r>
        <w:t xml:space="preserve"> : </w:t>
      </w:r>
      <w:r w:rsidR="00782374">
        <w:t xml:space="preserve">Le </w:t>
      </w:r>
      <w:proofErr w:type="spellStart"/>
      <w:r w:rsidR="00782374">
        <w:t>canva</w:t>
      </w:r>
      <w:proofErr w:type="spellEnd"/>
      <w:r w:rsidR="00782374">
        <w:t xml:space="preserve"> de batterie de tests</w:t>
      </w:r>
      <w:r>
        <w:t>, qui est le bout de code donné au Sensei pour qu’il créer sa batterie de tests (avec l</w:t>
      </w:r>
      <w:r w:rsidR="00BB4BE9">
        <w:t>’</w:t>
      </w:r>
      <w:r>
        <w:t>importation des librairie concernées aussi)</w:t>
      </w:r>
    </w:p>
    <w:p w14:paraId="3EFC46C4" w14:textId="53B19DCD" w:rsidR="007D4224" w:rsidRDefault="007D4224" w:rsidP="00EF2AA2">
      <w:pPr>
        <w:pStyle w:val="VRAINORMAL"/>
        <w:numPr>
          <w:ilvl w:val="1"/>
          <w:numId w:val="11"/>
        </w:numPr>
      </w:pPr>
      <w:proofErr w:type="spellStart"/>
      <w:r>
        <w:t>codeCanva</w:t>
      </w:r>
      <w:proofErr w:type="spellEnd"/>
      <w:r>
        <w:t xml:space="preserve"> : Le </w:t>
      </w:r>
      <w:proofErr w:type="spellStart"/>
      <w:r>
        <w:t>canva</w:t>
      </w:r>
      <w:proofErr w:type="spellEnd"/>
      <w:r>
        <w:t xml:space="preserve"> dans lequel le Sensei va écrire sa solution</w:t>
      </w:r>
    </w:p>
    <w:p w14:paraId="5FFFACD8" w14:textId="0DDBD295" w:rsidR="007D4224" w:rsidRDefault="007D4224" w:rsidP="00EF2AA2">
      <w:pPr>
        <w:pStyle w:val="VRAINORMAL"/>
        <w:numPr>
          <w:ilvl w:val="1"/>
          <w:numId w:val="11"/>
        </w:numPr>
      </w:pPr>
      <w:proofErr w:type="spellStart"/>
      <w:r>
        <w:t>filename</w:t>
      </w:r>
      <w:proofErr w:type="spellEnd"/>
      <w:r>
        <w:t> : Nom du fichier ou l’utilisateur va écrire sa solution (Seulement à titre d’affichage, visible sur l’affichage d’un kata)</w:t>
      </w:r>
    </w:p>
    <w:p w14:paraId="00EAD090" w14:textId="7945F30C" w:rsidR="007D4224" w:rsidRDefault="007D4224" w:rsidP="007D4224">
      <w:pPr>
        <w:pStyle w:val="VRAINORMAL"/>
        <w:numPr>
          <w:ilvl w:val="1"/>
          <w:numId w:val="11"/>
        </w:numPr>
      </w:pPr>
      <w:proofErr w:type="spellStart"/>
      <w:r>
        <w:t>assertname</w:t>
      </w:r>
      <w:proofErr w:type="spellEnd"/>
      <w:r>
        <w:t> : Nom du fichier ou le Sensei va écrire sa batterie de tests (Seulement à titre d’affichage, visible sur l’affichage d’un kata)</w:t>
      </w:r>
    </w:p>
    <w:p w14:paraId="51FE3E50" w14:textId="610D04FE" w:rsidR="00782374" w:rsidRPr="00EF2AA2" w:rsidRDefault="00782374" w:rsidP="00782374">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rPr>
      </w:pPr>
      <w:r w:rsidRPr="00782374">
        <w:rPr>
          <w:rFonts w:ascii="Menlo" w:hAnsi="Menlo" w:cs="Menlo"/>
          <w:b/>
          <w:bCs/>
          <w:color w:val="000080"/>
          <w:sz w:val="18"/>
          <w:szCs w:val="18"/>
          <w:lang w:val="en-US"/>
        </w:rPr>
        <w:t xml:space="preserve">export const </w:t>
      </w:r>
      <w:r w:rsidRPr="00782374">
        <w:rPr>
          <w:rFonts w:ascii="Menlo" w:hAnsi="Menlo" w:cs="Menlo"/>
          <w:color w:val="458383"/>
          <w:sz w:val="18"/>
          <w:szCs w:val="18"/>
          <w:lang w:val="en-US"/>
        </w:rPr>
        <w:t>LANG</w:t>
      </w:r>
      <w:r w:rsidRPr="00782374">
        <w:rPr>
          <w:rFonts w:ascii="Menlo" w:hAnsi="Menlo" w:cs="Menlo"/>
          <w:color w:val="000000"/>
          <w:sz w:val="18"/>
          <w:szCs w:val="18"/>
          <w:lang w:val="en-US"/>
        </w:rPr>
        <w:t>: Canva[]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python'</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xml:space="preserve">'from </w:t>
      </w:r>
      <w:proofErr w:type="spellStart"/>
      <w:r w:rsidRPr="00782374">
        <w:rPr>
          <w:rFonts w:ascii="Menlo" w:hAnsi="Menlo" w:cs="Menlo"/>
          <w:b/>
          <w:bCs/>
          <w:color w:val="008000"/>
          <w:sz w:val="18"/>
          <w:szCs w:val="18"/>
          <w:lang w:val="en-US"/>
        </w:rPr>
        <w:t>assertpy</w:t>
      </w:r>
      <w:proofErr w:type="spellEnd"/>
      <w:r w:rsidRPr="00782374">
        <w:rPr>
          <w:rFonts w:ascii="Menlo" w:hAnsi="Menlo" w:cs="Menlo"/>
          <w:b/>
          <w:bCs/>
          <w:color w:val="008000"/>
          <w:sz w:val="18"/>
          <w:szCs w:val="18"/>
          <w:lang w:val="en-US"/>
        </w:rPr>
        <w:t xml:space="preserve"> import </w:t>
      </w:r>
      <w:proofErr w:type="spellStart"/>
      <w:r w:rsidRPr="00782374">
        <w:rPr>
          <w:rFonts w:ascii="Menlo" w:hAnsi="Menlo" w:cs="Menlo"/>
          <w:b/>
          <w:bCs/>
          <w:color w:val="008000"/>
          <w:sz w:val="18"/>
          <w:szCs w:val="18"/>
          <w:lang w:val="en-US"/>
        </w:rPr>
        <w:t>assert_that</w:t>
      </w:r>
      <w:proofErr w:type="spellEnd"/>
      <w:r w:rsidRPr="00782374">
        <w:rPr>
          <w:rFonts w:ascii="Menlo" w:hAnsi="Menlo" w:cs="Menlo"/>
          <w:b/>
          <w:bCs/>
          <w:color w:val="000080"/>
          <w:sz w:val="18"/>
          <w:szCs w:val="18"/>
          <w:lang w:val="en-US"/>
        </w:rPr>
        <w:t>\</w:t>
      </w:r>
      <w:proofErr w:type="spellStart"/>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from</w:t>
      </w:r>
      <w:proofErr w:type="spellEnd"/>
      <w:r w:rsidRPr="00782374">
        <w:rPr>
          <w:rFonts w:ascii="Menlo" w:hAnsi="Menlo" w:cs="Menlo"/>
          <w:b/>
          <w:bCs/>
          <w:color w:val="008000"/>
          <w:sz w:val="18"/>
          <w:szCs w:val="18"/>
          <w:lang w:val="en-US"/>
        </w:rPr>
        <w:t xml:space="preserve"> sample import *' </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sidRPr="00782374">
        <w:rPr>
          <w:rFonts w:ascii="Menlo" w:hAnsi="Menlo" w:cs="Menlo"/>
          <w:b/>
          <w:bCs/>
          <w:color w:val="000080"/>
          <w:sz w:val="18"/>
          <w:szCs w:val="18"/>
          <w:lang w:val="en-US"/>
        </w:rPr>
        <w:t>\n\n</w:t>
      </w:r>
      <w:r w:rsidRPr="00782374">
        <w:rPr>
          <w:rFonts w:ascii="Menlo" w:hAnsi="Menlo" w:cs="Menlo"/>
          <w:b/>
          <w:bCs/>
          <w:color w:val="008000"/>
          <w:sz w:val="18"/>
          <w:szCs w:val="18"/>
          <w:lang w:val="en-US"/>
        </w:rP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008000"/>
          <w:sz w:val="18"/>
          <w:szCs w:val="18"/>
          <w:lang w:val="en-US"/>
        </w:rPr>
        <w:t xml:space="preserve">'# Example : </w:t>
      </w:r>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 assert_that(yourfunction(someValues)).is_equal_to(targetedValues)'</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code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Write your code here'</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filename</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sample.py'</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name</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assert.py'</w:t>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EF2AA2">
        <w:rPr>
          <w:rFonts w:ascii="Menlo" w:hAnsi="Menlo" w:cs="Menlo"/>
          <w:color w:val="000000"/>
          <w:sz w:val="18"/>
          <w:szCs w:val="18"/>
        </w:rPr>
        <w:t>];</w:t>
      </w:r>
    </w:p>
    <w:p w14:paraId="0BDFD604" w14:textId="7F2BBE25" w:rsidR="00782374" w:rsidRDefault="00EF2AA2" w:rsidP="00EF2AA2">
      <w:pPr>
        <w:pStyle w:val="Lgende"/>
        <w:jc w:val="center"/>
      </w:pPr>
      <w:bookmarkStart w:id="135" w:name="_Toc11943162"/>
      <w:r>
        <w:t xml:space="preserve">Listing </w:t>
      </w:r>
      <w:fldSimple w:instr=" SEQ Listing \* ARABIC ">
        <w:r w:rsidR="002D26AA">
          <w:rPr>
            <w:noProof/>
          </w:rPr>
          <w:t>12</w:t>
        </w:r>
      </w:fldSimple>
      <w:r>
        <w:t xml:space="preserve"> - Entrée d'un langage dans le fichier LANG</w:t>
      </w:r>
      <w:bookmarkEnd w:id="135"/>
    </w:p>
    <w:p w14:paraId="76134DC1" w14:textId="77777777" w:rsidR="007D4224" w:rsidRPr="007D4224" w:rsidRDefault="007D4224" w:rsidP="007D4224"/>
    <w:p w14:paraId="6AD5CAA7" w14:textId="2C7D11C2" w:rsidR="00782374" w:rsidRPr="005344F7" w:rsidRDefault="007D4224" w:rsidP="00782374">
      <w:pPr>
        <w:pStyle w:val="VRAINORMAL"/>
        <w:ind w:firstLine="0"/>
        <w:rPr>
          <w:color w:val="C00000"/>
        </w:rPr>
      </w:pPr>
      <w:r>
        <w:t>Il vous suffit alors d’ajouter une nouvelle entrée (à la place de {…}) en remplissant tous les champs nécessaires.</w:t>
      </w:r>
      <w:r w:rsidR="00261A98">
        <w:t xml:space="preserve"> </w:t>
      </w:r>
      <w:r w:rsidR="005344F7" w:rsidRPr="005344F7">
        <w:rPr>
          <w:color w:val="C00000"/>
        </w:rPr>
        <w:t>Veillez à écrire les importations des fichiers comme dans « </w:t>
      </w:r>
      <w:proofErr w:type="spellStart"/>
      <w:r w:rsidR="005344F7" w:rsidRPr="005344F7">
        <w:rPr>
          <w:color w:val="C00000"/>
        </w:rPr>
        <w:t>assertCanva</w:t>
      </w:r>
      <w:proofErr w:type="spellEnd"/>
      <w:r w:rsidR="005344F7" w:rsidRPr="005344F7">
        <w:rPr>
          <w:color w:val="C00000"/>
        </w:rPr>
        <w:t> ».</w:t>
      </w:r>
    </w:p>
    <w:p w14:paraId="04E3DE20" w14:textId="2E9FAEAB" w:rsidR="00782374" w:rsidRPr="008A5599" w:rsidRDefault="008A5599" w:rsidP="00782374">
      <w:pPr>
        <w:pStyle w:val="VRAINORMAL"/>
        <w:ind w:firstLine="0"/>
        <w:rPr>
          <w:u w:val="single"/>
        </w:rPr>
      </w:pPr>
      <w:r w:rsidRPr="004D05B0">
        <w:rPr>
          <w:u w:val="single"/>
        </w:rPr>
        <w:lastRenderedPageBreak/>
        <w:t>program-create.component.html</w:t>
      </w:r>
    </w:p>
    <w:p w14:paraId="395BB241" w14:textId="3FFCACA1" w:rsidR="00782374" w:rsidRPr="002E0244" w:rsidRDefault="008A5599" w:rsidP="002E0244">
      <w:pPr>
        <w:pStyle w:val="VRAINORMAL"/>
        <w:ind w:firstLine="0"/>
      </w:pPr>
      <w:r>
        <w:t xml:space="preserve">Ce fichier est le front-end de la page de création d’un </w:t>
      </w:r>
      <w:r w:rsidR="00015DE6">
        <w:t>programme</w:t>
      </w:r>
      <w:r>
        <w:t>, ici, il vous faut seulement rajouter un</w:t>
      </w:r>
      <w:r w:rsidR="002E0244">
        <w:t xml:space="preserve">e « option » dans la balise « select » qui concerne les langages. La valeur de l’option doit correspondre à l’id du langage décrit dans le fichier </w:t>
      </w:r>
      <w:proofErr w:type="spellStart"/>
      <w:r w:rsidR="002E0244" w:rsidRPr="00EF2AA2">
        <w:rPr>
          <w:u w:val="single"/>
        </w:rPr>
        <w:t>languages_canva.ts</w:t>
      </w:r>
      <w:proofErr w:type="spellEnd"/>
      <w:r w:rsidR="002E0244">
        <w:rPr>
          <w:u w:val="single"/>
        </w:rPr>
        <w:t>.</w:t>
      </w:r>
    </w:p>
    <w:p w14:paraId="532B6530" w14:textId="1CCC21FE" w:rsidR="008A5599" w:rsidRPr="004D05B0" w:rsidRDefault="002E0244" w:rsidP="008A5599">
      <w:pPr>
        <w:pStyle w:val="VRAINORMAL"/>
        <w:ind w:firstLine="0"/>
        <w:rPr>
          <w:lang w:val="en-US"/>
        </w:rPr>
      </w:pPr>
      <w:proofErr w:type="spellStart"/>
      <w:r w:rsidRPr="004D05B0">
        <w:rPr>
          <w:lang w:val="en-US"/>
        </w:rPr>
        <w:t>Exemple</w:t>
      </w:r>
      <w:proofErr w:type="spellEnd"/>
      <w:r w:rsidRPr="004D05B0">
        <w:rPr>
          <w:lang w:val="en-US"/>
        </w:rPr>
        <w:t> :</w:t>
      </w:r>
    </w:p>
    <w:p w14:paraId="2A47497C" w14:textId="77777777" w:rsidR="008A5599" w:rsidRPr="008A5599" w:rsidRDefault="008A5599" w:rsidP="008A5599">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select</w:t>
      </w:r>
      <w:r w:rsidRPr="008A5599">
        <w:rPr>
          <w:rFonts w:ascii="Menlo" w:hAnsi="Menlo" w:cs="Menlo"/>
          <w:color w:val="000000"/>
          <w:sz w:val="18"/>
          <w:szCs w:val="18"/>
          <w:shd w:val="clear" w:color="auto" w:fill="EFEFEF"/>
          <w:lang w:val="en-US"/>
        </w:rPr>
        <w:t>&gt;</w:t>
      </w:r>
    </w:p>
    <w:p w14:paraId="1C9F01BA" w14:textId="75951AFA" w:rsidR="008A5599" w:rsidRPr="002E0244" w:rsidRDefault="002E0244" w:rsidP="002E0244">
      <w:pPr>
        <w:pStyle w:val="Lgende"/>
        <w:jc w:val="center"/>
      </w:pPr>
      <w:bookmarkStart w:id="136" w:name="_Toc11943163"/>
      <w:r>
        <w:t xml:space="preserve">Listing </w:t>
      </w:r>
      <w:fldSimple w:instr=" SEQ Listing \* ARABIC ">
        <w:r w:rsidR="002D26AA">
          <w:rPr>
            <w:noProof/>
          </w:rPr>
          <w:t>13</w:t>
        </w:r>
      </w:fldSimple>
      <w:r>
        <w:t xml:space="preserve"> - Ajout d'un kata, le code, avant l'ajout d'un langage</w:t>
      </w:r>
      <w:bookmarkEnd w:id="136"/>
    </w:p>
    <w:p w14:paraId="74941E67" w14:textId="2BE46F54" w:rsidR="002E0244" w:rsidRPr="008A5599" w:rsidRDefault="002E0244" w:rsidP="008A5599">
      <w:pPr>
        <w:pStyle w:val="VRAINORMAL"/>
        <w:ind w:firstLine="0"/>
        <w:rPr>
          <w:lang w:val="en-US"/>
        </w:rPr>
      </w:pPr>
      <w:proofErr w:type="spellStart"/>
      <w:r>
        <w:rPr>
          <w:lang w:val="en-US"/>
        </w:rPr>
        <w:t>Devient</w:t>
      </w:r>
      <w:proofErr w:type="spellEnd"/>
      <w:r>
        <w:rPr>
          <w:lang w:val="en-US"/>
        </w:rPr>
        <w:t xml:space="preserve"> </w:t>
      </w:r>
      <w:proofErr w:type="spellStart"/>
      <w:r>
        <w:rPr>
          <w:lang w:val="en-US"/>
        </w:rPr>
        <w:t>alors</w:t>
      </w:r>
      <w:proofErr w:type="spellEnd"/>
      <w:r>
        <w:rPr>
          <w:lang w:val="en-US"/>
        </w:rPr>
        <w:t xml:space="preserve"> :</w:t>
      </w:r>
    </w:p>
    <w:p w14:paraId="1ED581B7" w14:textId="77777777" w:rsidR="008A5599" w:rsidRPr="008A5599" w:rsidRDefault="008A5599" w:rsidP="005344F7">
      <w:pPr>
        <w:pStyle w:val="PrformatHTML"/>
        <w:pBdr>
          <w:top w:val="single" w:sz="4" w:space="1" w:color="auto"/>
          <w:left w:val="single" w:sz="4" w:space="4" w:color="auto"/>
          <w:bottom w:val="single" w:sz="4" w:space="1" w:color="auto"/>
          <w:right w:val="single" w:sz="4" w:space="4" w:color="auto"/>
        </w:pBdr>
        <w:shd w:val="clear" w:color="auto" w:fill="FFFFFF" w:themeFill="background1"/>
        <w:rPr>
          <w:rFonts w:ascii="Menlo" w:hAnsi="Menlo" w:cs="Menlo"/>
          <w:color w:val="000000"/>
          <w:sz w:val="18"/>
          <w:szCs w:val="18"/>
          <w:shd w:val="clear" w:color="auto" w:fill="EFEFEF"/>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p>
    <w:p w14:paraId="4C0D2A02" w14:textId="5AA70D4A" w:rsidR="008A5599" w:rsidRPr="008A5599" w:rsidRDefault="00BB4BE9" w:rsidP="005344F7">
      <w:pPr>
        <w:pStyle w:val="PrformatHTML"/>
        <w:pBdr>
          <w:top w:val="single" w:sz="4" w:space="1" w:color="auto"/>
          <w:left w:val="single" w:sz="4" w:space="4" w:color="auto"/>
          <w:bottom w:val="single" w:sz="4" w:space="1" w:color="auto"/>
          <w:right w:val="single" w:sz="4" w:space="4" w:color="auto"/>
        </w:pBdr>
        <w:shd w:val="clear" w:color="auto" w:fill="FFFFFF" w:themeFill="background1"/>
        <w:rPr>
          <w:rFonts w:ascii="Menlo" w:hAnsi="Menlo" w:cs="Menlo"/>
          <w:color w:val="000000"/>
          <w:sz w:val="18"/>
          <w:szCs w:val="18"/>
          <w:lang w:val="en-US"/>
        </w:rPr>
      </w:pPr>
      <w:r>
        <w:rPr>
          <w:rFonts w:ascii="Menlo" w:hAnsi="Menlo" w:cs="Menlo"/>
          <w:color w:val="000000"/>
          <w:sz w:val="18"/>
          <w:szCs w:val="18"/>
          <w:shd w:val="clear" w:color="auto" w:fill="EFEFEF"/>
          <w:lang w:val="en-US"/>
        </w:rPr>
        <w:t xml:space="preserve">  </w:t>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 xml:space="preserve">option </w:t>
      </w:r>
      <w:r w:rsidR="008A5599" w:rsidRPr="008A5599">
        <w:rPr>
          <w:rFonts w:ascii="Menlo" w:hAnsi="Menlo" w:cs="Menlo"/>
          <w:b/>
          <w:bCs/>
          <w:color w:val="0000FF"/>
          <w:sz w:val="18"/>
          <w:szCs w:val="18"/>
          <w:shd w:val="clear" w:color="auto" w:fill="EFEFEF"/>
          <w:lang w:val="en-US"/>
        </w:rPr>
        <w:t>value</w:t>
      </w:r>
      <w:r w:rsidR="008A5599" w:rsidRPr="008A5599">
        <w:rPr>
          <w:rFonts w:ascii="Menlo" w:hAnsi="Menlo" w:cs="Menlo"/>
          <w:b/>
          <w:bCs/>
          <w:color w:val="008000"/>
          <w:sz w:val="18"/>
          <w:szCs w:val="18"/>
          <w:shd w:val="clear" w:color="auto" w:fill="EFEFEF"/>
          <w:lang w:val="en-US"/>
        </w:rPr>
        <w:t>="</w:t>
      </w:r>
      <w:proofErr w:type="spellStart"/>
      <w:r w:rsidR="008A5599" w:rsidRPr="008A5599">
        <w:rPr>
          <w:rFonts w:ascii="Menlo" w:hAnsi="Menlo" w:cs="Menlo"/>
          <w:b/>
          <w:bCs/>
          <w:color w:val="008000"/>
          <w:sz w:val="18"/>
          <w:szCs w:val="18"/>
          <w:shd w:val="clear" w:color="auto" w:fill="EFEFEF"/>
          <w:lang w:val="en-US"/>
        </w:rPr>
        <w:t>nl</w:t>
      </w:r>
      <w:proofErr w:type="spellEnd"/>
      <w:r w:rsidR="008A5599" w:rsidRPr="008A5599">
        <w:rPr>
          <w:rFonts w:ascii="Menlo" w:hAnsi="Menlo" w:cs="Menlo"/>
          <w:b/>
          <w:bCs/>
          <w:color w:val="008000"/>
          <w:sz w:val="18"/>
          <w:szCs w:val="18"/>
          <w:shd w:val="clear" w:color="auto" w:fill="EFEFEF"/>
          <w:lang w:val="en-US"/>
        </w:rPr>
        <w:t>"</w:t>
      </w:r>
      <w:r w:rsidR="008A5599" w:rsidRPr="008A5599">
        <w:rPr>
          <w:rFonts w:ascii="Menlo" w:hAnsi="Menlo" w:cs="Menlo"/>
          <w:color w:val="000000"/>
          <w:sz w:val="18"/>
          <w:szCs w:val="18"/>
          <w:shd w:val="clear" w:color="auto" w:fill="EFEFEF"/>
          <w:lang w:val="en-US"/>
        </w:rPr>
        <w:t>&gt;</w:t>
      </w:r>
      <w:proofErr w:type="spellStart"/>
      <w:r w:rsidR="008A5599" w:rsidRPr="008A5599">
        <w:rPr>
          <w:rFonts w:ascii="Menlo" w:hAnsi="Menlo" w:cs="Menlo"/>
          <w:color w:val="000000"/>
          <w:sz w:val="18"/>
          <w:szCs w:val="18"/>
          <w:lang w:val="en-US"/>
        </w:rPr>
        <w:t>nl</w:t>
      </w:r>
      <w:proofErr w:type="spellEnd"/>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option</w:t>
      </w:r>
      <w:r w:rsidR="008A5599" w:rsidRPr="008A5599">
        <w:rPr>
          <w:rFonts w:ascii="Menlo" w:hAnsi="Menlo" w:cs="Menlo"/>
          <w:color w:val="000000"/>
          <w:sz w:val="18"/>
          <w:szCs w:val="18"/>
          <w:shd w:val="clear" w:color="auto" w:fill="EFEFEF"/>
          <w:lang w:val="en-US"/>
        </w:rPr>
        <w:t>&gt;</w:t>
      </w:r>
      <w:r w:rsidR="005344F7">
        <w:rPr>
          <w:rFonts w:ascii="Menlo" w:hAnsi="Menlo" w:cs="Menlo"/>
          <w:color w:val="000000"/>
          <w:sz w:val="18"/>
          <w:szCs w:val="18"/>
          <w:shd w:val="clear" w:color="auto" w:fill="EFEFEF"/>
          <w:lang w:val="en-US"/>
        </w:rPr>
        <w:t xml:space="preserve"> </w:t>
      </w:r>
      <w:r w:rsidR="005344F7">
        <w:rPr>
          <w:rFonts w:ascii="Menlo" w:hAnsi="Menlo" w:cs="Menlo"/>
          <w:color w:val="C00000"/>
          <w:sz w:val="18"/>
          <w:szCs w:val="18"/>
          <w:shd w:val="clear" w:color="auto" w:fill="EFEFEF"/>
          <w:lang w:val="en-US"/>
        </w:rPr>
        <w:t>&lt;-----------------------</w:t>
      </w:r>
      <w:r w:rsidR="008A5599" w:rsidRPr="008A5599">
        <w:rPr>
          <w:rFonts w:ascii="Menlo" w:hAnsi="Menlo" w:cs="Menlo"/>
          <w:color w:val="000000"/>
          <w:sz w:val="18"/>
          <w:szCs w:val="18"/>
          <w:lang w:val="en-US"/>
        </w:rPr>
        <w:br/>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select</w:t>
      </w:r>
      <w:r w:rsidR="008A5599" w:rsidRPr="008A5599">
        <w:rPr>
          <w:rFonts w:ascii="Menlo" w:hAnsi="Menlo" w:cs="Menlo"/>
          <w:color w:val="000000"/>
          <w:sz w:val="18"/>
          <w:szCs w:val="18"/>
          <w:shd w:val="clear" w:color="auto" w:fill="EFEFEF"/>
          <w:lang w:val="en-US"/>
        </w:rPr>
        <w:t>&gt;</w:t>
      </w:r>
    </w:p>
    <w:p w14:paraId="05D64C67" w14:textId="07509BBE" w:rsidR="008A5599" w:rsidRPr="002E0244" w:rsidRDefault="002E0244" w:rsidP="002E0244">
      <w:pPr>
        <w:pStyle w:val="Lgende"/>
        <w:jc w:val="center"/>
      </w:pPr>
      <w:bookmarkStart w:id="137" w:name="_Toc11943164"/>
      <w:r>
        <w:t xml:space="preserve">Listing </w:t>
      </w:r>
      <w:fldSimple w:instr=" SEQ Listing \* ARABIC ">
        <w:r w:rsidR="002D26AA">
          <w:rPr>
            <w:noProof/>
          </w:rPr>
          <w:t>14</w:t>
        </w:r>
      </w:fldSimple>
      <w:r w:rsidRPr="005E0840">
        <w:t xml:space="preserve"> - Ajout d'un kata, le code, </w:t>
      </w:r>
      <w:r>
        <w:t>après</w:t>
      </w:r>
      <w:r w:rsidRPr="005E0840">
        <w:t xml:space="preserve"> l'ajout d'un langage</w:t>
      </w:r>
      <w:bookmarkEnd w:id="137"/>
    </w:p>
    <w:p w14:paraId="50DCCAB8" w14:textId="77777777" w:rsidR="004D05B0" w:rsidRDefault="004D05B0" w:rsidP="004D05B0">
      <w:pPr>
        <w:pStyle w:val="Titre2"/>
      </w:pPr>
    </w:p>
    <w:p w14:paraId="030995BE" w14:textId="04844B6E" w:rsidR="00BC7BB3" w:rsidRDefault="004D05B0" w:rsidP="004D05B0">
      <w:pPr>
        <w:pStyle w:val="Titre2"/>
      </w:pPr>
      <w:bookmarkStart w:id="138" w:name="_Toc12281136"/>
      <w:r>
        <w:t>Tests</w:t>
      </w:r>
      <w:bookmarkEnd w:id="138"/>
    </w:p>
    <w:p w14:paraId="624E77A7" w14:textId="3545F23B" w:rsidR="004D05B0" w:rsidRDefault="004D05B0" w:rsidP="00015DE6">
      <w:pPr>
        <w:pStyle w:val="VRAINORMAL"/>
        <w:ind w:firstLine="0"/>
      </w:pPr>
      <w:r>
        <w:t>Dans le cadre d’une bonne expérience utilisateur, veillez à tester sur DojoHepia votre nouvel</w:t>
      </w:r>
      <w:r w:rsidR="00BB4BE9">
        <w:t>le</w:t>
      </w:r>
      <w:r>
        <w:t xml:space="preserve"> implémentation du langage avant de le publier. De bon tests à effectuer seraient les suivants :</w:t>
      </w:r>
    </w:p>
    <w:p w14:paraId="508FF9A9" w14:textId="656F4E46" w:rsidR="004D05B0" w:rsidRDefault="00015DE6" w:rsidP="00015DE6">
      <w:pPr>
        <w:pStyle w:val="VRAINORMAL"/>
        <w:numPr>
          <w:ilvl w:val="1"/>
          <w:numId w:val="11"/>
        </w:numPr>
        <w:ind w:left="709"/>
      </w:pPr>
      <w:r>
        <w:t>Créer un kata : hello world</w:t>
      </w:r>
    </w:p>
    <w:p w14:paraId="3D3CA315" w14:textId="689FA833" w:rsidR="00015DE6" w:rsidRDefault="00015DE6" w:rsidP="00015DE6">
      <w:pPr>
        <w:pStyle w:val="VRAINORMAL"/>
        <w:numPr>
          <w:ilvl w:val="1"/>
          <w:numId w:val="11"/>
        </w:numPr>
        <w:ind w:left="709"/>
      </w:pPr>
      <w:r>
        <w:t>Une erreur de syntaxe dans le code</w:t>
      </w:r>
    </w:p>
    <w:p w14:paraId="2267AF5A" w14:textId="4341E8AA" w:rsidR="00015DE6" w:rsidRDefault="00015DE6" w:rsidP="00015DE6">
      <w:pPr>
        <w:pStyle w:val="VRAINORMAL"/>
        <w:numPr>
          <w:ilvl w:val="1"/>
          <w:numId w:val="11"/>
        </w:numPr>
        <w:ind w:left="709"/>
      </w:pPr>
      <w:r>
        <w:t>La fonction ne remplit pas le prédicat écrit par le Sensei</w:t>
      </w:r>
    </w:p>
    <w:p w14:paraId="2575BEA3" w14:textId="56421762" w:rsidR="00015DE6" w:rsidRDefault="00015DE6" w:rsidP="00015DE6">
      <w:pPr>
        <w:pStyle w:val="VRAINORMAL"/>
        <w:numPr>
          <w:ilvl w:val="1"/>
          <w:numId w:val="11"/>
        </w:numPr>
        <w:ind w:left="709"/>
      </w:pPr>
      <w:r>
        <w:t>Les temps d’attentes entre l’appui du bouton « </w:t>
      </w:r>
      <w:proofErr w:type="spellStart"/>
      <w:r>
        <w:t>run</w:t>
      </w:r>
      <w:proofErr w:type="spellEnd"/>
      <w:r>
        <w:t> » et le résultat ne sont pas excessifs</w:t>
      </w:r>
    </w:p>
    <w:p w14:paraId="4087E56A" w14:textId="7F41716F" w:rsidR="00015DE6" w:rsidRDefault="00015DE6" w:rsidP="00015DE6">
      <w:pPr>
        <w:pStyle w:val="VRAINORMAL"/>
        <w:numPr>
          <w:ilvl w:val="1"/>
          <w:numId w:val="11"/>
        </w:numPr>
        <w:ind w:left="709"/>
      </w:pPr>
      <w:r>
        <w:t>L’ajout de libraire interne au langage ne pose pas de soucis</w:t>
      </w:r>
    </w:p>
    <w:p w14:paraId="7D571F6C" w14:textId="77777777" w:rsidR="004D05B0" w:rsidRPr="004D05B0" w:rsidRDefault="004D05B0" w:rsidP="004D05B0"/>
    <w:p w14:paraId="2EDEEFCA" w14:textId="2B5E07EE" w:rsidR="004D05B0" w:rsidRDefault="004D05B0" w:rsidP="004D05B0">
      <w:pPr>
        <w:pStyle w:val="Titre2"/>
      </w:pPr>
      <w:bookmarkStart w:id="139" w:name="_Toc12281137"/>
      <w:r>
        <w:t>Publication</w:t>
      </w:r>
      <w:bookmarkEnd w:id="139"/>
    </w:p>
    <w:p w14:paraId="48F84F20" w14:textId="2F355080" w:rsidR="00015DE6" w:rsidRPr="00015DE6" w:rsidRDefault="00015DE6" w:rsidP="00015DE6">
      <w:pPr>
        <w:pStyle w:val="VRAINORMAL"/>
        <w:ind w:firstLine="0"/>
      </w:pPr>
      <w:r>
        <w:t>Si votre image est prête et  que tous les tests sont aux vert, vous pouvez désormais publier votre nouveau langage sur la plateforme, en veillant toutefois d’être à l’écoute des retour utilisateur les premières semaines qui suivent la publication du langage.</w:t>
      </w:r>
    </w:p>
    <w:p w14:paraId="1A7EAF9B" w14:textId="6FA27C41" w:rsidR="007A0F4C" w:rsidRPr="002E0244" w:rsidRDefault="007A0F4C" w:rsidP="00744933">
      <w:pPr>
        <w:pStyle w:val="VRAINORMAL"/>
        <w:ind w:firstLine="0"/>
        <w:rPr>
          <w:u w:val="single"/>
        </w:rPr>
      </w:pPr>
      <w:r w:rsidRPr="002E0244">
        <w:rPr>
          <w:u w:val="single"/>
        </w:rPr>
        <w:br w:type="page"/>
      </w:r>
    </w:p>
    <w:p w14:paraId="6C27681D" w14:textId="144CE9FB" w:rsidR="00156A0A" w:rsidRDefault="007A0F4C" w:rsidP="007A0F4C">
      <w:pPr>
        <w:pStyle w:val="Titre"/>
      </w:pPr>
      <w:bookmarkStart w:id="140" w:name="_Toc12281138"/>
      <w:r>
        <w:lastRenderedPageBreak/>
        <w:t>Annexe 4 : Utiliser DojoHepia</w:t>
      </w:r>
      <w:bookmarkEnd w:id="140"/>
    </w:p>
    <w:p w14:paraId="47AFF766" w14:textId="390B0C97" w:rsidR="00156A0A" w:rsidRPr="00156A0A" w:rsidRDefault="007A0F4C" w:rsidP="007A0F4C">
      <w:pPr>
        <w:pStyle w:val="VRAINORMAL"/>
        <w:ind w:firstLine="0"/>
      </w:pPr>
      <w:r>
        <w:t>Cette annexe décrit comment lancer tous les services de DojoHepia, pour pouvoir utiliser la plateforme.</w:t>
      </w:r>
    </w:p>
    <w:p w14:paraId="0DE94EE6" w14:textId="77777777" w:rsidR="00156A0A" w:rsidRDefault="00156A0A" w:rsidP="00156A0A">
      <w:pPr>
        <w:pStyle w:val="VRAINORMAL"/>
        <w:ind w:firstLine="0"/>
      </w:pPr>
    </w:p>
    <w:p w14:paraId="68AF0DBF" w14:textId="21AF6A80" w:rsidR="008300E3" w:rsidRDefault="008300E3" w:rsidP="009C0196">
      <w:pPr>
        <w:pStyle w:val="VRAINORMAL"/>
        <w:ind w:firstLine="0"/>
      </w:pPr>
    </w:p>
    <w:p w14:paraId="7F6D055B" w14:textId="77777777" w:rsidR="00031491" w:rsidRDefault="00031491" w:rsidP="00B977EA">
      <w:pPr>
        <w:rPr>
          <w:lang w:eastAsia="fr-CH"/>
        </w:rPr>
      </w:pPr>
      <w:r>
        <w:br w:type="page"/>
      </w:r>
    </w:p>
    <w:p w14:paraId="14738353" w14:textId="4A6433A2" w:rsidR="00031491" w:rsidRDefault="00031491" w:rsidP="001D6E74">
      <w:pPr>
        <w:pStyle w:val="Titre"/>
      </w:pPr>
      <w:bookmarkStart w:id="141" w:name="_Toc12281139"/>
      <w:r>
        <w:lastRenderedPageBreak/>
        <w:t>Références documentaire</w:t>
      </w:r>
      <w:r w:rsidR="008F2820">
        <w:t>s</w:t>
      </w:r>
      <w:bookmarkEnd w:id="141"/>
    </w:p>
    <w:p w14:paraId="7D66D1A9" w14:textId="1D7A790E" w:rsidR="00031491" w:rsidRPr="007D3AC2" w:rsidRDefault="00031491" w:rsidP="00B977EA">
      <w:pPr>
        <w:pStyle w:val="western"/>
        <w:spacing w:before="0" w:beforeAutospacing="0" w:after="0" w:line="240" w:lineRule="auto"/>
        <w:rPr>
          <w:lang w:val="fr-FR"/>
        </w:rPr>
      </w:pPr>
    </w:p>
    <w:p w14:paraId="6C864790" w14:textId="77777777" w:rsidR="00031491" w:rsidRDefault="00031491" w:rsidP="00B977EA">
      <w:pPr>
        <w:pStyle w:val="western"/>
        <w:spacing w:before="0" w:beforeAutospacing="0" w:after="0" w:line="240" w:lineRule="auto"/>
      </w:pPr>
    </w:p>
    <w:sectPr w:rsidR="00031491" w:rsidSect="00DE615E">
      <w:headerReference w:type="default" r:id="rId38"/>
      <w:footerReference w:type="default" r:id="rId3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6CE958" w14:textId="77777777" w:rsidR="004608FE" w:rsidRDefault="004608FE" w:rsidP="004175DC">
      <w:r>
        <w:separator/>
      </w:r>
    </w:p>
  </w:endnote>
  <w:endnote w:type="continuationSeparator" w:id="0">
    <w:p w14:paraId="3419EEF2" w14:textId="77777777" w:rsidR="004608FE" w:rsidRDefault="004608FE" w:rsidP="00417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atura MT Script Capitals">
    <w:panose1 w:val="03020802060602070202"/>
    <w:charset w:val="4D"/>
    <w:family w:val="script"/>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Narrow">
    <w:altName w:val="Arial"/>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73BEDE" w14:textId="77777777" w:rsidR="00D8281D" w:rsidRDefault="00D8281D" w:rsidP="00D169B6">
    <w:pPr>
      <w:pStyle w:val="Pieddepage"/>
      <w:tabs>
        <w:tab w:val="left" w:pos="5900"/>
      </w:tabs>
    </w:pPr>
    <w:r>
      <w:tab/>
    </w:r>
    <w:sdt>
      <w:sdtPr>
        <w:id w:val="-1865348481"/>
        <w:docPartObj>
          <w:docPartGallery w:val="Page Numbers (Bottom of Page)"/>
          <w:docPartUnique/>
        </w:docPartObj>
      </w:sdtPr>
      <w:sdtEndPr/>
      <w:sdtContent>
        <w:r>
          <w:fldChar w:fldCharType="begin"/>
        </w:r>
        <w:r>
          <w:instrText>PAGE   \* MERGEFORMAT</w:instrText>
        </w:r>
        <w:r>
          <w:fldChar w:fldCharType="separate"/>
        </w:r>
        <w:r w:rsidRPr="000A63F8">
          <w:rPr>
            <w:noProof/>
            <w:lang w:val="fr-FR"/>
          </w:rPr>
          <w:t>17</w:t>
        </w:r>
        <w:r>
          <w:fldChar w:fldCharType="end"/>
        </w:r>
      </w:sdtContent>
    </w:sdt>
    <w:r>
      <w:tab/>
    </w:r>
  </w:p>
  <w:p w14:paraId="796E156C" w14:textId="77777777" w:rsidR="00D8281D" w:rsidRPr="00D169B6" w:rsidRDefault="00D8281D" w:rsidP="00D169B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65808D" w14:textId="77777777" w:rsidR="004608FE" w:rsidRDefault="004608FE" w:rsidP="004175DC">
      <w:r>
        <w:separator/>
      </w:r>
    </w:p>
  </w:footnote>
  <w:footnote w:type="continuationSeparator" w:id="0">
    <w:p w14:paraId="158DA100" w14:textId="77777777" w:rsidR="004608FE" w:rsidRDefault="004608FE" w:rsidP="004175DC">
      <w:r>
        <w:continuationSeparator/>
      </w:r>
    </w:p>
  </w:footnote>
  <w:footnote w:id="1">
    <w:p w14:paraId="47CE1169" w14:textId="5CE132EC" w:rsidR="00D8281D" w:rsidRDefault="00D8281D">
      <w:pPr>
        <w:pStyle w:val="Notedebasdepage"/>
      </w:pPr>
      <w:r w:rsidRPr="00C84B87">
        <w:rPr>
          <w:rStyle w:val="Appelnotedebasdep"/>
        </w:rPr>
        <w:footnoteRef/>
      </w:r>
      <w:r>
        <w:t xml:space="preserve"> Le champs « level » est évoqué dans le chapitre 4 dans la partie « </w:t>
      </w:r>
      <w:r>
        <w:rPr>
          <w:noProof/>
        </w:rPr>
        <w:t>Gestion des ressources et privilèges »</w:t>
      </w:r>
    </w:p>
  </w:footnote>
  <w:footnote w:id="2">
    <w:p w14:paraId="39D3DF4D" w14:textId="47355A09" w:rsidR="00D8281D" w:rsidRDefault="00D8281D">
      <w:pPr>
        <w:pStyle w:val="Notedebasdepage"/>
      </w:pPr>
      <w:r w:rsidRPr="00C84B87">
        <w:rPr>
          <w:rStyle w:val="Appelnotedebasdep"/>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5BAF1" w14:textId="77777777" w:rsidR="00D8281D" w:rsidRDefault="00D8281D" w:rsidP="001F2CCA">
    <w:pPr>
      <w:pStyle w:val="En-tte"/>
      <w:tabs>
        <w:tab w:val="left" w:pos="3850"/>
      </w:tabs>
    </w:pPr>
    <w:r>
      <w:rPr>
        <w:noProof/>
        <w:lang w:val="fr-FR"/>
      </w:rPr>
      <w:drawing>
        <wp:anchor distT="0" distB="0" distL="114300" distR="114300" simplePos="0" relativeHeight="251658240" behindDoc="0" locked="0" layoutInCell="1" allowOverlap="1" wp14:anchorId="19F48129" wp14:editId="540BB478">
          <wp:simplePos x="0" y="0"/>
          <wp:positionH relativeFrom="column">
            <wp:posOffset>4516755</wp:posOffset>
          </wp:positionH>
          <wp:positionV relativeFrom="paragraph">
            <wp:posOffset>-17780</wp:posOffset>
          </wp:positionV>
          <wp:extent cx="1496060" cy="405130"/>
          <wp:effectExtent l="0" t="0" r="8890" b="0"/>
          <wp:wrapThrough wrapText="bothSides">
            <wp:wrapPolygon edited="0">
              <wp:start x="0" y="0"/>
              <wp:lineTo x="0" y="20313"/>
              <wp:lineTo x="21453" y="20313"/>
              <wp:lineTo x="21453" y="0"/>
              <wp:lineTo x="0" y="0"/>
            </wp:wrapPolygon>
          </wp:wrapThrough>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S-SO-GENEVE LOGONEW RVB.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96060" cy="405130"/>
                  </a:xfrm>
                  <a:prstGeom prst="rect">
                    <a:avLst/>
                  </a:prstGeom>
                </pic:spPr>
              </pic:pic>
            </a:graphicData>
          </a:graphic>
        </wp:anchor>
      </w:drawing>
    </w:r>
    <w:r>
      <w:rPr>
        <w:noProof/>
        <w:lang w:val="fr-FR"/>
      </w:rPr>
      <w:drawing>
        <wp:anchor distT="0" distB="0" distL="114300" distR="114300" simplePos="0" relativeHeight="251659264" behindDoc="0" locked="0" layoutInCell="1" allowOverlap="1" wp14:anchorId="601750BC" wp14:editId="798120C6">
          <wp:simplePos x="0" y="0"/>
          <wp:positionH relativeFrom="column">
            <wp:posOffset>-512445</wp:posOffset>
          </wp:positionH>
          <wp:positionV relativeFrom="paragraph">
            <wp:posOffset>-309880</wp:posOffset>
          </wp:positionV>
          <wp:extent cx="1577340" cy="890270"/>
          <wp:effectExtent l="0" t="0" r="3810" b="5080"/>
          <wp:wrapThrough wrapText="bothSides">
            <wp:wrapPolygon edited="0">
              <wp:start x="0" y="0"/>
              <wp:lineTo x="0" y="21261"/>
              <wp:lineTo x="21391" y="21261"/>
              <wp:lineTo x="21391" y="0"/>
              <wp:lineTo x="0" y="0"/>
            </wp:wrapPolygon>
          </wp:wrapThrough>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G_ITI_logo_Q.jpg"/>
                  <pic:cNvPicPr/>
                </pic:nvPicPr>
                <pic:blipFill>
                  <a:blip r:embed="rId2">
                    <a:extLst>
                      <a:ext uri="{28A0092B-C50C-407E-A947-70E740481C1C}">
                        <a14:useLocalDpi xmlns:a14="http://schemas.microsoft.com/office/drawing/2010/main" val="0"/>
                      </a:ext>
                    </a:extLst>
                  </a:blip>
                  <a:stretch>
                    <a:fillRect/>
                  </a:stretch>
                </pic:blipFill>
                <pic:spPr>
                  <a:xfrm>
                    <a:off x="0" y="0"/>
                    <a:ext cx="1577340" cy="890270"/>
                  </a:xfrm>
                  <a:prstGeom prst="rect">
                    <a:avLst/>
                  </a:prstGeom>
                </pic:spPr>
              </pic:pic>
            </a:graphicData>
          </a:graphic>
        </wp:anchor>
      </w:drawing>
    </w:r>
    <w:r>
      <w:tab/>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AF8B1" w14:textId="77777777" w:rsidR="00D8281D" w:rsidRDefault="00D8281D" w:rsidP="001F2CCA">
    <w:pPr>
      <w:pStyle w:val="En-tte"/>
      <w:tabs>
        <w:tab w:val="clear" w:pos="4536"/>
        <w:tab w:val="clear" w:pos="9072"/>
        <w:tab w:val="left" w:pos="555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D5DCF" w14:textId="77777777" w:rsidR="00D8281D" w:rsidRPr="001F2CCA" w:rsidRDefault="00D8281D" w:rsidP="001F2CCA">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868E4"/>
    <w:multiLevelType w:val="hybridMultilevel"/>
    <w:tmpl w:val="60422AC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99790F"/>
    <w:multiLevelType w:val="hybridMultilevel"/>
    <w:tmpl w:val="E25216C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B974C82"/>
    <w:multiLevelType w:val="hybridMultilevel"/>
    <w:tmpl w:val="82AA196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C887F16"/>
    <w:multiLevelType w:val="multilevel"/>
    <w:tmpl w:val="70387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274818"/>
    <w:multiLevelType w:val="hybridMultilevel"/>
    <w:tmpl w:val="F63285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8872531"/>
    <w:multiLevelType w:val="multilevel"/>
    <w:tmpl w:val="84A2A9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Times New Roman" w:eastAsia="Times New Roman" w:hAnsi="Times New Roman" w:cs="Times New Roman"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48264C"/>
    <w:multiLevelType w:val="hybridMultilevel"/>
    <w:tmpl w:val="ED94FC12"/>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7" w15:restartNumberingAfterBreak="0">
    <w:nsid w:val="1A11462A"/>
    <w:multiLevelType w:val="hybridMultilevel"/>
    <w:tmpl w:val="13FC2B0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6C1795A"/>
    <w:multiLevelType w:val="multilevel"/>
    <w:tmpl w:val="87AEB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5B3D95"/>
    <w:multiLevelType w:val="hybridMultilevel"/>
    <w:tmpl w:val="7DBCF7DE"/>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0" w15:restartNumberingAfterBreak="0">
    <w:nsid w:val="309A374B"/>
    <w:multiLevelType w:val="multilevel"/>
    <w:tmpl w:val="E0105C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18F67AC"/>
    <w:multiLevelType w:val="hybridMultilevel"/>
    <w:tmpl w:val="E1CAB1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2831725"/>
    <w:multiLevelType w:val="multilevel"/>
    <w:tmpl w:val="25D6EA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7476E77"/>
    <w:multiLevelType w:val="multilevel"/>
    <w:tmpl w:val="2534A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BB72389"/>
    <w:multiLevelType w:val="multilevel"/>
    <w:tmpl w:val="DAA45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CB64BE4"/>
    <w:multiLevelType w:val="hybridMultilevel"/>
    <w:tmpl w:val="38DEF7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3E075A60"/>
    <w:multiLevelType w:val="hybridMultilevel"/>
    <w:tmpl w:val="CDF4AF0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7" w15:restartNumberingAfterBreak="0">
    <w:nsid w:val="438B72DC"/>
    <w:multiLevelType w:val="multilevel"/>
    <w:tmpl w:val="72185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56273B4"/>
    <w:multiLevelType w:val="multilevel"/>
    <w:tmpl w:val="3A6A6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7DA3E40"/>
    <w:multiLevelType w:val="multilevel"/>
    <w:tmpl w:val="E76A8764"/>
    <w:lvl w:ilvl="0">
      <w:start w:val="1"/>
      <w:numFmt w:val="decimal"/>
      <w:lvlText w:val="%1"/>
      <w:lvlJc w:val="left"/>
      <w:pPr>
        <w:ind w:left="2400" w:hanging="432"/>
      </w:pPr>
      <w:rPr>
        <w:rFonts w:hint="default"/>
      </w:rPr>
    </w:lvl>
    <w:lvl w:ilvl="1">
      <w:start w:val="1"/>
      <w:numFmt w:val="decimal"/>
      <w:lvlText w:val="%1.%2"/>
      <w:lvlJc w:val="left"/>
      <w:pPr>
        <w:ind w:left="2544" w:hanging="576"/>
      </w:pPr>
      <w:rPr>
        <w:rFonts w:hint="default"/>
      </w:rPr>
    </w:lvl>
    <w:lvl w:ilvl="2">
      <w:start w:val="1"/>
      <w:numFmt w:val="decimal"/>
      <w:pStyle w:val="Titre3"/>
      <w:lvlText w:val="%1.%2.%3"/>
      <w:lvlJc w:val="left"/>
      <w:pPr>
        <w:ind w:left="2688" w:hanging="720"/>
      </w:pPr>
      <w:rPr>
        <w:rFonts w:hint="default"/>
      </w:rPr>
    </w:lvl>
    <w:lvl w:ilvl="3">
      <w:start w:val="1"/>
      <w:numFmt w:val="decimal"/>
      <w:pStyle w:val="Titre4"/>
      <w:lvlText w:val="%1.%2.%3.%4"/>
      <w:lvlJc w:val="left"/>
      <w:pPr>
        <w:ind w:left="2832" w:hanging="864"/>
      </w:pPr>
      <w:rPr>
        <w:rFonts w:hint="default"/>
      </w:rPr>
    </w:lvl>
    <w:lvl w:ilvl="4">
      <w:start w:val="1"/>
      <w:numFmt w:val="decimal"/>
      <w:pStyle w:val="Titre5"/>
      <w:lvlText w:val="%1.%2.%3.%4.%5"/>
      <w:lvlJc w:val="left"/>
      <w:pPr>
        <w:ind w:left="2976" w:hanging="1008"/>
      </w:pPr>
      <w:rPr>
        <w:rFonts w:hint="default"/>
      </w:rPr>
    </w:lvl>
    <w:lvl w:ilvl="5">
      <w:start w:val="1"/>
      <w:numFmt w:val="decimal"/>
      <w:pStyle w:val="Titre6"/>
      <w:lvlText w:val="%1.%2.%3.%4.%5.%6"/>
      <w:lvlJc w:val="left"/>
      <w:pPr>
        <w:ind w:left="3120" w:hanging="1152"/>
      </w:pPr>
      <w:rPr>
        <w:rFonts w:hint="default"/>
      </w:rPr>
    </w:lvl>
    <w:lvl w:ilvl="6">
      <w:start w:val="1"/>
      <w:numFmt w:val="decimal"/>
      <w:pStyle w:val="Titre7"/>
      <w:lvlText w:val="%1.%2.%3.%4.%5.%6.%7"/>
      <w:lvlJc w:val="left"/>
      <w:pPr>
        <w:ind w:left="3264" w:hanging="1296"/>
      </w:pPr>
      <w:rPr>
        <w:rFonts w:hint="default"/>
      </w:rPr>
    </w:lvl>
    <w:lvl w:ilvl="7">
      <w:start w:val="1"/>
      <w:numFmt w:val="decimal"/>
      <w:pStyle w:val="Titre8"/>
      <w:lvlText w:val="%1.%2.%3.%4.%5.%6.%7.%8"/>
      <w:lvlJc w:val="left"/>
      <w:pPr>
        <w:ind w:left="3408" w:hanging="1440"/>
      </w:pPr>
      <w:rPr>
        <w:rFonts w:hint="default"/>
      </w:rPr>
    </w:lvl>
    <w:lvl w:ilvl="8">
      <w:start w:val="1"/>
      <w:numFmt w:val="decimal"/>
      <w:pStyle w:val="Titre9"/>
      <w:lvlText w:val="%1.%2.%3.%4.%5.%6.%7.%8.%9"/>
      <w:lvlJc w:val="left"/>
      <w:pPr>
        <w:ind w:left="3552" w:hanging="1584"/>
      </w:pPr>
      <w:rPr>
        <w:rFonts w:hint="default"/>
      </w:rPr>
    </w:lvl>
  </w:abstractNum>
  <w:abstractNum w:abstractNumId="20" w15:restartNumberingAfterBreak="0">
    <w:nsid w:val="51735F4B"/>
    <w:multiLevelType w:val="hybridMultilevel"/>
    <w:tmpl w:val="239C78E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1" w15:restartNumberingAfterBreak="0">
    <w:nsid w:val="51EF13CC"/>
    <w:multiLevelType w:val="multilevel"/>
    <w:tmpl w:val="7AE8B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4AA3FBB"/>
    <w:multiLevelType w:val="multilevel"/>
    <w:tmpl w:val="410004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2B80B04"/>
    <w:multiLevelType w:val="hybridMultilevel"/>
    <w:tmpl w:val="9F806FAC"/>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4" w15:restartNumberingAfterBreak="0">
    <w:nsid w:val="643D498A"/>
    <w:multiLevelType w:val="hybridMultilevel"/>
    <w:tmpl w:val="EAC293F4"/>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5" w15:restartNumberingAfterBreak="0">
    <w:nsid w:val="6653570D"/>
    <w:multiLevelType w:val="multilevel"/>
    <w:tmpl w:val="6262CE7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7A733E0"/>
    <w:multiLevelType w:val="hybridMultilevel"/>
    <w:tmpl w:val="C27828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7CE4139A"/>
    <w:multiLevelType w:val="multilevel"/>
    <w:tmpl w:val="5FD60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DB27A80"/>
    <w:multiLevelType w:val="multilevel"/>
    <w:tmpl w:val="353E1A80"/>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imes New Roman" w:hAnsi="Times New Roman" w:cs="Times New Roman"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19"/>
  </w:num>
  <w:num w:numId="3">
    <w:abstractNumId w:val="20"/>
  </w:num>
  <w:num w:numId="4">
    <w:abstractNumId w:val="16"/>
  </w:num>
  <w:num w:numId="5">
    <w:abstractNumId w:val="24"/>
  </w:num>
  <w:num w:numId="6">
    <w:abstractNumId w:val="6"/>
  </w:num>
  <w:num w:numId="7">
    <w:abstractNumId w:val="25"/>
  </w:num>
  <w:num w:numId="8">
    <w:abstractNumId w:val="21"/>
  </w:num>
  <w:num w:numId="9">
    <w:abstractNumId w:val="14"/>
  </w:num>
  <w:num w:numId="10">
    <w:abstractNumId w:val="17"/>
  </w:num>
  <w:num w:numId="11">
    <w:abstractNumId w:val="28"/>
  </w:num>
  <w:num w:numId="12">
    <w:abstractNumId w:val="10"/>
  </w:num>
  <w:num w:numId="13">
    <w:abstractNumId w:val="22"/>
  </w:num>
  <w:num w:numId="14">
    <w:abstractNumId w:val="13"/>
  </w:num>
  <w:num w:numId="15">
    <w:abstractNumId w:val="27"/>
  </w:num>
  <w:num w:numId="16">
    <w:abstractNumId w:val="3"/>
  </w:num>
  <w:num w:numId="17">
    <w:abstractNumId w:val="5"/>
  </w:num>
  <w:num w:numId="18">
    <w:abstractNumId w:val="5"/>
    <w:lvlOverride w:ilvl="1">
      <w:lvl w:ilvl="1">
        <w:numFmt w:val="bullet"/>
        <w:lvlText w:val=""/>
        <w:lvlJc w:val="left"/>
        <w:pPr>
          <w:tabs>
            <w:tab w:val="num" w:pos="1440"/>
          </w:tabs>
          <w:ind w:left="1440" w:hanging="360"/>
        </w:pPr>
        <w:rPr>
          <w:rFonts w:ascii="Symbol" w:hAnsi="Symbol" w:hint="default"/>
          <w:sz w:val="20"/>
        </w:rPr>
      </w:lvl>
    </w:lvlOverride>
  </w:num>
  <w:num w:numId="19">
    <w:abstractNumId w:val="8"/>
  </w:num>
  <w:num w:numId="20">
    <w:abstractNumId w:val="18"/>
  </w:num>
  <w:num w:numId="21">
    <w:abstractNumId w:val="12"/>
  </w:num>
  <w:num w:numId="22">
    <w:abstractNumId w:val="12"/>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24">
    <w:abstractNumId w:val="0"/>
  </w:num>
  <w:num w:numId="25">
    <w:abstractNumId w:val="11"/>
  </w:num>
  <w:num w:numId="26">
    <w:abstractNumId w:val="23"/>
  </w:num>
  <w:num w:numId="27">
    <w:abstractNumId w:val="7"/>
  </w:num>
  <w:num w:numId="28">
    <w:abstractNumId w:val="2"/>
  </w:num>
  <w:num w:numId="29">
    <w:abstractNumId w:val="26"/>
  </w:num>
  <w:num w:numId="30">
    <w:abstractNumId w:val="4"/>
  </w:num>
  <w:num w:numId="31">
    <w:abstractNumId w:val="9"/>
  </w:num>
  <w:num w:numId="32">
    <w:abstractNumId w:val="1"/>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75DC"/>
    <w:rsid w:val="00015DE6"/>
    <w:rsid w:val="00020D64"/>
    <w:rsid w:val="000246F6"/>
    <w:rsid w:val="00031491"/>
    <w:rsid w:val="000347B7"/>
    <w:rsid w:val="0004336D"/>
    <w:rsid w:val="000627C1"/>
    <w:rsid w:val="000928CC"/>
    <w:rsid w:val="000A63F8"/>
    <w:rsid w:val="000D6541"/>
    <w:rsid w:val="000E41E6"/>
    <w:rsid w:val="000E5D08"/>
    <w:rsid w:val="001143A6"/>
    <w:rsid w:val="001225CC"/>
    <w:rsid w:val="00122E78"/>
    <w:rsid w:val="001263D5"/>
    <w:rsid w:val="001279D6"/>
    <w:rsid w:val="00132C0C"/>
    <w:rsid w:val="00143234"/>
    <w:rsid w:val="00152A15"/>
    <w:rsid w:val="00156A0A"/>
    <w:rsid w:val="00160097"/>
    <w:rsid w:val="00171D97"/>
    <w:rsid w:val="001854DC"/>
    <w:rsid w:val="00193603"/>
    <w:rsid w:val="001946DB"/>
    <w:rsid w:val="001D6900"/>
    <w:rsid w:val="001D6E74"/>
    <w:rsid w:val="001F2CCA"/>
    <w:rsid w:val="0020008D"/>
    <w:rsid w:val="002050C6"/>
    <w:rsid w:val="002340E8"/>
    <w:rsid w:val="002352B6"/>
    <w:rsid w:val="002360FB"/>
    <w:rsid w:val="002375B1"/>
    <w:rsid w:val="00257413"/>
    <w:rsid w:val="00260886"/>
    <w:rsid w:val="00261A98"/>
    <w:rsid w:val="002622D9"/>
    <w:rsid w:val="002635F7"/>
    <w:rsid w:val="0027189F"/>
    <w:rsid w:val="00272B70"/>
    <w:rsid w:val="00277FE3"/>
    <w:rsid w:val="002B096C"/>
    <w:rsid w:val="002B57C6"/>
    <w:rsid w:val="002D26AA"/>
    <w:rsid w:val="002E0244"/>
    <w:rsid w:val="002E1A0A"/>
    <w:rsid w:val="00310751"/>
    <w:rsid w:val="00315A83"/>
    <w:rsid w:val="00325146"/>
    <w:rsid w:val="00325C1F"/>
    <w:rsid w:val="00340F92"/>
    <w:rsid w:val="00341B45"/>
    <w:rsid w:val="0034778C"/>
    <w:rsid w:val="00353938"/>
    <w:rsid w:val="003548F2"/>
    <w:rsid w:val="00364E04"/>
    <w:rsid w:val="00387993"/>
    <w:rsid w:val="003976A3"/>
    <w:rsid w:val="003A19D1"/>
    <w:rsid w:val="003A68B8"/>
    <w:rsid w:val="003D74B6"/>
    <w:rsid w:val="003E6D88"/>
    <w:rsid w:val="003F2CC5"/>
    <w:rsid w:val="003F613C"/>
    <w:rsid w:val="00404D13"/>
    <w:rsid w:val="0041083E"/>
    <w:rsid w:val="00414BCA"/>
    <w:rsid w:val="00416DEB"/>
    <w:rsid w:val="004175DC"/>
    <w:rsid w:val="00427573"/>
    <w:rsid w:val="004329D2"/>
    <w:rsid w:val="0044654D"/>
    <w:rsid w:val="004556F7"/>
    <w:rsid w:val="004608FE"/>
    <w:rsid w:val="00472DB4"/>
    <w:rsid w:val="00493D60"/>
    <w:rsid w:val="004B4489"/>
    <w:rsid w:val="004B4747"/>
    <w:rsid w:val="004B69C6"/>
    <w:rsid w:val="004C0CBC"/>
    <w:rsid w:val="004C304B"/>
    <w:rsid w:val="004D05B0"/>
    <w:rsid w:val="004D3002"/>
    <w:rsid w:val="004F222C"/>
    <w:rsid w:val="004F5C16"/>
    <w:rsid w:val="00513B68"/>
    <w:rsid w:val="00516C4E"/>
    <w:rsid w:val="0052362C"/>
    <w:rsid w:val="005344F7"/>
    <w:rsid w:val="005420D3"/>
    <w:rsid w:val="00542779"/>
    <w:rsid w:val="00551D3F"/>
    <w:rsid w:val="005545FF"/>
    <w:rsid w:val="005A1F30"/>
    <w:rsid w:val="005A40FA"/>
    <w:rsid w:val="005B1DE8"/>
    <w:rsid w:val="005B4B23"/>
    <w:rsid w:val="005C19D0"/>
    <w:rsid w:val="005D2308"/>
    <w:rsid w:val="005E39FA"/>
    <w:rsid w:val="0062170E"/>
    <w:rsid w:val="0065336B"/>
    <w:rsid w:val="006A3D5D"/>
    <w:rsid w:val="006A7710"/>
    <w:rsid w:val="006B1589"/>
    <w:rsid w:val="006C2DE8"/>
    <w:rsid w:val="006C7271"/>
    <w:rsid w:val="006D404B"/>
    <w:rsid w:val="006D6DAE"/>
    <w:rsid w:val="006F1460"/>
    <w:rsid w:val="00726734"/>
    <w:rsid w:val="00730798"/>
    <w:rsid w:val="00736396"/>
    <w:rsid w:val="007378E9"/>
    <w:rsid w:val="00744933"/>
    <w:rsid w:val="007458C2"/>
    <w:rsid w:val="0077733A"/>
    <w:rsid w:val="00777D14"/>
    <w:rsid w:val="0078041B"/>
    <w:rsid w:val="00781EB5"/>
    <w:rsid w:val="00782374"/>
    <w:rsid w:val="007A0F4C"/>
    <w:rsid w:val="007A4DC4"/>
    <w:rsid w:val="007C1449"/>
    <w:rsid w:val="007C1FFA"/>
    <w:rsid w:val="007D3AC2"/>
    <w:rsid w:val="007D4224"/>
    <w:rsid w:val="007E27B9"/>
    <w:rsid w:val="00800DBA"/>
    <w:rsid w:val="00812D60"/>
    <w:rsid w:val="00821BBC"/>
    <w:rsid w:val="008300E3"/>
    <w:rsid w:val="0083093B"/>
    <w:rsid w:val="00833C8E"/>
    <w:rsid w:val="00840C98"/>
    <w:rsid w:val="00850217"/>
    <w:rsid w:val="008758E4"/>
    <w:rsid w:val="00893794"/>
    <w:rsid w:val="008A5599"/>
    <w:rsid w:val="008D21C5"/>
    <w:rsid w:val="008D3688"/>
    <w:rsid w:val="008D3EDD"/>
    <w:rsid w:val="008F2820"/>
    <w:rsid w:val="009128D2"/>
    <w:rsid w:val="00942CB6"/>
    <w:rsid w:val="00944AD1"/>
    <w:rsid w:val="00946ED3"/>
    <w:rsid w:val="00963AEF"/>
    <w:rsid w:val="00970303"/>
    <w:rsid w:val="00973DAB"/>
    <w:rsid w:val="009774A2"/>
    <w:rsid w:val="00990401"/>
    <w:rsid w:val="009B273A"/>
    <w:rsid w:val="009C0196"/>
    <w:rsid w:val="00A0259B"/>
    <w:rsid w:val="00A70FF1"/>
    <w:rsid w:val="00A71325"/>
    <w:rsid w:val="00A83629"/>
    <w:rsid w:val="00A90C3D"/>
    <w:rsid w:val="00A91645"/>
    <w:rsid w:val="00A918F0"/>
    <w:rsid w:val="00AB6E9F"/>
    <w:rsid w:val="00AE5E4A"/>
    <w:rsid w:val="00AF759D"/>
    <w:rsid w:val="00B02B9B"/>
    <w:rsid w:val="00B04FBE"/>
    <w:rsid w:val="00B20266"/>
    <w:rsid w:val="00B420E1"/>
    <w:rsid w:val="00B54075"/>
    <w:rsid w:val="00B57F7E"/>
    <w:rsid w:val="00B76EB1"/>
    <w:rsid w:val="00B771A3"/>
    <w:rsid w:val="00B814CC"/>
    <w:rsid w:val="00B81C14"/>
    <w:rsid w:val="00B877E0"/>
    <w:rsid w:val="00B927A4"/>
    <w:rsid w:val="00B966C5"/>
    <w:rsid w:val="00B96C40"/>
    <w:rsid w:val="00B977EA"/>
    <w:rsid w:val="00BA3283"/>
    <w:rsid w:val="00BA6A64"/>
    <w:rsid w:val="00BA6F61"/>
    <w:rsid w:val="00BB216C"/>
    <w:rsid w:val="00BB4BE9"/>
    <w:rsid w:val="00BC7648"/>
    <w:rsid w:val="00BC7BB3"/>
    <w:rsid w:val="00BD328C"/>
    <w:rsid w:val="00BD77D9"/>
    <w:rsid w:val="00BF7404"/>
    <w:rsid w:val="00C1730D"/>
    <w:rsid w:val="00C42A5D"/>
    <w:rsid w:val="00C575C1"/>
    <w:rsid w:val="00C6633D"/>
    <w:rsid w:val="00C83ED4"/>
    <w:rsid w:val="00C84B87"/>
    <w:rsid w:val="00C91C8B"/>
    <w:rsid w:val="00CA6D5A"/>
    <w:rsid w:val="00CB3BF3"/>
    <w:rsid w:val="00CC0991"/>
    <w:rsid w:val="00CD3B9B"/>
    <w:rsid w:val="00CE7626"/>
    <w:rsid w:val="00CF32E2"/>
    <w:rsid w:val="00D05055"/>
    <w:rsid w:val="00D169B6"/>
    <w:rsid w:val="00D23490"/>
    <w:rsid w:val="00D25AE0"/>
    <w:rsid w:val="00D54B61"/>
    <w:rsid w:val="00D554D2"/>
    <w:rsid w:val="00D8281D"/>
    <w:rsid w:val="00D95AC2"/>
    <w:rsid w:val="00DA4905"/>
    <w:rsid w:val="00DC5BAE"/>
    <w:rsid w:val="00DD0661"/>
    <w:rsid w:val="00DD27A2"/>
    <w:rsid w:val="00DE615E"/>
    <w:rsid w:val="00DF48EE"/>
    <w:rsid w:val="00DF59CD"/>
    <w:rsid w:val="00E15B51"/>
    <w:rsid w:val="00E21BA7"/>
    <w:rsid w:val="00E35C05"/>
    <w:rsid w:val="00E360F3"/>
    <w:rsid w:val="00E42CE6"/>
    <w:rsid w:val="00E87A32"/>
    <w:rsid w:val="00EA1ED3"/>
    <w:rsid w:val="00EA3CEB"/>
    <w:rsid w:val="00EA7145"/>
    <w:rsid w:val="00EB6A38"/>
    <w:rsid w:val="00EC3B17"/>
    <w:rsid w:val="00EC518D"/>
    <w:rsid w:val="00ED1753"/>
    <w:rsid w:val="00ED615D"/>
    <w:rsid w:val="00EE39C2"/>
    <w:rsid w:val="00EF163A"/>
    <w:rsid w:val="00EF2AA2"/>
    <w:rsid w:val="00F05BEB"/>
    <w:rsid w:val="00F05D40"/>
    <w:rsid w:val="00F14500"/>
    <w:rsid w:val="00F251E2"/>
    <w:rsid w:val="00F30EB8"/>
    <w:rsid w:val="00F502FC"/>
    <w:rsid w:val="00F53B9F"/>
    <w:rsid w:val="00F64894"/>
    <w:rsid w:val="00F85D5D"/>
    <w:rsid w:val="00F97E38"/>
    <w:rsid w:val="00FA1D9E"/>
    <w:rsid w:val="00FA707F"/>
    <w:rsid w:val="00FB5605"/>
    <w:rsid w:val="00FC27BA"/>
    <w:rsid w:val="00FD25D6"/>
    <w:rsid w:val="00FE430C"/>
    <w:rsid w:val="00FF02C6"/>
    <w:rsid w:val="00FF2F84"/>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F7575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46F6"/>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link w:val="Titre1Car"/>
    <w:uiPriority w:val="9"/>
    <w:qFormat/>
    <w:rsid w:val="000627C1"/>
    <w:pPr>
      <w:pBdr>
        <w:bottom w:val="single" w:sz="4" w:space="1" w:color="auto"/>
      </w:pBdr>
      <w:spacing w:after="120" w:line="360" w:lineRule="auto"/>
      <w:outlineLvl w:val="0"/>
    </w:pPr>
    <w:rPr>
      <w:rFonts w:cs="Arial"/>
      <w:b/>
      <w:bCs/>
      <w:smallCaps/>
      <w:color w:val="1F4E79" w:themeColor="accent1" w:themeShade="80"/>
      <w:kern w:val="36"/>
      <w:sz w:val="28"/>
      <w:szCs w:val="28"/>
      <w:lang w:eastAsia="fr-CH"/>
    </w:rPr>
  </w:style>
  <w:style w:type="paragraph" w:styleId="Titre2">
    <w:name w:val="heading 2"/>
    <w:basedOn w:val="Normal"/>
    <w:next w:val="Normal"/>
    <w:link w:val="Titre2Car"/>
    <w:uiPriority w:val="9"/>
    <w:unhideWhenUsed/>
    <w:qFormat/>
    <w:rsid w:val="008D3688"/>
    <w:pPr>
      <w:keepNext/>
      <w:keepLines/>
      <w:spacing w:after="120" w:line="360" w:lineRule="auto"/>
      <w:outlineLvl w:val="1"/>
    </w:pPr>
    <w:rPr>
      <w:rFonts w:eastAsiaTheme="majorEastAsia" w:cs="Arial"/>
      <w:b/>
      <w:bCs/>
      <w:sz w:val="28"/>
      <w:szCs w:val="28"/>
    </w:rPr>
  </w:style>
  <w:style w:type="paragraph" w:styleId="Titre3">
    <w:name w:val="heading 3"/>
    <w:basedOn w:val="Normal"/>
    <w:next w:val="Normal"/>
    <w:link w:val="Titre3Car"/>
    <w:uiPriority w:val="9"/>
    <w:unhideWhenUsed/>
    <w:qFormat/>
    <w:rsid w:val="002375B1"/>
    <w:pPr>
      <w:keepNext/>
      <w:keepLines/>
      <w:numPr>
        <w:ilvl w:val="2"/>
        <w:numId w:val="2"/>
      </w:numPr>
      <w:spacing w:after="120" w:line="360" w:lineRule="auto"/>
      <w:outlineLvl w:val="2"/>
    </w:pPr>
    <w:rPr>
      <w:rFonts w:ascii="Matura MT Script Capitals" w:eastAsiaTheme="majorEastAsia" w:hAnsi="Matura MT Script Capitals" w:cs="Arial"/>
      <w:b/>
      <w:sz w:val="28"/>
      <w:lang w:val="sq-AL"/>
    </w:rPr>
  </w:style>
  <w:style w:type="paragraph" w:styleId="Titre4">
    <w:name w:val="heading 4"/>
    <w:basedOn w:val="Normal"/>
    <w:next w:val="Normal"/>
    <w:link w:val="Titre4Car"/>
    <w:uiPriority w:val="9"/>
    <w:semiHidden/>
    <w:unhideWhenUsed/>
    <w:qFormat/>
    <w:rsid w:val="00193603"/>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193603"/>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193603"/>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193603"/>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19360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19360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D6E74"/>
    <w:rPr>
      <w:rFonts w:ascii="Times New Roman" w:eastAsia="Times New Roman" w:hAnsi="Times New Roman" w:cs="Arial"/>
      <w:b/>
      <w:bCs/>
      <w:smallCaps/>
      <w:color w:val="1F4E79" w:themeColor="accent1" w:themeShade="80"/>
      <w:kern w:val="36"/>
      <w:sz w:val="28"/>
      <w:szCs w:val="28"/>
      <w:lang w:eastAsia="fr-CH"/>
    </w:rPr>
  </w:style>
  <w:style w:type="paragraph" w:customStyle="1" w:styleId="western">
    <w:name w:val="western"/>
    <w:basedOn w:val="Normal"/>
    <w:link w:val="westernCar"/>
    <w:rsid w:val="004175DC"/>
    <w:pPr>
      <w:spacing w:before="100" w:beforeAutospacing="1" w:after="142" w:line="360" w:lineRule="auto"/>
      <w:jc w:val="both"/>
    </w:pPr>
    <w:rPr>
      <w:lang w:eastAsia="fr-CH"/>
    </w:rPr>
  </w:style>
  <w:style w:type="paragraph" w:styleId="En-tte">
    <w:name w:val="header"/>
    <w:basedOn w:val="Normal"/>
    <w:link w:val="En-tteCar"/>
    <w:uiPriority w:val="99"/>
    <w:unhideWhenUsed/>
    <w:rsid w:val="004175DC"/>
    <w:pPr>
      <w:tabs>
        <w:tab w:val="center" w:pos="4536"/>
        <w:tab w:val="right" w:pos="9072"/>
      </w:tabs>
    </w:pPr>
  </w:style>
  <w:style w:type="character" w:customStyle="1" w:styleId="En-tteCar">
    <w:name w:val="En-tête Car"/>
    <w:basedOn w:val="Policepardfaut"/>
    <w:link w:val="En-tte"/>
    <w:uiPriority w:val="99"/>
    <w:rsid w:val="004175DC"/>
  </w:style>
  <w:style w:type="paragraph" w:styleId="Pieddepage">
    <w:name w:val="footer"/>
    <w:basedOn w:val="Normal"/>
    <w:link w:val="PieddepageCar"/>
    <w:uiPriority w:val="99"/>
    <w:unhideWhenUsed/>
    <w:rsid w:val="004175DC"/>
    <w:pPr>
      <w:tabs>
        <w:tab w:val="center" w:pos="4536"/>
        <w:tab w:val="right" w:pos="9072"/>
      </w:tabs>
    </w:pPr>
  </w:style>
  <w:style w:type="character" w:customStyle="1" w:styleId="PieddepageCar">
    <w:name w:val="Pied de page Car"/>
    <w:basedOn w:val="Policepardfaut"/>
    <w:link w:val="Pieddepage"/>
    <w:uiPriority w:val="99"/>
    <w:rsid w:val="004175DC"/>
  </w:style>
  <w:style w:type="paragraph" w:styleId="NormalWeb">
    <w:name w:val="Normal (Web)"/>
    <w:basedOn w:val="Normal"/>
    <w:uiPriority w:val="99"/>
    <w:unhideWhenUsed/>
    <w:rsid w:val="004175DC"/>
    <w:pPr>
      <w:spacing w:before="100" w:beforeAutospacing="1" w:after="142" w:line="360" w:lineRule="auto"/>
      <w:jc w:val="both"/>
    </w:pPr>
    <w:rPr>
      <w:lang w:eastAsia="fr-CH"/>
    </w:rPr>
  </w:style>
  <w:style w:type="paragraph" w:styleId="Index1">
    <w:name w:val="index 1"/>
    <w:basedOn w:val="Normal"/>
    <w:next w:val="Normal"/>
    <w:autoRedefine/>
    <w:uiPriority w:val="99"/>
    <w:semiHidden/>
    <w:unhideWhenUsed/>
    <w:rsid w:val="001F2CCA"/>
    <w:pPr>
      <w:ind w:left="220" w:hanging="220"/>
    </w:pPr>
  </w:style>
  <w:style w:type="character" w:customStyle="1" w:styleId="Titre2Car">
    <w:name w:val="Titre 2 Car"/>
    <w:basedOn w:val="Policepardfaut"/>
    <w:link w:val="Titre2"/>
    <w:uiPriority w:val="9"/>
    <w:rsid w:val="008D3688"/>
    <w:rPr>
      <w:rFonts w:ascii="Times New Roman" w:eastAsiaTheme="majorEastAsia" w:hAnsi="Times New Roman" w:cs="Arial"/>
      <w:b/>
      <w:bCs/>
      <w:sz w:val="28"/>
      <w:szCs w:val="28"/>
    </w:rPr>
  </w:style>
  <w:style w:type="character" w:customStyle="1" w:styleId="Titre3Car">
    <w:name w:val="Titre 3 Car"/>
    <w:basedOn w:val="Policepardfaut"/>
    <w:link w:val="Titre3"/>
    <w:uiPriority w:val="9"/>
    <w:rsid w:val="002375B1"/>
    <w:rPr>
      <w:rFonts w:ascii="Matura MT Script Capitals" w:eastAsiaTheme="majorEastAsia" w:hAnsi="Matura MT Script Capitals" w:cs="Arial"/>
      <w:b/>
      <w:sz w:val="28"/>
      <w:szCs w:val="24"/>
      <w:lang w:val="sq-AL" w:eastAsia="fr-FR"/>
    </w:rPr>
  </w:style>
  <w:style w:type="paragraph" w:styleId="En-ttedetabledesmatires">
    <w:name w:val="TOC Heading"/>
    <w:basedOn w:val="Titre1"/>
    <w:next w:val="Normal"/>
    <w:uiPriority w:val="39"/>
    <w:unhideWhenUsed/>
    <w:qFormat/>
    <w:rsid w:val="005A1F30"/>
    <w:pPr>
      <w:keepNext/>
      <w:keepLines/>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M1">
    <w:name w:val="toc 1"/>
    <w:basedOn w:val="Normal"/>
    <w:next w:val="Normal"/>
    <w:autoRedefine/>
    <w:uiPriority w:val="39"/>
    <w:unhideWhenUsed/>
    <w:rsid w:val="002050C6"/>
    <w:pPr>
      <w:spacing w:after="100"/>
    </w:pPr>
  </w:style>
  <w:style w:type="paragraph" w:styleId="TM2">
    <w:name w:val="toc 2"/>
    <w:basedOn w:val="Normal"/>
    <w:next w:val="Normal"/>
    <w:autoRedefine/>
    <w:uiPriority w:val="39"/>
    <w:unhideWhenUsed/>
    <w:rsid w:val="002050C6"/>
    <w:pPr>
      <w:spacing w:after="100"/>
      <w:ind w:left="220"/>
    </w:pPr>
  </w:style>
  <w:style w:type="paragraph" w:styleId="TM3">
    <w:name w:val="toc 3"/>
    <w:basedOn w:val="Normal"/>
    <w:next w:val="Normal"/>
    <w:autoRedefine/>
    <w:uiPriority w:val="39"/>
    <w:unhideWhenUsed/>
    <w:rsid w:val="002050C6"/>
    <w:pPr>
      <w:spacing w:after="100"/>
      <w:ind w:left="440"/>
    </w:pPr>
  </w:style>
  <w:style w:type="character" w:styleId="Lienhypertexte">
    <w:name w:val="Hyperlink"/>
    <w:basedOn w:val="Policepardfaut"/>
    <w:uiPriority w:val="99"/>
    <w:unhideWhenUsed/>
    <w:rsid w:val="005A1F30"/>
    <w:rPr>
      <w:color w:val="0563C1" w:themeColor="hyperlink"/>
      <w:u w:val="single"/>
    </w:rPr>
  </w:style>
  <w:style w:type="character" w:styleId="Titredulivre">
    <w:name w:val="Book Title"/>
    <w:basedOn w:val="Policepardfaut"/>
    <w:uiPriority w:val="33"/>
    <w:qFormat/>
    <w:rsid w:val="00B977EA"/>
    <w:rPr>
      <w:rFonts w:ascii="Arial" w:hAnsi="Arial"/>
      <w:b/>
      <w:bCs/>
      <w:i w:val="0"/>
      <w:iCs/>
      <w:color w:val="auto"/>
      <w:spacing w:val="5"/>
      <w:sz w:val="32"/>
      <w:bdr w:val="none" w:sz="0" w:space="0" w:color="auto"/>
    </w:rPr>
  </w:style>
  <w:style w:type="table" w:styleId="Grilledutableau">
    <w:name w:val="Table Grid"/>
    <w:basedOn w:val="TableauNormal"/>
    <w:uiPriority w:val="39"/>
    <w:rsid w:val="009703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sdetexte">
    <w:name w:val="Body Text"/>
    <w:basedOn w:val="Normal"/>
    <w:link w:val="CorpsdetexteCar"/>
    <w:uiPriority w:val="99"/>
    <w:unhideWhenUsed/>
    <w:rsid w:val="001854DC"/>
    <w:pPr>
      <w:spacing w:after="120" w:line="360" w:lineRule="auto"/>
      <w:jc w:val="both"/>
    </w:pPr>
  </w:style>
  <w:style w:type="character" w:customStyle="1" w:styleId="CorpsdetexteCar">
    <w:name w:val="Corps de texte Car"/>
    <w:basedOn w:val="Policepardfaut"/>
    <w:link w:val="Corpsdetexte"/>
    <w:uiPriority w:val="99"/>
    <w:rsid w:val="001854DC"/>
    <w:rPr>
      <w:rFonts w:ascii="Times New Roman" w:hAnsi="Times New Roman"/>
      <w:sz w:val="24"/>
    </w:rPr>
  </w:style>
  <w:style w:type="paragraph" w:customStyle="1" w:styleId="VRAINORMAL">
    <w:name w:val="VRAI NORMAL"/>
    <w:basedOn w:val="Corpsdetexte"/>
    <w:qFormat/>
    <w:rsid w:val="00BB216C"/>
    <w:pPr>
      <w:ind w:firstLine="708"/>
    </w:pPr>
  </w:style>
  <w:style w:type="paragraph" w:styleId="Titre">
    <w:name w:val="Title"/>
    <w:basedOn w:val="Normal"/>
    <w:next w:val="Normal"/>
    <w:link w:val="TitreCar"/>
    <w:uiPriority w:val="10"/>
    <w:qFormat/>
    <w:rsid w:val="001D6E74"/>
    <w:pPr>
      <w:spacing w:after="120" w:line="360" w:lineRule="auto"/>
      <w:contextualSpacing/>
      <w:jc w:val="center"/>
    </w:pPr>
    <w:rPr>
      <w:rFonts w:eastAsiaTheme="majorEastAsia" w:cstheme="majorBidi"/>
      <w:b/>
      <w:bCs/>
      <w:smallCaps/>
      <w:kern w:val="36"/>
      <w:sz w:val="40"/>
      <w:szCs w:val="40"/>
    </w:rPr>
  </w:style>
  <w:style w:type="character" w:customStyle="1" w:styleId="Titre4Car">
    <w:name w:val="Titre 4 Car"/>
    <w:basedOn w:val="Policepardfaut"/>
    <w:link w:val="Titre4"/>
    <w:uiPriority w:val="9"/>
    <w:semiHidden/>
    <w:rsid w:val="00193603"/>
    <w:rPr>
      <w:rFonts w:asciiTheme="majorHAnsi" w:eastAsiaTheme="majorEastAsia" w:hAnsiTheme="majorHAnsi" w:cstheme="majorBidi"/>
      <w:i/>
      <w:iCs/>
      <w:color w:val="2E74B5" w:themeColor="accent1" w:themeShade="BF"/>
      <w:sz w:val="24"/>
      <w:szCs w:val="24"/>
      <w:lang w:eastAsia="fr-FR"/>
    </w:rPr>
  </w:style>
  <w:style w:type="character" w:customStyle="1" w:styleId="Titre5Car">
    <w:name w:val="Titre 5 Car"/>
    <w:basedOn w:val="Policepardfaut"/>
    <w:link w:val="Titre5"/>
    <w:uiPriority w:val="9"/>
    <w:semiHidden/>
    <w:rsid w:val="00193603"/>
    <w:rPr>
      <w:rFonts w:asciiTheme="majorHAnsi" w:eastAsiaTheme="majorEastAsia" w:hAnsiTheme="majorHAnsi" w:cstheme="majorBidi"/>
      <w:color w:val="2E74B5" w:themeColor="accent1" w:themeShade="BF"/>
      <w:sz w:val="24"/>
      <w:szCs w:val="24"/>
      <w:lang w:eastAsia="fr-FR"/>
    </w:rPr>
  </w:style>
  <w:style w:type="character" w:customStyle="1" w:styleId="Titre6Car">
    <w:name w:val="Titre 6 Car"/>
    <w:basedOn w:val="Policepardfaut"/>
    <w:link w:val="Titre6"/>
    <w:uiPriority w:val="9"/>
    <w:semiHidden/>
    <w:rsid w:val="00193603"/>
    <w:rPr>
      <w:rFonts w:asciiTheme="majorHAnsi" w:eastAsiaTheme="majorEastAsia" w:hAnsiTheme="majorHAnsi" w:cstheme="majorBidi"/>
      <w:color w:val="1F4D78" w:themeColor="accent1" w:themeShade="7F"/>
      <w:sz w:val="24"/>
      <w:szCs w:val="24"/>
      <w:lang w:eastAsia="fr-FR"/>
    </w:rPr>
  </w:style>
  <w:style w:type="character" w:customStyle="1" w:styleId="Titre7Car">
    <w:name w:val="Titre 7 Car"/>
    <w:basedOn w:val="Policepardfaut"/>
    <w:link w:val="Titre7"/>
    <w:uiPriority w:val="9"/>
    <w:semiHidden/>
    <w:rsid w:val="00193603"/>
    <w:rPr>
      <w:rFonts w:asciiTheme="majorHAnsi" w:eastAsiaTheme="majorEastAsia" w:hAnsiTheme="majorHAnsi" w:cstheme="majorBidi"/>
      <w:i/>
      <w:iCs/>
      <w:color w:val="1F4D78" w:themeColor="accent1" w:themeShade="7F"/>
      <w:sz w:val="24"/>
      <w:szCs w:val="24"/>
      <w:lang w:eastAsia="fr-FR"/>
    </w:rPr>
  </w:style>
  <w:style w:type="character" w:customStyle="1" w:styleId="Titre8Car">
    <w:name w:val="Titre 8 Car"/>
    <w:basedOn w:val="Policepardfaut"/>
    <w:link w:val="Titre8"/>
    <w:uiPriority w:val="9"/>
    <w:semiHidden/>
    <w:rsid w:val="00193603"/>
    <w:rPr>
      <w:rFonts w:asciiTheme="majorHAnsi" w:eastAsiaTheme="majorEastAsia" w:hAnsiTheme="majorHAnsi" w:cstheme="majorBidi"/>
      <w:color w:val="272727" w:themeColor="text1" w:themeTint="D8"/>
      <w:sz w:val="21"/>
      <w:szCs w:val="21"/>
      <w:lang w:eastAsia="fr-FR"/>
    </w:rPr>
  </w:style>
  <w:style w:type="character" w:customStyle="1" w:styleId="Titre9Car">
    <w:name w:val="Titre 9 Car"/>
    <w:basedOn w:val="Policepardfaut"/>
    <w:link w:val="Titre9"/>
    <w:uiPriority w:val="9"/>
    <w:semiHidden/>
    <w:rsid w:val="00193603"/>
    <w:rPr>
      <w:rFonts w:asciiTheme="majorHAnsi" w:eastAsiaTheme="majorEastAsia" w:hAnsiTheme="majorHAnsi" w:cstheme="majorBidi"/>
      <w:i/>
      <w:iCs/>
      <w:color w:val="272727" w:themeColor="text1" w:themeTint="D8"/>
      <w:sz w:val="21"/>
      <w:szCs w:val="21"/>
      <w:lang w:eastAsia="fr-FR"/>
    </w:rPr>
  </w:style>
  <w:style w:type="character" w:customStyle="1" w:styleId="TitreCar">
    <w:name w:val="Titre Car"/>
    <w:basedOn w:val="Policepardfaut"/>
    <w:link w:val="Titre"/>
    <w:uiPriority w:val="10"/>
    <w:rsid w:val="001D6E74"/>
    <w:rPr>
      <w:rFonts w:ascii="Times New Roman" w:eastAsiaTheme="majorEastAsia" w:hAnsi="Times New Roman" w:cstheme="majorBidi"/>
      <w:b/>
      <w:bCs/>
      <w:smallCaps/>
      <w:kern w:val="36"/>
      <w:sz w:val="40"/>
      <w:szCs w:val="40"/>
    </w:rPr>
  </w:style>
  <w:style w:type="paragraph" w:styleId="TM4">
    <w:name w:val="toc 4"/>
    <w:basedOn w:val="Normal"/>
    <w:next w:val="Normal"/>
    <w:autoRedefine/>
    <w:uiPriority w:val="39"/>
    <w:unhideWhenUsed/>
    <w:rsid w:val="004556F7"/>
    <w:pPr>
      <w:ind w:left="660"/>
    </w:pPr>
  </w:style>
  <w:style w:type="paragraph" w:styleId="TM5">
    <w:name w:val="toc 5"/>
    <w:basedOn w:val="Normal"/>
    <w:next w:val="Normal"/>
    <w:autoRedefine/>
    <w:uiPriority w:val="39"/>
    <w:unhideWhenUsed/>
    <w:rsid w:val="004556F7"/>
    <w:pPr>
      <w:ind w:left="880"/>
    </w:pPr>
  </w:style>
  <w:style w:type="paragraph" w:styleId="TM6">
    <w:name w:val="toc 6"/>
    <w:basedOn w:val="Normal"/>
    <w:next w:val="Normal"/>
    <w:autoRedefine/>
    <w:uiPriority w:val="39"/>
    <w:unhideWhenUsed/>
    <w:rsid w:val="004556F7"/>
    <w:pPr>
      <w:ind w:left="1100"/>
    </w:pPr>
  </w:style>
  <w:style w:type="paragraph" w:styleId="TM7">
    <w:name w:val="toc 7"/>
    <w:basedOn w:val="Normal"/>
    <w:next w:val="Normal"/>
    <w:autoRedefine/>
    <w:uiPriority w:val="39"/>
    <w:unhideWhenUsed/>
    <w:rsid w:val="004556F7"/>
    <w:pPr>
      <w:ind w:left="1320"/>
    </w:pPr>
  </w:style>
  <w:style w:type="paragraph" w:styleId="TM8">
    <w:name w:val="toc 8"/>
    <w:basedOn w:val="Normal"/>
    <w:next w:val="Normal"/>
    <w:autoRedefine/>
    <w:uiPriority w:val="39"/>
    <w:unhideWhenUsed/>
    <w:rsid w:val="004556F7"/>
    <w:pPr>
      <w:ind w:left="1540"/>
    </w:pPr>
  </w:style>
  <w:style w:type="paragraph" w:styleId="TM9">
    <w:name w:val="toc 9"/>
    <w:basedOn w:val="Normal"/>
    <w:next w:val="Normal"/>
    <w:autoRedefine/>
    <w:uiPriority w:val="39"/>
    <w:unhideWhenUsed/>
    <w:rsid w:val="004556F7"/>
    <w:pPr>
      <w:ind w:left="1760"/>
    </w:pPr>
  </w:style>
  <w:style w:type="character" w:customStyle="1" w:styleId="apple-tab-span">
    <w:name w:val="apple-tab-span"/>
    <w:basedOn w:val="Policepardfaut"/>
    <w:rsid w:val="0027189F"/>
  </w:style>
  <w:style w:type="paragraph" w:styleId="Lgende">
    <w:name w:val="caption"/>
    <w:basedOn w:val="Normal"/>
    <w:next w:val="Normal"/>
    <w:uiPriority w:val="35"/>
    <w:unhideWhenUsed/>
    <w:qFormat/>
    <w:rsid w:val="00171D97"/>
    <w:pPr>
      <w:spacing w:after="200"/>
    </w:pPr>
    <w:rPr>
      <w:i/>
      <w:iCs/>
      <w:color w:val="44546A" w:themeColor="text2"/>
      <w:sz w:val="18"/>
      <w:szCs w:val="18"/>
    </w:rPr>
  </w:style>
  <w:style w:type="paragraph" w:styleId="Tabledesillustrations">
    <w:name w:val="table of figures"/>
    <w:basedOn w:val="Normal"/>
    <w:next w:val="Normal"/>
    <w:uiPriority w:val="99"/>
    <w:unhideWhenUsed/>
    <w:rsid w:val="00171D97"/>
  </w:style>
  <w:style w:type="paragraph" w:styleId="Sansinterligne">
    <w:name w:val="No Spacing"/>
    <w:uiPriority w:val="1"/>
    <w:qFormat/>
    <w:rsid w:val="00D23490"/>
    <w:pPr>
      <w:spacing w:after="0" w:line="240" w:lineRule="auto"/>
    </w:pPr>
  </w:style>
  <w:style w:type="character" w:styleId="Textedelespacerserv">
    <w:name w:val="Placeholder Text"/>
    <w:basedOn w:val="Policepardfaut"/>
    <w:uiPriority w:val="99"/>
    <w:semiHidden/>
    <w:rsid w:val="00CC0991"/>
    <w:rPr>
      <w:color w:val="808080"/>
    </w:rPr>
  </w:style>
  <w:style w:type="paragraph" w:styleId="Paragraphedeliste">
    <w:name w:val="List Paragraph"/>
    <w:basedOn w:val="Normal"/>
    <w:uiPriority w:val="34"/>
    <w:qFormat/>
    <w:rsid w:val="001946DB"/>
    <w:pPr>
      <w:ind w:left="720"/>
      <w:contextualSpacing/>
    </w:pPr>
  </w:style>
  <w:style w:type="character" w:styleId="Lienhypertextesuivivisit">
    <w:name w:val="FollowedHyperlink"/>
    <w:basedOn w:val="Policepardfaut"/>
    <w:uiPriority w:val="99"/>
    <w:semiHidden/>
    <w:unhideWhenUsed/>
    <w:rsid w:val="00D54B61"/>
    <w:rPr>
      <w:color w:val="954F72" w:themeColor="followedHyperlink"/>
      <w:u w:val="single"/>
    </w:rPr>
  </w:style>
  <w:style w:type="paragraph" w:customStyle="1" w:styleId="WARNING">
    <w:name w:val="WARNING"/>
    <w:basedOn w:val="NormalWeb"/>
    <w:qFormat/>
    <w:rsid w:val="00D54B61"/>
    <w:pPr>
      <w:pBdr>
        <w:left w:val="single" w:sz="24" w:space="4" w:color="5B9BD5" w:themeColor="accent1"/>
      </w:pBdr>
      <w:shd w:val="pct15" w:color="auto" w:fill="auto"/>
      <w:spacing w:before="0" w:beforeAutospacing="0" w:after="0"/>
    </w:pPr>
    <w:rPr>
      <w:b/>
      <w:bCs/>
      <w:color w:val="000000"/>
    </w:rPr>
  </w:style>
  <w:style w:type="paragraph" w:styleId="Notedebasdepage">
    <w:name w:val="footnote text"/>
    <w:basedOn w:val="Normal"/>
    <w:link w:val="NotedebasdepageCar"/>
    <w:uiPriority w:val="99"/>
    <w:semiHidden/>
    <w:unhideWhenUsed/>
    <w:rsid w:val="00DF48EE"/>
    <w:rPr>
      <w:sz w:val="20"/>
      <w:szCs w:val="20"/>
    </w:rPr>
  </w:style>
  <w:style w:type="character" w:customStyle="1" w:styleId="NotedebasdepageCar">
    <w:name w:val="Note de bas de page Car"/>
    <w:basedOn w:val="Policepardfaut"/>
    <w:link w:val="Notedebasdepage"/>
    <w:uiPriority w:val="99"/>
    <w:semiHidden/>
    <w:rsid w:val="00DF48EE"/>
    <w:rPr>
      <w:rFonts w:ascii="Times New Roman" w:eastAsia="Times New Roman" w:hAnsi="Times New Roman" w:cs="Times New Roman"/>
      <w:sz w:val="20"/>
      <w:szCs w:val="20"/>
      <w:lang w:eastAsia="fr-FR"/>
    </w:rPr>
  </w:style>
  <w:style w:type="character" w:styleId="Appelnotedebasdep">
    <w:name w:val="footnote reference"/>
    <w:basedOn w:val="Policepardfaut"/>
    <w:uiPriority w:val="99"/>
    <w:semiHidden/>
    <w:unhideWhenUsed/>
    <w:rsid w:val="00DF48EE"/>
    <w:rPr>
      <w:vertAlign w:val="superscript"/>
    </w:rPr>
  </w:style>
  <w:style w:type="character" w:styleId="Appeldenotedefin">
    <w:name w:val="endnote reference"/>
    <w:basedOn w:val="Policepardfaut"/>
    <w:uiPriority w:val="99"/>
    <w:semiHidden/>
    <w:unhideWhenUsed/>
    <w:rsid w:val="00A91645"/>
    <w:rPr>
      <w:vertAlign w:val="superscript"/>
    </w:rPr>
  </w:style>
  <w:style w:type="paragraph" w:customStyle="1" w:styleId="Bibliographie1">
    <w:name w:val="Bibliographie1"/>
    <w:basedOn w:val="Normal"/>
    <w:link w:val="BibliographyCar"/>
    <w:rsid w:val="00C91C8B"/>
    <w:pPr>
      <w:spacing w:after="240"/>
    </w:pPr>
    <w:rPr>
      <w:lang w:val="fr-FR"/>
    </w:rPr>
  </w:style>
  <w:style w:type="character" w:customStyle="1" w:styleId="westernCar">
    <w:name w:val="western Car"/>
    <w:basedOn w:val="Policepardfaut"/>
    <w:link w:val="western"/>
    <w:rsid w:val="00C91C8B"/>
    <w:rPr>
      <w:rFonts w:ascii="Times New Roman" w:eastAsia="Times New Roman" w:hAnsi="Times New Roman" w:cs="Times New Roman"/>
      <w:sz w:val="24"/>
      <w:szCs w:val="24"/>
      <w:lang w:eastAsia="fr-CH"/>
    </w:rPr>
  </w:style>
  <w:style w:type="character" w:customStyle="1" w:styleId="BibliographyCar">
    <w:name w:val="Bibliography Car"/>
    <w:basedOn w:val="westernCar"/>
    <w:link w:val="Bibliographie1"/>
    <w:rsid w:val="00C91C8B"/>
    <w:rPr>
      <w:rFonts w:ascii="Times New Roman" w:eastAsia="Times New Roman" w:hAnsi="Times New Roman" w:cs="Times New Roman"/>
      <w:sz w:val="24"/>
      <w:szCs w:val="24"/>
      <w:lang w:val="fr-FR" w:eastAsia="fr-FR"/>
    </w:rPr>
  </w:style>
  <w:style w:type="paragraph" w:styleId="PrformatHTML">
    <w:name w:val="HTML Preformatted"/>
    <w:basedOn w:val="Normal"/>
    <w:link w:val="PrformatHTMLCar"/>
    <w:uiPriority w:val="99"/>
    <w:semiHidden/>
    <w:unhideWhenUsed/>
    <w:rsid w:val="00FC27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semiHidden/>
    <w:rsid w:val="00FC27BA"/>
    <w:rPr>
      <w:rFonts w:ascii="Courier New" w:eastAsia="Times New Roman" w:hAnsi="Courier New" w:cs="Courier New"/>
      <w:sz w:val="20"/>
      <w:szCs w:val="20"/>
      <w:lang w:eastAsia="fr-FR"/>
    </w:rPr>
  </w:style>
  <w:style w:type="paragraph" w:customStyle="1" w:styleId="LISTING">
    <w:name w:val="LISTING"/>
    <w:basedOn w:val="VRAINORMAL"/>
    <w:qFormat/>
    <w:rsid w:val="000246F6"/>
    <w:pPr>
      <w:pBdr>
        <w:top w:val="single" w:sz="4" w:space="1" w:color="auto"/>
        <w:left w:val="single" w:sz="4" w:space="4" w:color="auto"/>
        <w:bottom w:val="single" w:sz="4" w:space="1" w:color="auto"/>
        <w:right w:val="single" w:sz="4" w:space="4" w:color="auto"/>
      </w:pBdr>
      <w:shd w:val="pct15" w:color="auto" w:fill="auto"/>
      <w:spacing w:line="240" w:lineRule="auto"/>
      <w:ind w:firstLine="0"/>
      <w:jc w:val="left"/>
    </w:pPr>
  </w:style>
  <w:style w:type="character" w:styleId="Mentionnonrsolue">
    <w:name w:val="Unresolved Mention"/>
    <w:basedOn w:val="Policepardfaut"/>
    <w:uiPriority w:val="99"/>
    <w:rsid w:val="00B02B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749259">
      <w:bodyDiv w:val="1"/>
      <w:marLeft w:val="0"/>
      <w:marRight w:val="0"/>
      <w:marTop w:val="0"/>
      <w:marBottom w:val="0"/>
      <w:divBdr>
        <w:top w:val="none" w:sz="0" w:space="0" w:color="auto"/>
        <w:left w:val="none" w:sz="0" w:space="0" w:color="auto"/>
        <w:bottom w:val="none" w:sz="0" w:space="0" w:color="auto"/>
        <w:right w:val="none" w:sz="0" w:space="0" w:color="auto"/>
      </w:divBdr>
    </w:div>
    <w:div w:id="217514502">
      <w:bodyDiv w:val="1"/>
      <w:marLeft w:val="0"/>
      <w:marRight w:val="0"/>
      <w:marTop w:val="0"/>
      <w:marBottom w:val="0"/>
      <w:divBdr>
        <w:top w:val="none" w:sz="0" w:space="0" w:color="auto"/>
        <w:left w:val="none" w:sz="0" w:space="0" w:color="auto"/>
        <w:bottom w:val="none" w:sz="0" w:space="0" w:color="auto"/>
        <w:right w:val="none" w:sz="0" w:space="0" w:color="auto"/>
      </w:divBdr>
      <w:divsChild>
        <w:div w:id="665716810">
          <w:marLeft w:val="0"/>
          <w:marRight w:val="0"/>
          <w:marTop w:val="0"/>
          <w:marBottom w:val="0"/>
          <w:divBdr>
            <w:top w:val="none" w:sz="0" w:space="0" w:color="auto"/>
            <w:left w:val="none" w:sz="0" w:space="0" w:color="auto"/>
            <w:bottom w:val="none" w:sz="0" w:space="0" w:color="auto"/>
            <w:right w:val="none" w:sz="0" w:space="0" w:color="auto"/>
          </w:divBdr>
          <w:divsChild>
            <w:div w:id="613172974">
              <w:marLeft w:val="0"/>
              <w:marRight w:val="0"/>
              <w:marTop w:val="0"/>
              <w:marBottom w:val="0"/>
              <w:divBdr>
                <w:top w:val="none" w:sz="0" w:space="0" w:color="auto"/>
                <w:left w:val="none" w:sz="0" w:space="0" w:color="auto"/>
                <w:bottom w:val="none" w:sz="0" w:space="0" w:color="auto"/>
                <w:right w:val="none" w:sz="0" w:space="0" w:color="auto"/>
              </w:divBdr>
              <w:divsChild>
                <w:div w:id="186223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186647">
      <w:bodyDiv w:val="1"/>
      <w:marLeft w:val="0"/>
      <w:marRight w:val="0"/>
      <w:marTop w:val="0"/>
      <w:marBottom w:val="0"/>
      <w:divBdr>
        <w:top w:val="none" w:sz="0" w:space="0" w:color="auto"/>
        <w:left w:val="none" w:sz="0" w:space="0" w:color="auto"/>
        <w:bottom w:val="none" w:sz="0" w:space="0" w:color="auto"/>
        <w:right w:val="none" w:sz="0" w:space="0" w:color="auto"/>
      </w:divBdr>
    </w:div>
    <w:div w:id="260577866">
      <w:bodyDiv w:val="1"/>
      <w:marLeft w:val="0"/>
      <w:marRight w:val="0"/>
      <w:marTop w:val="0"/>
      <w:marBottom w:val="0"/>
      <w:divBdr>
        <w:top w:val="none" w:sz="0" w:space="0" w:color="auto"/>
        <w:left w:val="none" w:sz="0" w:space="0" w:color="auto"/>
        <w:bottom w:val="none" w:sz="0" w:space="0" w:color="auto"/>
        <w:right w:val="none" w:sz="0" w:space="0" w:color="auto"/>
      </w:divBdr>
      <w:divsChild>
        <w:div w:id="131800230">
          <w:marLeft w:val="0"/>
          <w:marRight w:val="0"/>
          <w:marTop w:val="0"/>
          <w:marBottom w:val="0"/>
          <w:divBdr>
            <w:top w:val="none" w:sz="0" w:space="0" w:color="auto"/>
            <w:left w:val="none" w:sz="0" w:space="0" w:color="auto"/>
            <w:bottom w:val="none" w:sz="0" w:space="0" w:color="auto"/>
            <w:right w:val="none" w:sz="0" w:space="0" w:color="auto"/>
          </w:divBdr>
        </w:div>
        <w:div w:id="1815101799">
          <w:marLeft w:val="0"/>
          <w:marRight w:val="0"/>
          <w:marTop w:val="0"/>
          <w:marBottom w:val="0"/>
          <w:divBdr>
            <w:top w:val="none" w:sz="0" w:space="0" w:color="auto"/>
            <w:left w:val="none" w:sz="0" w:space="0" w:color="auto"/>
            <w:bottom w:val="none" w:sz="0" w:space="0" w:color="auto"/>
            <w:right w:val="none" w:sz="0" w:space="0" w:color="auto"/>
          </w:divBdr>
        </w:div>
      </w:divsChild>
    </w:div>
    <w:div w:id="361590996">
      <w:bodyDiv w:val="1"/>
      <w:marLeft w:val="0"/>
      <w:marRight w:val="0"/>
      <w:marTop w:val="0"/>
      <w:marBottom w:val="0"/>
      <w:divBdr>
        <w:top w:val="none" w:sz="0" w:space="0" w:color="auto"/>
        <w:left w:val="none" w:sz="0" w:space="0" w:color="auto"/>
        <w:bottom w:val="none" w:sz="0" w:space="0" w:color="auto"/>
        <w:right w:val="none" w:sz="0" w:space="0" w:color="auto"/>
      </w:divBdr>
    </w:div>
    <w:div w:id="372464002">
      <w:bodyDiv w:val="1"/>
      <w:marLeft w:val="0"/>
      <w:marRight w:val="0"/>
      <w:marTop w:val="0"/>
      <w:marBottom w:val="0"/>
      <w:divBdr>
        <w:top w:val="none" w:sz="0" w:space="0" w:color="auto"/>
        <w:left w:val="none" w:sz="0" w:space="0" w:color="auto"/>
        <w:bottom w:val="none" w:sz="0" w:space="0" w:color="auto"/>
        <w:right w:val="none" w:sz="0" w:space="0" w:color="auto"/>
      </w:divBdr>
    </w:div>
    <w:div w:id="417752850">
      <w:bodyDiv w:val="1"/>
      <w:marLeft w:val="0"/>
      <w:marRight w:val="0"/>
      <w:marTop w:val="0"/>
      <w:marBottom w:val="0"/>
      <w:divBdr>
        <w:top w:val="none" w:sz="0" w:space="0" w:color="auto"/>
        <w:left w:val="none" w:sz="0" w:space="0" w:color="auto"/>
        <w:bottom w:val="none" w:sz="0" w:space="0" w:color="auto"/>
        <w:right w:val="none" w:sz="0" w:space="0" w:color="auto"/>
      </w:divBdr>
    </w:div>
    <w:div w:id="437986650">
      <w:bodyDiv w:val="1"/>
      <w:marLeft w:val="0"/>
      <w:marRight w:val="0"/>
      <w:marTop w:val="0"/>
      <w:marBottom w:val="0"/>
      <w:divBdr>
        <w:top w:val="none" w:sz="0" w:space="0" w:color="auto"/>
        <w:left w:val="none" w:sz="0" w:space="0" w:color="auto"/>
        <w:bottom w:val="none" w:sz="0" w:space="0" w:color="auto"/>
        <w:right w:val="none" w:sz="0" w:space="0" w:color="auto"/>
      </w:divBdr>
    </w:div>
    <w:div w:id="522354685">
      <w:bodyDiv w:val="1"/>
      <w:marLeft w:val="0"/>
      <w:marRight w:val="0"/>
      <w:marTop w:val="0"/>
      <w:marBottom w:val="0"/>
      <w:divBdr>
        <w:top w:val="none" w:sz="0" w:space="0" w:color="auto"/>
        <w:left w:val="none" w:sz="0" w:space="0" w:color="auto"/>
        <w:bottom w:val="none" w:sz="0" w:space="0" w:color="auto"/>
        <w:right w:val="none" w:sz="0" w:space="0" w:color="auto"/>
      </w:divBdr>
    </w:div>
    <w:div w:id="564535330">
      <w:bodyDiv w:val="1"/>
      <w:marLeft w:val="0"/>
      <w:marRight w:val="0"/>
      <w:marTop w:val="0"/>
      <w:marBottom w:val="0"/>
      <w:divBdr>
        <w:top w:val="none" w:sz="0" w:space="0" w:color="auto"/>
        <w:left w:val="none" w:sz="0" w:space="0" w:color="auto"/>
        <w:bottom w:val="none" w:sz="0" w:space="0" w:color="auto"/>
        <w:right w:val="none" w:sz="0" w:space="0" w:color="auto"/>
      </w:divBdr>
      <w:divsChild>
        <w:div w:id="1557280753">
          <w:marLeft w:val="0"/>
          <w:marRight w:val="0"/>
          <w:marTop w:val="0"/>
          <w:marBottom w:val="0"/>
          <w:divBdr>
            <w:top w:val="none" w:sz="0" w:space="0" w:color="auto"/>
            <w:left w:val="none" w:sz="0" w:space="0" w:color="auto"/>
            <w:bottom w:val="none" w:sz="0" w:space="0" w:color="auto"/>
            <w:right w:val="none" w:sz="0" w:space="0" w:color="auto"/>
          </w:divBdr>
        </w:div>
        <w:div w:id="1987078142">
          <w:marLeft w:val="0"/>
          <w:marRight w:val="0"/>
          <w:marTop w:val="0"/>
          <w:marBottom w:val="0"/>
          <w:divBdr>
            <w:top w:val="none" w:sz="0" w:space="0" w:color="auto"/>
            <w:left w:val="none" w:sz="0" w:space="0" w:color="auto"/>
            <w:bottom w:val="none" w:sz="0" w:space="0" w:color="auto"/>
            <w:right w:val="none" w:sz="0" w:space="0" w:color="auto"/>
          </w:divBdr>
        </w:div>
      </w:divsChild>
    </w:div>
    <w:div w:id="571309713">
      <w:bodyDiv w:val="1"/>
      <w:marLeft w:val="0"/>
      <w:marRight w:val="0"/>
      <w:marTop w:val="0"/>
      <w:marBottom w:val="0"/>
      <w:divBdr>
        <w:top w:val="none" w:sz="0" w:space="0" w:color="auto"/>
        <w:left w:val="none" w:sz="0" w:space="0" w:color="auto"/>
        <w:bottom w:val="none" w:sz="0" w:space="0" w:color="auto"/>
        <w:right w:val="none" w:sz="0" w:space="0" w:color="auto"/>
      </w:divBdr>
    </w:div>
    <w:div w:id="601960217">
      <w:bodyDiv w:val="1"/>
      <w:marLeft w:val="0"/>
      <w:marRight w:val="0"/>
      <w:marTop w:val="0"/>
      <w:marBottom w:val="0"/>
      <w:divBdr>
        <w:top w:val="none" w:sz="0" w:space="0" w:color="auto"/>
        <w:left w:val="none" w:sz="0" w:space="0" w:color="auto"/>
        <w:bottom w:val="none" w:sz="0" w:space="0" w:color="auto"/>
        <w:right w:val="none" w:sz="0" w:space="0" w:color="auto"/>
      </w:divBdr>
      <w:divsChild>
        <w:div w:id="396981473">
          <w:marLeft w:val="0"/>
          <w:marRight w:val="0"/>
          <w:marTop w:val="0"/>
          <w:marBottom w:val="0"/>
          <w:divBdr>
            <w:top w:val="none" w:sz="0" w:space="0" w:color="auto"/>
            <w:left w:val="none" w:sz="0" w:space="0" w:color="auto"/>
            <w:bottom w:val="none" w:sz="0" w:space="0" w:color="auto"/>
            <w:right w:val="none" w:sz="0" w:space="0" w:color="auto"/>
          </w:divBdr>
        </w:div>
      </w:divsChild>
    </w:div>
    <w:div w:id="605768193">
      <w:bodyDiv w:val="1"/>
      <w:marLeft w:val="0"/>
      <w:marRight w:val="0"/>
      <w:marTop w:val="0"/>
      <w:marBottom w:val="0"/>
      <w:divBdr>
        <w:top w:val="none" w:sz="0" w:space="0" w:color="auto"/>
        <w:left w:val="none" w:sz="0" w:space="0" w:color="auto"/>
        <w:bottom w:val="none" w:sz="0" w:space="0" w:color="auto"/>
        <w:right w:val="none" w:sz="0" w:space="0" w:color="auto"/>
      </w:divBdr>
    </w:div>
    <w:div w:id="633097381">
      <w:bodyDiv w:val="1"/>
      <w:marLeft w:val="0"/>
      <w:marRight w:val="0"/>
      <w:marTop w:val="0"/>
      <w:marBottom w:val="0"/>
      <w:divBdr>
        <w:top w:val="none" w:sz="0" w:space="0" w:color="auto"/>
        <w:left w:val="none" w:sz="0" w:space="0" w:color="auto"/>
        <w:bottom w:val="none" w:sz="0" w:space="0" w:color="auto"/>
        <w:right w:val="none" w:sz="0" w:space="0" w:color="auto"/>
      </w:divBdr>
      <w:divsChild>
        <w:div w:id="672604971">
          <w:marLeft w:val="0"/>
          <w:marRight w:val="0"/>
          <w:marTop w:val="0"/>
          <w:marBottom w:val="0"/>
          <w:divBdr>
            <w:top w:val="none" w:sz="0" w:space="0" w:color="auto"/>
            <w:left w:val="none" w:sz="0" w:space="0" w:color="auto"/>
            <w:bottom w:val="none" w:sz="0" w:space="0" w:color="auto"/>
            <w:right w:val="none" w:sz="0" w:space="0" w:color="auto"/>
          </w:divBdr>
        </w:div>
        <w:div w:id="1862281140">
          <w:marLeft w:val="0"/>
          <w:marRight w:val="0"/>
          <w:marTop w:val="0"/>
          <w:marBottom w:val="0"/>
          <w:divBdr>
            <w:top w:val="none" w:sz="0" w:space="0" w:color="auto"/>
            <w:left w:val="none" w:sz="0" w:space="0" w:color="auto"/>
            <w:bottom w:val="none" w:sz="0" w:space="0" w:color="auto"/>
            <w:right w:val="none" w:sz="0" w:space="0" w:color="auto"/>
          </w:divBdr>
        </w:div>
      </w:divsChild>
    </w:div>
    <w:div w:id="644700013">
      <w:bodyDiv w:val="1"/>
      <w:marLeft w:val="0"/>
      <w:marRight w:val="0"/>
      <w:marTop w:val="0"/>
      <w:marBottom w:val="0"/>
      <w:divBdr>
        <w:top w:val="none" w:sz="0" w:space="0" w:color="auto"/>
        <w:left w:val="none" w:sz="0" w:space="0" w:color="auto"/>
        <w:bottom w:val="none" w:sz="0" w:space="0" w:color="auto"/>
        <w:right w:val="none" w:sz="0" w:space="0" w:color="auto"/>
      </w:divBdr>
    </w:div>
    <w:div w:id="655189009">
      <w:bodyDiv w:val="1"/>
      <w:marLeft w:val="0"/>
      <w:marRight w:val="0"/>
      <w:marTop w:val="0"/>
      <w:marBottom w:val="0"/>
      <w:divBdr>
        <w:top w:val="none" w:sz="0" w:space="0" w:color="auto"/>
        <w:left w:val="none" w:sz="0" w:space="0" w:color="auto"/>
        <w:bottom w:val="none" w:sz="0" w:space="0" w:color="auto"/>
        <w:right w:val="none" w:sz="0" w:space="0" w:color="auto"/>
      </w:divBdr>
    </w:div>
    <w:div w:id="668218384">
      <w:bodyDiv w:val="1"/>
      <w:marLeft w:val="0"/>
      <w:marRight w:val="0"/>
      <w:marTop w:val="0"/>
      <w:marBottom w:val="0"/>
      <w:divBdr>
        <w:top w:val="none" w:sz="0" w:space="0" w:color="auto"/>
        <w:left w:val="none" w:sz="0" w:space="0" w:color="auto"/>
        <w:bottom w:val="none" w:sz="0" w:space="0" w:color="auto"/>
        <w:right w:val="none" w:sz="0" w:space="0" w:color="auto"/>
      </w:divBdr>
    </w:div>
    <w:div w:id="677465475">
      <w:bodyDiv w:val="1"/>
      <w:marLeft w:val="0"/>
      <w:marRight w:val="0"/>
      <w:marTop w:val="0"/>
      <w:marBottom w:val="0"/>
      <w:divBdr>
        <w:top w:val="none" w:sz="0" w:space="0" w:color="auto"/>
        <w:left w:val="none" w:sz="0" w:space="0" w:color="auto"/>
        <w:bottom w:val="none" w:sz="0" w:space="0" w:color="auto"/>
        <w:right w:val="none" w:sz="0" w:space="0" w:color="auto"/>
      </w:divBdr>
    </w:div>
    <w:div w:id="737365526">
      <w:bodyDiv w:val="1"/>
      <w:marLeft w:val="0"/>
      <w:marRight w:val="0"/>
      <w:marTop w:val="0"/>
      <w:marBottom w:val="0"/>
      <w:divBdr>
        <w:top w:val="none" w:sz="0" w:space="0" w:color="auto"/>
        <w:left w:val="none" w:sz="0" w:space="0" w:color="auto"/>
        <w:bottom w:val="none" w:sz="0" w:space="0" w:color="auto"/>
        <w:right w:val="none" w:sz="0" w:space="0" w:color="auto"/>
      </w:divBdr>
    </w:div>
    <w:div w:id="780147148">
      <w:bodyDiv w:val="1"/>
      <w:marLeft w:val="0"/>
      <w:marRight w:val="0"/>
      <w:marTop w:val="0"/>
      <w:marBottom w:val="0"/>
      <w:divBdr>
        <w:top w:val="none" w:sz="0" w:space="0" w:color="auto"/>
        <w:left w:val="none" w:sz="0" w:space="0" w:color="auto"/>
        <w:bottom w:val="none" w:sz="0" w:space="0" w:color="auto"/>
        <w:right w:val="none" w:sz="0" w:space="0" w:color="auto"/>
      </w:divBdr>
      <w:divsChild>
        <w:div w:id="493764161">
          <w:marLeft w:val="0"/>
          <w:marRight w:val="0"/>
          <w:marTop w:val="0"/>
          <w:marBottom w:val="0"/>
          <w:divBdr>
            <w:top w:val="none" w:sz="0" w:space="0" w:color="auto"/>
            <w:left w:val="none" w:sz="0" w:space="0" w:color="auto"/>
            <w:bottom w:val="none" w:sz="0" w:space="0" w:color="auto"/>
            <w:right w:val="none" w:sz="0" w:space="0" w:color="auto"/>
          </w:divBdr>
        </w:div>
        <w:div w:id="540752715">
          <w:marLeft w:val="0"/>
          <w:marRight w:val="0"/>
          <w:marTop w:val="0"/>
          <w:marBottom w:val="0"/>
          <w:divBdr>
            <w:top w:val="none" w:sz="0" w:space="0" w:color="auto"/>
            <w:left w:val="none" w:sz="0" w:space="0" w:color="auto"/>
            <w:bottom w:val="none" w:sz="0" w:space="0" w:color="auto"/>
            <w:right w:val="none" w:sz="0" w:space="0" w:color="auto"/>
          </w:divBdr>
        </w:div>
        <w:div w:id="1523393170">
          <w:marLeft w:val="0"/>
          <w:marRight w:val="0"/>
          <w:marTop w:val="0"/>
          <w:marBottom w:val="0"/>
          <w:divBdr>
            <w:top w:val="none" w:sz="0" w:space="0" w:color="auto"/>
            <w:left w:val="none" w:sz="0" w:space="0" w:color="auto"/>
            <w:bottom w:val="none" w:sz="0" w:space="0" w:color="auto"/>
            <w:right w:val="none" w:sz="0" w:space="0" w:color="auto"/>
          </w:divBdr>
        </w:div>
        <w:div w:id="1546285538">
          <w:marLeft w:val="0"/>
          <w:marRight w:val="0"/>
          <w:marTop w:val="0"/>
          <w:marBottom w:val="0"/>
          <w:divBdr>
            <w:top w:val="none" w:sz="0" w:space="0" w:color="auto"/>
            <w:left w:val="none" w:sz="0" w:space="0" w:color="auto"/>
            <w:bottom w:val="none" w:sz="0" w:space="0" w:color="auto"/>
            <w:right w:val="none" w:sz="0" w:space="0" w:color="auto"/>
          </w:divBdr>
        </w:div>
        <w:div w:id="1041709035">
          <w:marLeft w:val="0"/>
          <w:marRight w:val="0"/>
          <w:marTop w:val="0"/>
          <w:marBottom w:val="0"/>
          <w:divBdr>
            <w:top w:val="none" w:sz="0" w:space="0" w:color="auto"/>
            <w:left w:val="none" w:sz="0" w:space="0" w:color="auto"/>
            <w:bottom w:val="none" w:sz="0" w:space="0" w:color="auto"/>
            <w:right w:val="none" w:sz="0" w:space="0" w:color="auto"/>
          </w:divBdr>
        </w:div>
        <w:div w:id="1387988976">
          <w:marLeft w:val="0"/>
          <w:marRight w:val="0"/>
          <w:marTop w:val="0"/>
          <w:marBottom w:val="0"/>
          <w:divBdr>
            <w:top w:val="none" w:sz="0" w:space="0" w:color="auto"/>
            <w:left w:val="none" w:sz="0" w:space="0" w:color="auto"/>
            <w:bottom w:val="none" w:sz="0" w:space="0" w:color="auto"/>
            <w:right w:val="none" w:sz="0" w:space="0" w:color="auto"/>
          </w:divBdr>
        </w:div>
        <w:div w:id="1573469141">
          <w:marLeft w:val="0"/>
          <w:marRight w:val="0"/>
          <w:marTop w:val="0"/>
          <w:marBottom w:val="0"/>
          <w:divBdr>
            <w:top w:val="none" w:sz="0" w:space="0" w:color="auto"/>
            <w:left w:val="none" w:sz="0" w:space="0" w:color="auto"/>
            <w:bottom w:val="none" w:sz="0" w:space="0" w:color="auto"/>
            <w:right w:val="none" w:sz="0" w:space="0" w:color="auto"/>
          </w:divBdr>
        </w:div>
        <w:div w:id="426536025">
          <w:marLeft w:val="0"/>
          <w:marRight w:val="0"/>
          <w:marTop w:val="0"/>
          <w:marBottom w:val="0"/>
          <w:divBdr>
            <w:top w:val="none" w:sz="0" w:space="0" w:color="auto"/>
            <w:left w:val="none" w:sz="0" w:space="0" w:color="auto"/>
            <w:bottom w:val="none" w:sz="0" w:space="0" w:color="auto"/>
            <w:right w:val="none" w:sz="0" w:space="0" w:color="auto"/>
          </w:divBdr>
        </w:div>
        <w:div w:id="375668938">
          <w:marLeft w:val="0"/>
          <w:marRight w:val="0"/>
          <w:marTop w:val="0"/>
          <w:marBottom w:val="0"/>
          <w:divBdr>
            <w:top w:val="none" w:sz="0" w:space="0" w:color="auto"/>
            <w:left w:val="none" w:sz="0" w:space="0" w:color="auto"/>
            <w:bottom w:val="none" w:sz="0" w:space="0" w:color="auto"/>
            <w:right w:val="none" w:sz="0" w:space="0" w:color="auto"/>
          </w:divBdr>
        </w:div>
        <w:div w:id="420226296">
          <w:marLeft w:val="0"/>
          <w:marRight w:val="0"/>
          <w:marTop w:val="0"/>
          <w:marBottom w:val="0"/>
          <w:divBdr>
            <w:top w:val="none" w:sz="0" w:space="0" w:color="auto"/>
            <w:left w:val="none" w:sz="0" w:space="0" w:color="auto"/>
            <w:bottom w:val="none" w:sz="0" w:space="0" w:color="auto"/>
            <w:right w:val="none" w:sz="0" w:space="0" w:color="auto"/>
          </w:divBdr>
        </w:div>
        <w:div w:id="950626168">
          <w:marLeft w:val="0"/>
          <w:marRight w:val="0"/>
          <w:marTop w:val="0"/>
          <w:marBottom w:val="0"/>
          <w:divBdr>
            <w:top w:val="none" w:sz="0" w:space="0" w:color="auto"/>
            <w:left w:val="none" w:sz="0" w:space="0" w:color="auto"/>
            <w:bottom w:val="none" w:sz="0" w:space="0" w:color="auto"/>
            <w:right w:val="none" w:sz="0" w:space="0" w:color="auto"/>
          </w:divBdr>
        </w:div>
      </w:divsChild>
    </w:div>
    <w:div w:id="835074866">
      <w:bodyDiv w:val="1"/>
      <w:marLeft w:val="0"/>
      <w:marRight w:val="0"/>
      <w:marTop w:val="0"/>
      <w:marBottom w:val="0"/>
      <w:divBdr>
        <w:top w:val="none" w:sz="0" w:space="0" w:color="auto"/>
        <w:left w:val="none" w:sz="0" w:space="0" w:color="auto"/>
        <w:bottom w:val="none" w:sz="0" w:space="0" w:color="auto"/>
        <w:right w:val="none" w:sz="0" w:space="0" w:color="auto"/>
      </w:divBdr>
    </w:div>
    <w:div w:id="843128827">
      <w:bodyDiv w:val="1"/>
      <w:marLeft w:val="0"/>
      <w:marRight w:val="0"/>
      <w:marTop w:val="0"/>
      <w:marBottom w:val="0"/>
      <w:divBdr>
        <w:top w:val="none" w:sz="0" w:space="0" w:color="auto"/>
        <w:left w:val="none" w:sz="0" w:space="0" w:color="auto"/>
        <w:bottom w:val="none" w:sz="0" w:space="0" w:color="auto"/>
        <w:right w:val="none" w:sz="0" w:space="0" w:color="auto"/>
      </w:divBdr>
    </w:div>
    <w:div w:id="907955746">
      <w:bodyDiv w:val="1"/>
      <w:marLeft w:val="0"/>
      <w:marRight w:val="0"/>
      <w:marTop w:val="0"/>
      <w:marBottom w:val="0"/>
      <w:divBdr>
        <w:top w:val="none" w:sz="0" w:space="0" w:color="auto"/>
        <w:left w:val="none" w:sz="0" w:space="0" w:color="auto"/>
        <w:bottom w:val="none" w:sz="0" w:space="0" w:color="auto"/>
        <w:right w:val="none" w:sz="0" w:space="0" w:color="auto"/>
      </w:divBdr>
    </w:div>
    <w:div w:id="1043408944">
      <w:bodyDiv w:val="1"/>
      <w:marLeft w:val="0"/>
      <w:marRight w:val="0"/>
      <w:marTop w:val="0"/>
      <w:marBottom w:val="0"/>
      <w:divBdr>
        <w:top w:val="none" w:sz="0" w:space="0" w:color="auto"/>
        <w:left w:val="none" w:sz="0" w:space="0" w:color="auto"/>
        <w:bottom w:val="none" w:sz="0" w:space="0" w:color="auto"/>
        <w:right w:val="none" w:sz="0" w:space="0" w:color="auto"/>
      </w:divBdr>
    </w:div>
    <w:div w:id="1078946177">
      <w:bodyDiv w:val="1"/>
      <w:marLeft w:val="0"/>
      <w:marRight w:val="0"/>
      <w:marTop w:val="0"/>
      <w:marBottom w:val="0"/>
      <w:divBdr>
        <w:top w:val="none" w:sz="0" w:space="0" w:color="auto"/>
        <w:left w:val="none" w:sz="0" w:space="0" w:color="auto"/>
        <w:bottom w:val="none" w:sz="0" w:space="0" w:color="auto"/>
        <w:right w:val="none" w:sz="0" w:space="0" w:color="auto"/>
      </w:divBdr>
    </w:div>
    <w:div w:id="1091707653">
      <w:bodyDiv w:val="1"/>
      <w:marLeft w:val="0"/>
      <w:marRight w:val="0"/>
      <w:marTop w:val="0"/>
      <w:marBottom w:val="0"/>
      <w:divBdr>
        <w:top w:val="none" w:sz="0" w:space="0" w:color="auto"/>
        <w:left w:val="none" w:sz="0" w:space="0" w:color="auto"/>
        <w:bottom w:val="none" w:sz="0" w:space="0" w:color="auto"/>
        <w:right w:val="none" w:sz="0" w:space="0" w:color="auto"/>
      </w:divBdr>
    </w:div>
    <w:div w:id="1136950665">
      <w:bodyDiv w:val="1"/>
      <w:marLeft w:val="0"/>
      <w:marRight w:val="0"/>
      <w:marTop w:val="0"/>
      <w:marBottom w:val="0"/>
      <w:divBdr>
        <w:top w:val="none" w:sz="0" w:space="0" w:color="auto"/>
        <w:left w:val="none" w:sz="0" w:space="0" w:color="auto"/>
        <w:bottom w:val="none" w:sz="0" w:space="0" w:color="auto"/>
        <w:right w:val="none" w:sz="0" w:space="0" w:color="auto"/>
      </w:divBdr>
    </w:div>
    <w:div w:id="1138183016">
      <w:bodyDiv w:val="1"/>
      <w:marLeft w:val="0"/>
      <w:marRight w:val="0"/>
      <w:marTop w:val="0"/>
      <w:marBottom w:val="0"/>
      <w:divBdr>
        <w:top w:val="none" w:sz="0" w:space="0" w:color="auto"/>
        <w:left w:val="none" w:sz="0" w:space="0" w:color="auto"/>
        <w:bottom w:val="none" w:sz="0" w:space="0" w:color="auto"/>
        <w:right w:val="none" w:sz="0" w:space="0" w:color="auto"/>
      </w:divBdr>
    </w:div>
    <w:div w:id="1142694058">
      <w:bodyDiv w:val="1"/>
      <w:marLeft w:val="0"/>
      <w:marRight w:val="0"/>
      <w:marTop w:val="0"/>
      <w:marBottom w:val="0"/>
      <w:divBdr>
        <w:top w:val="none" w:sz="0" w:space="0" w:color="auto"/>
        <w:left w:val="none" w:sz="0" w:space="0" w:color="auto"/>
        <w:bottom w:val="none" w:sz="0" w:space="0" w:color="auto"/>
        <w:right w:val="none" w:sz="0" w:space="0" w:color="auto"/>
      </w:divBdr>
    </w:div>
    <w:div w:id="1192843599">
      <w:bodyDiv w:val="1"/>
      <w:marLeft w:val="0"/>
      <w:marRight w:val="0"/>
      <w:marTop w:val="0"/>
      <w:marBottom w:val="0"/>
      <w:divBdr>
        <w:top w:val="none" w:sz="0" w:space="0" w:color="auto"/>
        <w:left w:val="none" w:sz="0" w:space="0" w:color="auto"/>
        <w:bottom w:val="none" w:sz="0" w:space="0" w:color="auto"/>
        <w:right w:val="none" w:sz="0" w:space="0" w:color="auto"/>
      </w:divBdr>
    </w:div>
    <w:div w:id="1215776552">
      <w:bodyDiv w:val="1"/>
      <w:marLeft w:val="0"/>
      <w:marRight w:val="0"/>
      <w:marTop w:val="0"/>
      <w:marBottom w:val="0"/>
      <w:divBdr>
        <w:top w:val="none" w:sz="0" w:space="0" w:color="auto"/>
        <w:left w:val="none" w:sz="0" w:space="0" w:color="auto"/>
        <w:bottom w:val="none" w:sz="0" w:space="0" w:color="auto"/>
        <w:right w:val="none" w:sz="0" w:space="0" w:color="auto"/>
      </w:divBdr>
    </w:div>
    <w:div w:id="1286346748">
      <w:bodyDiv w:val="1"/>
      <w:marLeft w:val="0"/>
      <w:marRight w:val="0"/>
      <w:marTop w:val="0"/>
      <w:marBottom w:val="0"/>
      <w:divBdr>
        <w:top w:val="none" w:sz="0" w:space="0" w:color="auto"/>
        <w:left w:val="none" w:sz="0" w:space="0" w:color="auto"/>
        <w:bottom w:val="none" w:sz="0" w:space="0" w:color="auto"/>
        <w:right w:val="none" w:sz="0" w:space="0" w:color="auto"/>
      </w:divBdr>
    </w:div>
    <w:div w:id="1353801694">
      <w:bodyDiv w:val="1"/>
      <w:marLeft w:val="0"/>
      <w:marRight w:val="0"/>
      <w:marTop w:val="0"/>
      <w:marBottom w:val="0"/>
      <w:divBdr>
        <w:top w:val="none" w:sz="0" w:space="0" w:color="auto"/>
        <w:left w:val="none" w:sz="0" w:space="0" w:color="auto"/>
        <w:bottom w:val="none" w:sz="0" w:space="0" w:color="auto"/>
        <w:right w:val="none" w:sz="0" w:space="0" w:color="auto"/>
      </w:divBdr>
    </w:div>
    <w:div w:id="1354847411">
      <w:bodyDiv w:val="1"/>
      <w:marLeft w:val="0"/>
      <w:marRight w:val="0"/>
      <w:marTop w:val="0"/>
      <w:marBottom w:val="0"/>
      <w:divBdr>
        <w:top w:val="none" w:sz="0" w:space="0" w:color="auto"/>
        <w:left w:val="none" w:sz="0" w:space="0" w:color="auto"/>
        <w:bottom w:val="none" w:sz="0" w:space="0" w:color="auto"/>
        <w:right w:val="none" w:sz="0" w:space="0" w:color="auto"/>
      </w:divBdr>
      <w:divsChild>
        <w:div w:id="422385858">
          <w:marLeft w:val="0"/>
          <w:marRight w:val="0"/>
          <w:marTop w:val="0"/>
          <w:marBottom w:val="0"/>
          <w:divBdr>
            <w:top w:val="none" w:sz="0" w:space="0" w:color="auto"/>
            <w:left w:val="none" w:sz="0" w:space="0" w:color="auto"/>
            <w:bottom w:val="none" w:sz="0" w:space="0" w:color="auto"/>
            <w:right w:val="none" w:sz="0" w:space="0" w:color="auto"/>
          </w:divBdr>
          <w:divsChild>
            <w:div w:id="616254667">
              <w:marLeft w:val="0"/>
              <w:marRight w:val="0"/>
              <w:marTop w:val="0"/>
              <w:marBottom w:val="0"/>
              <w:divBdr>
                <w:top w:val="none" w:sz="0" w:space="0" w:color="auto"/>
                <w:left w:val="none" w:sz="0" w:space="0" w:color="auto"/>
                <w:bottom w:val="none" w:sz="0" w:space="0" w:color="auto"/>
                <w:right w:val="none" w:sz="0" w:space="0" w:color="auto"/>
              </w:divBdr>
              <w:divsChild>
                <w:div w:id="974332896">
                  <w:marLeft w:val="0"/>
                  <w:marRight w:val="0"/>
                  <w:marTop w:val="0"/>
                  <w:marBottom w:val="0"/>
                  <w:divBdr>
                    <w:top w:val="none" w:sz="0" w:space="0" w:color="auto"/>
                    <w:left w:val="none" w:sz="0" w:space="0" w:color="auto"/>
                    <w:bottom w:val="none" w:sz="0" w:space="0" w:color="auto"/>
                    <w:right w:val="none" w:sz="0" w:space="0" w:color="auto"/>
                  </w:divBdr>
                </w:div>
                <w:div w:id="130635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294512">
      <w:bodyDiv w:val="1"/>
      <w:marLeft w:val="0"/>
      <w:marRight w:val="0"/>
      <w:marTop w:val="0"/>
      <w:marBottom w:val="0"/>
      <w:divBdr>
        <w:top w:val="none" w:sz="0" w:space="0" w:color="auto"/>
        <w:left w:val="none" w:sz="0" w:space="0" w:color="auto"/>
        <w:bottom w:val="none" w:sz="0" w:space="0" w:color="auto"/>
        <w:right w:val="none" w:sz="0" w:space="0" w:color="auto"/>
      </w:divBdr>
    </w:div>
    <w:div w:id="1422872231">
      <w:bodyDiv w:val="1"/>
      <w:marLeft w:val="0"/>
      <w:marRight w:val="0"/>
      <w:marTop w:val="0"/>
      <w:marBottom w:val="0"/>
      <w:divBdr>
        <w:top w:val="none" w:sz="0" w:space="0" w:color="auto"/>
        <w:left w:val="none" w:sz="0" w:space="0" w:color="auto"/>
        <w:bottom w:val="none" w:sz="0" w:space="0" w:color="auto"/>
        <w:right w:val="none" w:sz="0" w:space="0" w:color="auto"/>
      </w:divBdr>
      <w:divsChild>
        <w:div w:id="1522162940">
          <w:marLeft w:val="0"/>
          <w:marRight w:val="0"/>
          <w:marTop w:val="0"/>
          <w:marBottom w:val="0"/>
          <w:divBdr>
            <w:top w:val="none" w:sz="0" w:space="0" w:color="auto"/>
            <w:left w:val="none" w:sz="0" w:space="0" w:color="auto"/>
            <w:bottom w:val="none" w:sz="0" w:space="0" w:color="auto"/>
            <w:right w:val="none" w:sz="0" w:space="0" w:color="auto"/>
          </w:divBdr>
          <w:divsChild>
            <w:div w:id="1409646338">
              <w:marLeft w:val="0"/>
              <w:marRight w:val="0"/>
              <w:marTop w:val="0"/>
              <w:marBottom w:val="0"/>
              <w:divBdr>
                <w:top w:val="none" w:sz="0" w:space="0" w:color="auto"/>
                <w:left w:val="none" w:sz="0" w:space="0" w:color="auto"/>
                <w:bottom w:val="none" w:sz="0" w:space="0" w:color="auto"/>
                <w:right w:val="none" w:sz="0" w:space="0" w:color="auto"/>
              </w:divBdr>
              <w:divsChild>
                <w:div w:id="146635747">
                  <w:marLeft w:val="0"/>
                  <w:marRight w:val="0"/>
                  <w:marTop w:val="0"/>
                  <w:marBottom w:val="0"/>
                  <w:divBdr>
                    <w:top w:val="none" w:sz="0" w:space="0" w:color="auto"/>
                    <w:left w:val="none" w:sz="0" w:space="0" w:color="auto"/>
                    <w:bottom w:val="none" w:sz="0" w:space="0" w:color="auto"/>
                    <w:right w:val="none" w:sz="0" w:space="0" w:color="auto"/>
                  </w:divBdr>
                </w:div>
              </w:divsChild>
            </w:div>
            <w:div w:id="2125532911">
              <w:marLeft w:val="0"/>
              <w:marRight w:val="0"/>
              <w:marTop w:val="0"/>
              <w:marBottom w:val="0"/>
              <w:divBdr>
                <w:top w:val="none" w:sz="0" w:space="0" w:color="auto"/>
                <w:left w:val="none" w:sz="0" w:space="0" w:color="auto"/>
                <w:bottom w:val="none" w:sz="0" w:space="0" w:color="auto"/>
                <w:right w:val="none" w:sz="0" w:space="0" w:color="auto"/>
              </w:divBdr>
              <w:divsChild>
                <w:div w:id="817723197">
                  <w:marLeft w:val="0"/>
                  <w:marRight w:val="0"/>
                  <w:marTop w:val="0"/>
                  <w:marBottom w:val="0"/>
                  <w:divBdr>
                    <w:top w:val="none" w:sz="0" w:space="0" w:color="auto"/>
                    <w:left w:val="none" w:sz="0" w:space="0" w:color="auto"/>
                    <w:bottom w:val="none" w:sz="0" w:space="0" w:color="auto"/>
                    <w:right w:val="none" w:sz="0" w:space="0" w:color="auto"/>
                  </w:divBdr>
                </w:div>
              </w:divsChild>
            </w:div>
            <w:div w:id="1114252379">
              <w:marLeft w:val="0"/>
              <w:marRight w:val="0"/>
              <w:marTop w:val="0"/>
              <w:marBottom w:val="0"/>
              <w:divBdr>
                <w:top w:val="none" w:sz="0" w:space="0" w:color="auto"/>
                <w:left w:val="none" w:sz="0" w:space="0" w:color="auto"/>
                <w:bottom w:val="none" w:sz="0" w:space="0" w:color="auto"/>
                <w:right w:val="none" w:sz="0" w:space="0" w:color="auto"/>
              </w:divBdr>
              <w:divsChild>
                <w:div w:id="2012247424">
                  <w:marLeft w:val="0"/>
                  <w:marRight w:val="0"/>
                  <w:marTop w:val="0"/>
                  <w:marBottom w:val="0"/>
                  <w:divBdr>
                    <w:top w:val="none" w:sz="0" w:space="0" w:color="auto"/>
                    <w:left w:val="none" w:sz="0" w:space="0" w:color="auto"/>
                    <w:bottom w:val="none" w:sz="0" w:space="0" w:color="auto"/>
                    <w:right w:val="none" w:sz="0" w:space="0" w:color="auto"/>
                  </w:divBdr>
                </w:div>
                <w:div w:id="172274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592842">
      <w:bodyDiv w:val="1"/>
      <w:marLeft w:val="0"/>
      <w:marRight w:val="0"/>
      <w:marTop w:val="0"/>
      <w:marBottom w:val="0"/>
      <w:divBdr>
        <w:top w:val="none" w:sz="0" w:space="0" w:color="auto"/>
        <w:left w:val="none" w:sz="0" w:space="0" w:color="auto"/>
        <w:bottom w:val="none" w:sz="0" w:space="0" w:color="auto"/>
        <w:right w:val="none" w:sz="0" w:space="0" w:color="auto"/>
      </w:divBdr>
    </w:div>
    <w:div w:id="1513302566">
      <w:bodyDiv w:val="1"/>
      <w:marLeft w:val="0"/>
      <w:marRight w:val="0"/>
      <w:marTop w:val="0"/>
      <w:marBottom w:val="0"/>
      <w:divBdr>
        <w:top w:val="none" w:sz="0" w:space="0" w:color="auto"/>
        <w:left w:val="none" w:sz="0" w:space="0" w:color="auto"/>
        <w:bottom w:val="none" w:sz="0" w:space="0" w:color="auto"/>
        <w:right w:val="none" w:sz="0" w:space="0" w:color="auto"/>
      </w:divBdr>
    </w:div>
    <w:div w:id="1522085095">
      <w:bodyDiv w:val="1"/>
      <w:marLeft w:val="0"/>
      <w:marRight w:val="0"/>
      <w:marTop w:val="0"/>
      <w:marBottom w:val="0"/>
      <w:divBdr>
        <w:top w:val="none" w:sz="0" w:space="0" w:color="auto"/>
        <w:left w:val="none" w:sz="0" w:space="0" w:color="auto"/>
        <w:bottom w:val="none" w:sz="0" w:space="0" w:color="auto"/>
        <w:right w:val="none" w:sz="0" w:space="0" w:color="auto"/>
      </w:divBdr>
    </w:div>
    <w:div w:id="1567834023">
      <w:bodyDiv w:val="1"/>
      <w:marLeft w:val="0"/>
      <w:marRight w:val="0"/>
      <w:marTop w:val="0"/>
      <w:marBottom w:val="0"/>
      <w:divBdr>
        <w:top w:val="none" w:sz="0" w:space="0" w:color="auto"/>
        <w:left w:val="none" w:sz="0" w:space="0" w:color="auto"/>
        <w:bottom w:val="none" w:sz="0" w:space="0" w:color="auto"/>
        <w:right w:val="none" w:sz="0" w:space="0" w:color="auto"/>
      </w:divBdr>
      <w:divsChild>
        <w:div w:id="1165824251">
          <w:marLeft w:val="0"/>
          <w:marRight w:val="0"/>
          <w:marTop w:val="0"/>
          <w:marBottom w:val="0"/>
          <w:divBdr>
            <w:top w:val="none" w:sz="0" w:space="0" w:color="auto"/>
            <w:left w:val="none" w:sz="0" w:space="0" w:color="auto"/>
            <w:bottom w:val="none" w:sz="0" w:space="0" w:color="auto"/>
            <w:right w:val="none" w:sz="0" w:space="0" w:color="auto"/>
          </w:divBdr>
        </w:div>
        <w:div w:id="1326782815">
          <w:marLeft w:val="0"/>
          <w:marRight w:val="0"/>
          <w:marTop w:val="0"/>
          <w:marBottom w:val="0"/>
          <w:divBdr>
            <w:top w:val="none" w:sz="0" w:space="0" w:color="auto"/>
            <w:left w:val="none" w:sz="0" w:space="0" w:color="auto"/>
            <w:bottom w:val="none" w:sz="0" w:space="0" w:color="auto"/>
            <w:right w:val="none" w:sz="0" w:space="0" w:color="auto"/>
          </w:divBdr>
        </w:div>
      </w:divsChild>
    </w:div>
    <w:div w:id="1595044675">
      <w:bodyDiv w:val="1"/>
      <w:marLeft w:val="0"/>
      <w:marRight w:val="0"/>
      <w:marTop w:val="0"/>
      <w:marBottom w:val="0"/>
      <w:divBdr>
        <w:top w:val="none" w:sz="0" w:space="0" w:color="auto"/>
        <w:left w:val="none" w:sz="0" w:space="0" w:color="auto"/>
        <w:bottom w:val="none" w:sz="0" w:space="0" w:color="auto"/>
        <w:right w:val="none" w:sz="0" w:space="0" w:color="auto"/>
      </w:divBdr>
    </w:div>
    <w:div w:id="1718889817">
      <w:bodyDiv w:val="1"/>
      <w:marLeft w:val="0"/>
      <w:marRight w:val="0"/>
      <w:marTop w:val="0"/>
      <w:marBottom w:val="0"/>
      <w:divBdr>
        <w:top w:val="none" w:sz="0" w:space="0" w:color="auto"/>
        <w:left w:val="none" w:sz="0" w:space="0" w:color="auto"/>
        <w:bottom w:val="none" w:sz="0" w:space="0" w:color="auto"/>
        <w:right w:val="none" w:sz="0" w:space="0" w:color="auto"/>
      </w:divBdr>
    </w:div>
    <w:div w:id="1779376203">
      <w:bodyDiv w:val="1"/>
      <w:marLeft w:val="0"/>
      <w:marRight w:val="0"/>
      <w:marTop w:val="0"/>
      <w:marBottom w:val="0"/>
      <w:divBdr>
        <w:top w:val="none" w:sz="0" w:space="0" w:color="auto"/>
        <w:left w:val="none" w:sz="0" w:space="0" w:color="auto"/>
        <w:bottom w:val="none" w:sz="0" w:space="0" w:color="auto"/>
        <w:right w:val="none" w:sz="0" w:space="0" w:color="auto"/>
      </w:divBdr>
    </w:div>
    <w:div w:id="1834103409">
      <w:bodyDiv w:val="1"/>
      <w:marLeft w:val="0"/>
      <w:marRight w:val="0"/>
      <w:marTop w:val="0"/>
      <w:marBottom w:val="0"/>
      <w:divBdr>
        <w:top w:val="none" w:sz="0" w:space="0" w:color="auto"/>
        <w:left w:val="none" w:sz="0" w:space="0" w:color="auto"/>
        <w:bottom w:val="none" w:sz="0" w:space="0" w:color="auto"/>
        <w:right w:val="none" w:sz="0" w:space="0" w:color="auto"/>
      </w:divBdr>
    </w:div>
    <w:div w:id="1971201985">
      <w:bodyDiv w:val="1"/>
      <w:marLeft w:val="0"/>
      <w:marRight w:val="0"/>
      <w:marTop w:val="0"/>
      <w:marBottom w:val="0"/>
      <w:divBdr>
        <w:top w:val="none" w:sz="0" w:space="0" w:color="auto"/>
        <w:left w:val="none" w:sz="0" w:space="0" w:color="auto"/>
        <w:bottom w:val="none" w:sz="0" w:space="0" w:color="auto"/>
        <w:right w:val="none" w:sz="0" w:space="0" w:color="auto"/>
      </w:divBdr>
    </w:div>
    <w:div w:id="1991254517">
      <w:bodyDiv w:val="1"/>
      <w:marLeft w:val="0"/>
      <w:marRight w:val="0"/>
      <w:marTop w:val="0"/>
      <w:marBottom w:val="0"/>
      <w:divBdr>
        <w:top w:val="none" w:sz="0" w:space="0" w:color="auto"/>
        <w:left w:val="none" w:sz="0" w:space="0" w:color="auto"/>
        <w:bottom w:val="none" w:sz="0" w:space="0" w:color="auto"/>
        <w:right w:val="none" w:sz="0" w:space="0" w:color="auto"/>
      </w:divBdr>
    </w:div>
    <w:div w:id="2035768636">
      <w:bodyDiv w:val="1"/>
      <w:marLeft w:val="0"/>
      <w:marRight w:val="0"/>
      <w:marTop w:val="0"/>
      <w:marBottom w:val="0"/>
      <w:divBdr>
        <w:top w:val="none" w:sz="0" w:space="0" w:color="auto"/>
        <w:left w:val="none" w:sz="0" w:space="0" w:color="auto"/>
        <w:bottom w:val="none" w:sz="0" w:space="0" w:color="auto"/>
        <w:right w:val="none" w:sz="0" w:space="0" w:color="auto"/>
      </w:divBdr>
    </w:div>
    <w:div w:id="2055344555">
      <w:bodyDiv w:val="1"/>
      <w:marLeft w:val="0"/>
      <w:marRight w:val="0"/>
      <w:marTop w:val="0"/>
      <w:marBottom w:val="0"/>
      <w:divBdr>
        <w:top w:val="none" w:sz="0" w:space="0" w:color="auto"/>
        <w:left w:val="none" w:sz="0" w:space="0" w:color="auto"/>
        <w:bottom w:val="none" w:sz="0" w:space="0" w:color="auto"/>
        <w:right w:val="none" w:sz="0" w:space="0" w:color="auto"/>
      </w:divBdr>
    </w:div>
    <w:div w:id="2064785929">
      <w:bodyDiv w:val="1"/>
      <w:marLeft w:val="0"/>
      <w:marRight w:val="0"/>
      <w:marTop w:val="0"/>
      <w:marBottom w:val="0"/>
      <w:divBdr>
        <w:top w:val="none" w:sz="0" w:space="0" w:color="auto"/>
        <w:left w:val="none" w:sz="0" w:space="0" w:color="auto"/>
        <w:bottom w:val="none" w:sz="0" w:space="0" w:color="auto"/>
        <w:right w:val="none" w:sz="0" w:space="0" w:color="auto"/>
      </w:divBdr>
    </w:div>
    <w:div w:id="2131705091">
      <w:bodyDiv w:val="1"/>
      <w:marLeft w:val="0"/>
      <w:marRight w:val="0"/>
      <w:marTop w:val="0"/>
      <w:marBottom w:val="0"/>
      <w:divBdr>
        <w:top w:val="none" w:sz="0" w:space="0" w:color="auto"/>
        <w:left w:val="none" w:sz="0" w:space="0" w:color="auto"/>
        <w:bottom w:val="none" w:sz="0" w:space="0" w:color="auto"/>
        <w:right w:val="none" w:sz="0" w:space="0" w:color="auto"/>
      </w:divBdr>
    </w:div>
    <w:div w:id="214257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6.png"/><Relationship Id="rId39" Type="http://schemas.openxmlformats.org/officeDocument/2006/relationships/footer" Target="footer1.xml"/><Relationship Id="rId21" Type="http://schemas.openxmlformats.org/officeDocument/2006/relationships/hyperlink" Target="https://docs.docker.com/engine/reference/builder/" TargetMode="External"/><Relationship Id="rId34"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hyperlink" Target="https://angular.io/guide/observables" TargetMode="External"/><Relationship Id="rId36" Type="http://schemas.openxmlformats.org/officeDocument/2006/relationships/image" Target="media/image25.png"/><Relationship Id="rId10" Type="http://schemas.openxmlformats.org/officeDocument/2006/relationships/header" Target="header2.xml"/><Relationship Id="rId19" Type="http://schemas.openxmlformats.org/officeDocument/2006/relationships/image" Target="media/image11.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yperlink" Target="http://www.hub.docker.io" TargetMode="External"/><Relationship Id="rId27" Type="http://schemas.openxmlformats.org/officeDocument/2006/relationships/image" Target="media/image17.png"/><Relationship Id="rId30" Type="http://schemas.openxmlformats.org/officeDocument/2006/relationships/image" Target="media/image19.tiff"/><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docs.mongodb.com/manual/reference/sql-comparison/" TargetMode="External"/><Relationship Id="rId17" Type="http://schemas.openxmlformats.org/officeDocument/2006/relationships/image" Target="media/image9.png"/><Relationship Id="rId25" Type="http://schemas.openxmlformats.org/officeDocument/2006/relationships/image" Target="media/image15.tiff"/><Relationship Id="rId33" Type="http://schemas.openxmlformats.org/officeDocument/2006/relationships/image" Target="media/image22.png"/><Relationship Id="rId38" Type="http://schemas.openxmlformats.org/officeDocument/2006/relationships/header" Target="header3.xml"/></Relationships>
</file>

<file path=word/_rels/head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DDB1FA-3602-5448-8D1D-5525BB333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2</TotalTime>
  <Pages>76</Pages>
  <Words>15592</Words>
  <Characters>85760</Characters>
  <Application>Microsoft Office Word</Application>
  <DocSecurity>0</DocSecurity>
  <Lines>714</Lines>
  <Paragraphs>202</Paragraphs>
  <ScaleCrop>false</ScaleCrop>
  <HeadingPairs>
    <vt:vector size="4" baseType="variant">
      <vt:variant>
        <vt:lpstr>Titre</vt:lpstr>
      </vt:variant>
      <vt:variant>
        <vt:i4>1</vt:i4>
      </vt:variant>
      <vt:variant>
        <vt:lpstr>Headings</vt:lpstr>
      </vt:variant>
      <vt:variant>
        <vt:i4>14</vt:i4>
      </vt:variant>
    </vt:vector>
  </HeadingPairs>
  <TitlesOfParts>
    <vt:vector size="15" baseType="lpstr">
      <vt:lpstr/>
      <vt:lpstr>Analyse du marché et des besoins</vt:lpstr>
      <vt:lpstr>    Codewars</vt:lpstr>
      <vt:lpstr>    CodinGame</vt:lpstr>
      <vt:lpstr>    Points relevés </vt:lpstr>
      <vt:lpstr>Game-ification</vt:lpstr>
      <vt:lpstr>Choix technologiques</vt:lpstr>
      <vt:lpstr>    </vt:lpstr>
      <vt:lpstr>    Angular</vt:lpstr>
      <vt:lpstr>    </vt:lpstr>
      <vt:lpstr>    Javalin</vt:lpstr>
      <vt:lpstr>    </vt:lpstr>
      <vt:lpstr>    MongoDB</vt:lpstr>
      <vt:lpstr>Gestion des ressources et privilèges</vt:lpstr>
      <vt:lpstr>    JWT</vt:lpstr>
    </vt:vector>
  </TitlesOfParts>
  <Company>Haute école de gestion de Genève // HES-SO Genève</Company>
  <LinksUpToDate>false</LinksUpToDate>
  <CharactersWithSpaces>101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Fraternale-Baur</dc:creator>
  <cp:keywords/>
  <dc:description/>
  <cp:lastModifiedBy>Vanini Alexandre</cp:lastModifiedBy>
  <cp:revision>88</cp:revision>
  <cp:lastPrinted>2019-06-18T09:25:00Z</cp:lastPrinted>
  <dcterms:created xsi:type="dcterms:W3CDTF">2019-02-25T16:49:00Z</dcterms:created>
  <dcterms:modified xsi:type="dcterms:W3CDTF">2019-06-25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817901504</vt:i4>
  </property>
  <property fmtid="{D5CDD505-2E9C-101B-9397-08002B2CF9AE}" pid="3" name="_NewReviewCycle">
    <vt:lpwstr/>
  </property>
  <property fmtid="{D5CDD505-2E9C-101B-9397-08002B2CF9AE}" pid="4" name="_EmailSubject">
    <vt:lpwstr>Docs travail de bachelor pour discussion</vt:lpwstr>
  </property>
  <property fmtid="{D5CDD505-2E9C-101B-9397-08002B2CF9AE}" pid="5" name="_AuthorEmail">
    <vt:lpwstr>catherine.fraternale@hesge.ch</vt:lpwstr>
  </property>
  <property fmtid="{D5CDD505-2E9C-101B-9397-08002B2CF9AE}" pid="6" name="_AuthorEmailDisplayName">
    <vt:lpwstr>Fraternale Catherine (HES)</vt:lpwstr>
  </property>
  <property fmtid="{D5CDD505-2E9C-101B-9397-08002B2CF9AE}" pid="7" name="_ReviewingToolsShownOnce">
    <vt:lpwstr/>
  </property>
  <property fmtid="{D5CDD505-2E9C-101B-9397-08002B2CF9AE}" pid="8" name="ZOTERO_PREF_1">
    <vt:lpwstr>&lt;data data-version="3" zotero-version="5.0.67.3"&gt;&lt;session id="MryA8BjG"/&gt;&lt;style id="http://www.zotero.org/styles/iso690-author-date-fr" hasBibliography="1" bibliographyStyleHasBeenSet="1"/&gt;&lt;prefs&gt;&lt;pref name="fieldType" value="Field"/&gt;&lt;/prefs&gt;&lt;/data&gt;</vt:lpwstr>
  </property>
</Properties>
</file>